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19032" w14:textId="717EB0A2" w:rsidR="00B472C6" w:rsidRPr="006B5E91" w:rsidRDefault="00002696"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 </w:t>
      </w:r>
      <w:r w:rsidR="00B472C6" w:rsidRPr="006B5E91">
        <w:rPr>
          <w:rFonts w:ascii="Times New Roman" w:hAnsi="Times New Roman" w:cs="Times New Roman"/>
          <w:sz w:val="24"/>
          <w:szCs w:val="24"/>
        </w:rPr>
        <w:t xml:space="preserve">Informatics </w:t>
      </w:r>
      <w:r w:rsidR="00253164" w:rsidRPr="006B5E91">
        <w:rPr>
          <w:rFonts w:ascii="Times New Roman" w:hAnsi="Times New Roman" w:cs="Times New Roman"/>
          <w:sz w:val="24"/>
          <w:szCs w:val="24"/>
        </w:rPr>
        <w:t>I</w:t>
      </w:r>
      <w:r w:rsidR="00B472C6" w:rsidRPr="006B5E91">
        <w:rPr>
          <w:rFonts w:ascii="Times New Roman" w:hAnsi="Times New Roman" w:cs="Times New Roman"/>
          <w:sz w:val="24"/>
          <w:szCs w:val="24"/>
        </w:rPr>
        <w:t>nstitute of Technology</w:t>
      </w:r>
    </w:p>
    <w:p w14:paraId="0F6F383E" w14:textId="61B664E9" w:rsidR="00B472C6" w:rsidRPr="006B5E91" w:rsidRDefault="00B472C6" w:rsidP="00B472C6">
      <w:pPr>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2D4A2213" w14:textId="100A0E2B" w:rsidR="00B472C6" w:rsidRPr="006B5E91" w:rsidRDefault="00B472C6" w:rsidP="008A1E7D">
      <w:pPr>
        <w:rPr>
          <w:rFonts w:ascii="Times New Roman" w:hAnsi="Times New Roman" w:cs="Times New Roman"/>
          <w:sz w:val="24"/>
          <w:szCs w:val="24"/>
        </w:rPr>
      </w:pPr>
    </w:p>
    <w:p w14:paraId="6CCE443C" w14:textId="5B501E0F" w:rsidR="00B472C6" w:rsidRPr="006B5E91" w:rsidRDefault="00F122E1"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The </w:t>
      </w:r>
      <w:r w:rsidR="00B472C6" w:rsidRPr="006B5E91">
        <w:rPr>
          <w:rFonts w:ascii="Times New Roman" w:hAnsi="Times New Roman" w:cs="Times New Roman"/>
          <w:sz w:val="24"/>
          <w:szCs w:val="24"/>
        </w:rPr>
        <w:t>University of Westminster, UK</w:t>
      </w:r>
    </w:p>
    <w:p w14:paraId="061229D1" w14:textId="7355B4DF" w:rsidR="008063D6" w:rsidRPr="006B5E91" w:rsidRDefault="00F839EA" w:rsidP="00B472C6">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18CF2404" wp14:editId="58C2EACF">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B3C9B13" w14:textId="4C4FEE81" w:rsidR="00CA7826" w:rsidRPr="002E09A5" w:rsidRDefault="00B03431" w:rsidP="00CA7826">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 xml:space="preserve">The </w:t>
      </w:r>
      <w:r w:rsidR="008063D6" w:rsidRPr="006B5E91">
        <w:rPr>
          <w:rFonts w:ascii="Times New Roman" w:hAnsi="Times New Roman" w:cs="Times New Roman"/>
          <w:i/>
          <w:iCs/>
          <w:sz w:val="24"/>
          <w:szCs w:val="24"/>
        </w:rPr>
        <w:t>University of Westminster, Coat of Arms</w:t>
      </w:r>
    </w:p>
    <w:p w14:paraId="515FF44B" w14:textId="7D0F9A05" w:rsidR="002E7D78" w:rsidRPr="007740A8" w:rsidRDefault="002E09A5" w:rsidP="00CA7826">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5FD3E824" w14:textId="6948D386" w:rsidR="00CA7826" w:rsidRDefault="00CA7826" w:rsidP="00CA782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 </w:t>
      </w:r>
      <w:r w:rsidRPr="00CA7826">
        <w:rPr>
          <w:rFonts w:ascii="Times New Roman" w:hAnsi="Times New Roman" w:cs="Times New Roman"/>
          <w:b/>
          <w:sz w:val="28"/>
          <w:szCs w:val="28"/>
        </w:rPr>
        <w:t>Generalized</w:t>
      </w:r>
      <w:r w:rsidR="007740A8" w:rsidRPr="00CA7826">
        <w:rPr>
          <w:rFonts w:ascii="Times New Roman" w:hAnsi="Times New Roman" w:cs="Times New Roman"/>
          <w:b/>
          <w:sz w:val="28"/>
          <w:szCs w:val="28"/>
        </w:rPr>
        <w:t xml:space="preserve"> </w:t>
      </w:r>
      <w:r w:rsidRPr="00CA7826">
        <w:rPr>
          <w:rFonts w:ascii="Times New Roman" w:hAnsi="Times New Roman" w:cs="Times New Roman"/>
          <w:b/>
          <w:sz w:val="28"/>
          <w:szCs w:val="28"/>
        </w:rPr>
        <w:t>T</w:t>
      </w:r>
      <w:r w:rsidR="007740A8" w:rsidRPr="00CA7826">
        <w:rPr>
          <w:rFonts w:ascii="Times New Roman" w:hAnsi="Times New Roman" w:cs="Times New Roman"/>
          <w:b/>
          <w:sz w:val="28"/>
          <w:szCs w:val="28"/>
        </w:rPr>
        <w:t xml:space="preserve">ext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ummarization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ystem using </w:t>
      </w:r>
      <w:r w:rsidRPr="00CA7826">
        <w:rPr>
          <w:rFonts w:ascii="Times New Roman" w:hAnsi="Times New Roman" w:cs="Times New Roman"/>
          <w:b/>
          <w:sz w:val="28"/>
          <w:szCs w:val="28"/>
        </w:rPr>
        <w:t xml:space="preserve">Optimized </w:t>
      </w:r>
      <w:r w:rsidR="007740A8" w:rsidRPr="00CA7826">
        <w:rPr>
          <w:rFonts w:ascii="Times New Roman" w:hAnsi="Times New Roman" w:cs="Times New Roman"/>
          <w:b/>
          <w:sz w:val="28"/>
          <w:szCs w:val="28"/>
        </w:rPr>
        <w:t>Transformers</w:t>
      </w:r>
    </w:p>
    <w:p w14:paraId="3ACB6E95" w14:textId="77777777" w:rsidR="00CA7826" w:rsidRPr="00CA7826" w:rsidRDefault="00CA7826" w:rsidP="00CA7826">
      <w:pPr>
        <w:spacing w:line="360" w:lineRule="auto"/>
        <w:jc w:val="center"/>
        <w:rPr>
          <w:rFonts w:ascii="Times New Roman" w:hAnsi="Times New Roman" w:cs="Times New Roman"/>
          <w:b/>
          <w:sz w:val="28"/>
          <w:szCs w:val="28"/>
        </w:rPr>
      </w:pPr>
    </w:p>
    <w:p w14:paraId="5A38F42C" w14:textId="5515943F" w:rsidR="000422BB" w:rsidRPr="006B5E91" w:rsidRDefault="000422BB" w:rsidP="00C7042E">
      <w:pPr>
        <w:jc w:val="center"/>
        <w:rPr>
          <w:rFonts w:ascii="Times New Roman" w:hAnsi="Times New Roman" w:cs="Times New Roman"/>
          <w:sz w:val="24"/>
          <w:szCs w:val="24"/>
        </w:rPr>
      </w:pPr>
      <w:r w:rsidRPr="006B5E91">
        <w:rPr>
          <w:rFonts w:ascii="Times New Roman" w:hAnsi="Times New Roman" w:cs="Times New Roman"/>
          <w:sz w:val="24"/>
          <w:szCs w:val="24"/>
        </w:rPr>
        <w:t xml:space="preserve">A </w:t>
      </w:r>
      <w:r w:rsidR="00E6704B" w:rsidRPr="006B5E91">
        <w:rPr>
          <w:rFonts w:ascii="Times New Roman" w:hAnsi="Times New Roman" w:cs="Times New Roman"/>
          <w:sz w:val="24"/>
          <w:szCs w:val="24"/>
        </w:rPr>
        <w:t>Product Specification &amp; Prototype Design</w:t>
      </w:r>
      <w:r w:rsidRPr="006B5E91">
        <w:rPr>
          <w:rFonts w:ascii="Times New Roman" w:hAnsi="Times New Roman" w:cs="Times New Roman"/>
          <w:sz w:val="24"/>
          <w:szCs w:val="24"/>
        </w:rPr>
        <w:t xml:space="preserve"> by</w:t>
      </w:r>
    </w:p>
    <w:p w14:paraId="1A8F6599" w14:textId="1D1905FC" w:rsidR="000422BB" w:rsidRPr="006B5E91" w:rsidRDefault="00F8633A" w:rsidP="00C7042E">
      <w:pPr>
        <w:jc w:val="center"/>
        <w:rPr>
          <w:rFonts w:ascii="Times New Roman" w:hAnsi="Times New Roman" w:cs="Times New Roman"/>
          <w:sz w:val="24"/>
          <w:szCs w:val="24"/>
        </w:rPr>
      </w:pPr>
      <w:r w:rsidRPr="006B5E91">
        <w:rPr>
          <w:rFonts w:ascii="Times New Roman" w:hAnsi="Times New Roman" w:cs="Times New Roman"/>
          <w:sz w:val="24"/>
          <w:szCs w:val="24"/>
        </w:rPr>
        <w:t>Mr.</w:t>
      </w:r>
      <w:r w:rsidR="00B12322" w:rsidRPr="006B5E91">
        <w:rPr>
          <w:rFonts w:ascii="Times New Roman" w:hAnsi="Times New Roman" w:cs="Times New Roman"/>
          <w:sz w:val="24"/>
          <w:szCs w:val="24"/>
        </w:rPr>
        <w:t xml:space="preserve"> </w:t>
      </w:r>
      <w:r w:rsidR="002E09A5">
        <w:rPr>
          <w:rFonts w:ascii="Times New Roman" w:hAnsi="Times New Roman" w:cs="Times New Roman"/>
          <w:sz w:val="24"/>
          <w:szCs w:val="24"/>
        </w:rPr>
        <w:t>Nazhim Kalam</w:t>
      </w:r>
    </w:p>
    <w:p w14:paraId="36F1B4CB" w14:textId="4A473D5F" w:rsidR="00AC701C" w:rsidRDefault="00B12322" w:rsidP="00CA7826">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sidR="002E09A5">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sidR="002E09A5">
        <w:rPr>
          <w:rFonts w:ascii="Times New Roman" w:hAnsi="Times New Roman" w:cs="Times New Roman"/>
          <w:sz w:val="20"/>
          <w:szCs w:val="20"/>
        </w:rPr>
        <w:t>281</w:t>
      </w:r>
    </w:p>
    <w:p w14:paraId="2A0A42E0" w14:textId="77777777" w:rsidR="00CA7826" w:rsidRPr="006B5E91" w:rsidRDefault="00CA7826" w:rsidP="00CA7826">
      <w:pPr>
        <w:spacing w:line="360" w:lineRule="auto"/>
        <w:jc w:val="center"/>
        <w:rPr>
          <w:rFonts w:ascii="Times New Roman" w:hAnsi="Times New Roman" w:cs="Times New Roman"/>
          <w:sz w:val="20"/>
          <w:szCs w:val="20"/>
        </w:rPr>
      </w:pPr>
    </w:p>
    <w:p w14:paraId="5FA488E8" w14:textId="06AB5D7A" w:rsidR="00276AE1" w:rsidRPr="006B5E91" w:rsidRDefault="00276AE1" w:rsidP="00C7042E">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12125319" w14:textId="1650873E" w:rsidR="002D1BDE" w:rsidRPr="006B5E91" w:rsidRDefault="00276AE1" w:rsidP="00CA7826">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w:t>
      </w:r>
      <w:r w:rsidR="00DA4160" w:rsidRPr="006B5E91">
        <w:rPr>
          <w:rFonts w:ascii="Times New Roman" w:hAnsi="Times New Roman" w:cs="Times New Roman"/>
          <w:sz w:val="24"/>
          <w:szCs w:val="24"/>
        </w:rPr>
        <w:t>.</w:t>
      </w:r>
      <w:r w:rsidRPr="006B5E91">
        <w:rPr>
          <w:rFonts w:ascii="Times New Roman" w:hAnsi="Times New Roman" w:cs="Times New Roman"/>
          <w:sz w:val="24"/>
          <w:szCs w:val="24"/>
        </w:rPr>
        <w:t xml:space="preserve"> </w:t>
      </w:r>
      <w:r w:rsidR="00C60131" w:rsidRPr="006B5E91">
        <w:rPr>
          <w:rFonts w:ascii="Times New Roman" w:hAnsi="Times New Roman" w:cs="Times New Roman"/>
          <w:sz w:val="24"/>
          <w:szCs w:val="24"/>
        </w:rPr>
        <w:t>Torin Wirasingha</w:t>
      </w:r>
    </w:p>
    <w:p w14:paraId="50446F2D" w14:textId="295E1F53" w:rsidR="002E7D78" w:rsidRDefault="00131A66" w:rsidP="00C7042E">
      <w:pPr>
        <w:jc w:val="center"/>
        <w:rPr>
          <w:rFonts w:ascii="Times New Roman" w:hAnsi="Times New Roman" w:cs="Times New Roman"/>
          <w:sz w:val="24"/>
          <w:szCs w:val="24"/>
        </w:rPr>
      </w:pPr>
      <w:r w:rsidRPr="006B5E91">
        <w:rPr>
          <w:rFonts w:ascii="Times New Roman" w:hAnsi="Times New Roman" w:cs="Times New Roman"/>
          <w:sz w:val="24"/>
          <w:szCs w:val="24"/>
        </w:rPr>
        <w:t>February</w:t>
      </w:r>
      <w:r w:rsidR="00DF6AC8" w:rsidRPr="006B5E91">
        <w:rPr>
          <w:rFonts w:ascii="Times New Roman" w:hAnsi="Times New Roman" w:cs="Times New Roman"/>
          <w:sz w:val="24"/>
          <w:szCs w:val="24"/>
        </w:rPr>
        <w:t xml:space="preserve"> 202</w:t>
      </w:r>
      <w:r w:rsidRPr="006B5E91">
        <w:rPr>
          <w:rFonts w:ascii="Times New Roman" w:hAnsi="Times New Roman" w:cs="Times New Roman"/>
          <w:sz w:val="24"/>
          <w:szCs w:val="24"/>
        </w:rPr>
        <w:t>3</w:t>
      </w:r>
    </w:p>
    <w:p w14:paraId="1AE47AC9" w14:textId="77777777" w:rsidR="00CA7826" w:rsidRPr="006B5E91" w:rsidRDefault="00CA7826" w:rsidP="00C7042E">
      <w:pPr>
        <w:jc w:val="center"/>
        <w:rPr>
          <w:rFonts w:ascii="Times New Roman" w:hAnsi="Times New Roman" w:cs="Times New Roman"/>
          <w:sz w:val="24"/>
          <w:szCs w:val="24"/>
        </w:rPr>
      </w:pPr>
    </w:p>
    <w:p w14:paraId="2071C494"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This Project Proposal is submitted in partial fulfilment of the requirements for the</w:t>
      </w:r>
    </w:p>
    <w:p w14:paraId="57B8B6FD"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 xml:space="preserve">BSc (Hons) Computer Science degree at </w:t>
      </w:r>
    </w:p>
    <w:p w14:paraId="50955B63" w14:textId="77777777" w:rsidR="00BD4347" w:rsidRPr="006B5E91" w:rsidRDefault="00DF6AC8" w:rsidP="00A9409C">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w:t>
      </w:r>
    </w:p>
    <w:p w14:paraId="0CBFC69C" w14:textId="2155650F" w:rsidR="00A9409C" w:rsidRPr="006B5E91" w:rsidRDefault="00A9409C" w:rsidP="00A9409C">
      <w:pPr>
        <w:rPr>
          <w:rFonts w:ascii="Times New Roman" w:hAnsi="Times New Roman" w:cs="Times New Roman"/>
          <w:sz w:val="24"/>
          <w:szCs w:val="24"/>
        </w:rPr>
        <w:sectPr w:rsidR="00A9409C" w:rsidRPr="006B5E91" w:rsidSect="00BD4347">
          <w:headerReference w:type="default" r:id="rId9"/>
          <w:footerReference w:type="default" r:id="rId1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28A6D15F" w14:textId="6095B37E" w:rsidR="00781F40" w:rsidRPr="006E1ED0" w:rsidRDefault="00781F40" w:rsidP="00781F40">
      <w:pPr>
        <w:pStyle w:val="Heading1"/>
        <w:spacing w:before="0" w:line="360" w:lineRule="auto"/>
        <w:rPr>
          <w:rFonts w:ascii="Times New Roman" w:hAnsi="Times New Roman" w:cs="Times New Roman"/>
          <w:b/>
          <w:bCs/>
          <w:sz w:val="32"/>
          <w:szCs w:val="32"/>
        </w:rPr>
      </w:pPr>
      <w:bookmarkStart w:id="0" w:name="_Toc125663071"/>
      <w:bookmarkStart w:id="1" w:name="_Toc126571403"/>
      <w:r w:rsidRPr="006E1ED0">
        <w:rPr>
          <w:rFonts w:ascii="Times New Roman" w:hAnsi="Times New Roman" w:cs="Times New Roman"/>
          <w:b/>
          <w:bCs/>
          <w:sz w:val="32"/>
          <w:szCs w:val="32"/>
        </w:rPr>
        <w:lastRenderedPageBreak/>
        <w:t>ABSTRACT</w:t>
      </w:r>
      <w:bookmarkEnd w:id="0"/>
      <w:bookmarkEnd w:id="1"/>
    </w:p>
    <w:p w14:paraId="79861A96" w14:textId="77777777" w:rsidR="002E09A5" w:rsidRPr="002E09A5" w:rsidRDefault="002E09A5" w:rsidP="002E09A5">
      <w:pPr>
        <w:spacing w:line="360" w:lineRule="auto"/>
        <w:jc w:val="both"/>
        <w:rPr>
          <w:rFonts w:ascii="Times New Roman" w:hAnsi="Times New Roman" w:cs="Times New Roman"/>
          <w:sz w:val="24"/>
          <w:szCs w:val="24"/>
          <w:highlight w:val="yellow"/>
        </w:rPr>
      </w:pPr>
      <w:r w:rsidRPr="002E09A5">
        <w:rPr>
          <w:rFonts w:ascii="Times New Roman" w:hAnsi="Times New Roman" w:cs="Times New Roman"/>
          <w:sz w:val="24"/>
          <w:szCs w:val="24"/>
          <w:highlight w:val="yellow"/>
        </w:rPr>
        <w:t xml:space="preserve">Lorem ipsum dolor sit </w:t>
      </w:r>
      <w:proofErr w:type="spellStart"/>
      <w:r w:rsidRPr="002E09A5">
        <w:rPr>
          <w:rFonts w:ascii="Times New Roman" w:hAnsi="Times New Roman" w:cs="Times New Roman"/>
          <w:sz w:val="24"/>
          <w:szCs w:val="24"/>
          <w:highlight w:val="yellow"/>
        </w:rPr>
        <w:t>ame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sectetur</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adipiscing</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roi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uismod</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met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u</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s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tincidunt</w:t>
      </w:r>
      <w:proofErr w:type="spellEnd"/>
      <w:r w:rsidRPr="002E09A5">
        <w:rPr>
          <w:rFonts w:ascii="Times New Roman" w:hAnsi="Times New Roman" w:cs="Times New Roman"/>
          <w:sz w:val="24"/>
          <w:szCs w:val="24"/>
          <w:highlight w:val="yellow"/>
        </w:rPr>
        <w:t xml:space="preserve">, id </w:t>
      </w:r>
      <w:proofErr w:type="spellStart"/>
      <w:r w:rsidRPr="002E09A5">
        <w:rPr>
          <w:rFonts w:ascii="Times New Roman" w:hAnsi="Times New Roman" w:cs="Times New Roman"/>
          <w:sz w:val="24"/>
          <w:szCs w:val="24"/>
          <w:highlight w:val="yellow"/>
        </w:rPr>
        <w:t>venenatis</w:t>
      </w:r>
      <w:proofErr w:type="spellEnd"/>
      <w:r w:rsidRPr="002E09A5">
        <w:rPr>
          <w:rFonts w:ascii="Times New Roman" w:hAnsi="Times New Roman" w:cs="Times New Roman"/>
          <w:sz w:val="24"/>
          <w:szCs w:val="24"/>
          <w:highlight w:val="yellow"/>
        </w:rPr>
        <w:t xml:space="preserve"> mi </w:t>
      </w:r>
      <w:proofErr w:type="spellStart"/>
      <w:r w:rsidRPr="002E09A5">
        <w:rPr>
          <w:rFonts w:ascii="Times New Roman" w:hAnsi="Times New Roman" w:cs="Times New Roman"/>
          <w:sz w:val="24"/>
          <w:szCs w:val="24"/>
          <w:highlight w:val="yellow"/>
        </w:rPr>
        <w:t>tempor</w:t>
      </w:r>
      <w:proofErr w:type="spellEnd"/>
      <w:r w:rsidRPr="002E09A5">
        <w:rPr>
          <w:rFonts w:ascii="Times New Roman" w:hAnsi="Times New Roman" w:cs="Times New Roman"/>
          <w:sz w:val="24"/>
          <w:szCs w:val="24"/>
          <w:highlight w:val="yellow"/>
        </w:rPr>
        <w:t xml:space="preserve">. In </w:t>
      </w:r>
      <w:proofErr w:type="spellStart"/>
      <w:r w:rsidRPr="002E09A5">
        <w:rPr>
          <w:rFonts w:ascii="Times New Roman" w:hAnsi="Times New Roman" w:cs="Times New Roman"/>
          <w:sz w:val="24"/>
          <w:szCs w:val="24"/>
          <w:highlight w:val="yellow"/>
        </w:rPr>
        <w:t>hac</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habitass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late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dictumst</w:t>
      </w:r>
      <w:proofErr w:type="spellEnd"/>
      <w:r w:rsidRPr="002E09A5">
        <w:rPr>
          <w:rFonts w:ascii="Times New Roman" w:hAnsi="Times New Roman" w:cs="Times New Roman"/>
          <w:sz w:val="24"/>
          <w:szCs w:val="24"/>
          <w:highlight w:val="yellow"/>
        </w:rPr>
        <w:t xml:space="preserve">. Integer </w:t>
      </w:r>
      <w:proofErr w:type="spellStart"/>
      <w:r w:rsidRPr="002E09A5">
        <w:rPr>
          <w:rFonts w:ascii="Times New Roman" w:hAnsi="Times New Roman" w:cs="Times New Roman"/>
          <w:sz w:val="24"/>
          <w:szCs w:val="24"/>
          <w:highlight w:val="yellow"/>
        </w:rPr>
        <w:t>euismod</w:t>
      </w:r>
      <w:proofErr w:type="spellEnd"/>
      <w:r w:rsidRPr="002E09A5">
        <w:rPr>
          <w:rFonts w:ascii="Times New Roman" w:hAnsi="Times New Roman" w:cs="Times New Roman"/>
          <w:sz w:val="24"/>
          <w:szCs w:val="24"/>
          <w:highlight w:val="yellow"/>
        </w:rPr>
        <w:t xml:space="preserve">, nisi a </w:t>
      </w:r>
      <w:proofErr w:type="spellStart"/>
      <w:r w:rsidRPr="002E09A5">
        <w:rPr>
          <w:rFonts w:ascii="Times New Roman" w:hAnsi="Times New Roman" w:cs="Times New Roman"/>
          <w:sz w:val="24"/>
          <w:szCs w:val="24"/>
          <w:highlight w:val="yellow"/>
        </w:rPr>
        <w:t>vulputat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malesuad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accumsa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nibh</w:t>
      </w:r>
      <w:proofErr w:type="spellEnd"/>
      <w:r w:rsidRPr="002E09A5">
        <w:rPr>
          <w:rFonts w:ascii="Times New Roman" w:hAnsi="Times New Roman" w:cs="Times New Roman"/>
          <w:sz w:val="24"/>
          <w:szCs w:val="24"/>
          <w:highlight w:val="yellow"/>
        </w:rPr>
        <w:t xml:space="preserve">, a </w:t>
      </w:r>
      <w:proofErr w:type="spellStart"/>
      <w:r w:rsidRPr="002E09A5">
        <w:rPr>
          <w:rFonts w:ascii="Times New Roman" w:hAnsi="Times New Roman" w:cs="Times New Roman"/>
          <w:sz w:val="24"/>
          <w:szCs w:val="24"/>
          <w:highlight w:val="yellow"/>
        </w:rPr>
        <w:t>bland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just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lacus</w:t>
      </w:r>
      <w:proofErr w:type="spellEnd"/>
      <w:r w:rsidRPr="002E09A5">
        <w:rPr>
          <w:rFonts w:ascii="Times New Roman" w:hAnsi="Times New Roman" w:cs="Times New Roman"/>
          <w:sz w:val="24"/>
          <w:szCs w:val="24"/>
          <w:highlight w:val="yellow"/>
        </w:rPr>
        <w:t xml:space="preserve"> vel </w:t>
      </w:r>
      <w:proofErr w:type="spellStart"/>
      <w:r w:rsidRPr="002E09A5">
        <w:rPr>
          <w:rFonts w:ascii="Times New Roman" w:hAnsi="Times New Roman" w:cs="Times New Roman"/>
          <w:sz w:val="24"/>
          <w:szCs w:val="24"/>
          <w:highlight w:val="yellow"/>
        </w:rPr>
        <w:t>enim</w:t>
      </w:r>
      <w:proofErr w:type="spellEnd"/>
      <w:r w:rsidRPr="002E09A5">
        <w:rPr>
          <w:rFonts w:ascii="Times New Roman" w:hAnsi="Times New Roman" w:cs="Times New Roman"/>
          <w:sz w:val="24"/>
          <w:szCs w:val="24"/>
          <w:highlight w:val="yellow"/>
        </w:rPr>
        <w:t xml:space="preserve">. Sed </w:t>
      </w:r>
      <w:proofErr w:type="spellStart"/>
      <w:r w:rsidRPr="002E09A5">
        <w:rPr>
          <w:rFonts w:ascii="Times New Roman" w:hAnsi="Times New Roman" w:cs="Times New Roman"/>
          <w:sz w:val="24"/>
          <w:szCs w:val="24"/>
          <w:highlight w:val="yellow"/>
        </w:rPr>
        <w:t>ullamcorper</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ros</w:t>
      </w:r>
      <w:proofErr w:type="spellEnd"/>
      <w:r w:rsidRPr="002E09A5">
        <w:rPr>
          <w:rFonts w:ascii="Times New Roman" w:hAnsi="Times New Roman" w:cs="Times New Roman"/>
          <w:sz w:val="24"/>
          <w:szCs w:val="24"/>
          <w:highlight w:val="yellow"/>
        </w:rPr>
        <w:t xml:space="preserve">, non </w:t>
      </w:r>
      <w:proofErr w:type="spellStart"/>
      <w:r w:rsidRPr="002E09A5">
        <w:rPr>
          <w:rFonts w:ascii="Times New Roman" w:hAnsi="Times New Roman" w:cs="Times New Roman"/>
          <w:sz w:val="24"/>
          <w:szCs w:val="24"/>
          <w:highlight w:val="yellow"/>
        </w:rPr>
        <w:t>scelerisq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justo</w:t>
      </w:r>
      <w:proofErr w:type="spellEnd"/>
      <w:r w:rsidRPr="002E09A5">
        <w:rPr>
          <w:rFonts w:ascii="Times New Roman" w:hAnsi="Times New Roman" w:cs="Times New Roman"/>
          <w:sz w:val="24"/>
          <w:szCs w:val="24"/>
          <w:highlight w:val="yellow"/>
        </w:rPr>
        <w:t xml:space="preserve"> dictum id. </w:t>
      </w:r>
      <w:proofErr w:type="spellStart"/>
      <w:r w:rsidRPr="002E09A5">
        <w:rPr>
          <w:rFonts w:ascii="Times New Roman" w:hAnsi="Times New Roman" w:cs="Times New Roman"/>
          <w:sz w:val="24"/>
          <w:szCs w:val="24"/>
          <w:highlight w:val="yellow"/>
        </w:rPr>
        <w:t>Aenea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faucib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id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ligula convallis a. </w:t>
      </w:r>
      <w:proofErr w:type="spellStart"/>
      <w:r w:rsidRPr="002E09A5">
        <w:rPr>
          <w:rFonts w:ascii="Times New Roman" w:hAnsi="Times New Roman" w:cs="Times New Roman"/>
          <w:sz w:val="24"/>
          <w:szCs w:val="24"/>
          <w:highlight w:val="yellow"/>
        </w:rPr>
        <w:t>Nullam</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facilisis</w:t>
      </w:r>
      <w:proofErr w:type="spellEnd"/>
      <w:r w:rsidRPr="002E09A5">
        <w:rPr>
          <w:rFonts w:ascii="Times New Roman" w:hAnsi="Times New Roman" w:cs="Times New Roman"/>
          <w:sz w:val="24"/>
          <w:szCs w:val="24"/>
          <w:highlight w:val="yellow"/>
        </w:rPr>
        <w:t xml:space="preserve"> libero id libero semper, </w:t>
      </w:r>
      <w:proofErr w:type="spellStart"/>
      <w:r w:rsidRPr="002E09A5">
        <w:rPr>
          <w:rFonts w:ascii="Times New Roman" w:hAnsi="Times New Roman" w:cs="Times New Roman"/>
          <w:sz w:val="24"/>
          <w:szCs w:val="24"/>
          <w:highlight w:val="yellow"/>
        </w:rPr>
        <w:t>eu</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ellentesque</w:t>
      </w:r>
      <w:proofErr w:type="spellEnd"/>
      <w:r w:rsidRPr="002E09A5">
        <w:rPr>
          <w:rFonts w:ascii="Times New Roman" w:hAnsi="Times New Roman" w:cs="Times New Roman"/>
          <w:sz w:val="24"/>
          <w:szCs w:val="24"/>
          <w:highlight w:val="yellow"/>
        </w:rPr>
        <w:t xml:space="preserve"> ante </w:t>
      </w:r>
      <w:proofErr w:type="spellStart"/>
      <w:r w:rsidRPr="002E09A5">
        <w:rPr>
          <w:rFonts w:ascii="Times New Roman" w:hAnsi="Times New Roman" w:cs="Times New Roman"/>
          <w:sz w:val="24"/>
          <w:szCs w:val="24"/>
          <w:highlight w:val="yellow"/>
        </w:rPr>
        <w:t>dapib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roi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bibendum</w:t>
      </w:r>
      <w:proofErr w:type="spellEnd"/>
      <w:r w:rsidRPr="002E09A5">
        <w:rPr>
          <w:rFonts w:ascii="Times New Roman" w:hAnsi="Times New Roman" w:cs="Times New Roman"/>
          <w:sz w:val="24"/>
          <w:szCs w:val="24"/>
          <w:highlight w:val="yellow"/>
        </w:rPr>
        <w:t xml:space="preserve"> dictum </w:t>
      </w:r>
      <w:proofErr w:type="spellStart"/>
      <w:r w:rsidRPr="002E09A5">
        <w:rPr>
          <w:rFonts w:ascii="Times New Roman" w:hAnsi="Times New Roman" w:cs="Times New Roman"/>
          <w:sz w:val="24"/>
          <w:szCs w:val="24"/>
          <w:highlight w:val="yellow"/>
        </w:rPr>
        <w:t>mauris</w:t>
      </w:r>
      <w:proofErr w:type="spellEnd"/>
      <w:r w:rsidRPr="002E09A5">
        <w:rPr>
          <w:rFonts w:ascii="Times New Roman" w:hAnsi="Times New Roman" w:cs="Times New Roman"/>
          <w:sz w:val="24"/>
          <w:szCs w:val="24"/>
          <w:highlight w:val="yellow"/>
        </w:rPr>
        <w:t xml:space="preserve">, a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quam</w:t>
      </w:r>
      <w:proofErr w:type="spellEnd"/>
      <w:r w:rsidRPr="002E09A5">
        <w:rPr>
          <w:rFonts w:ascii="Times New Roman" w:hAnsi="Times New Roman" w:cs="Times New Roman"/>
          <w:sz w:val="24"/>
          <w:szCs w:val="24"/>
          <w:highlight w:val="yellow"/>
        </w:rPr>
        <w:t xml:space="preserve"> dictum id. Nam </w:t>
      </w:r>
      <w:proofErr w:type="spellStart"/>
      <w:r w:rsidRPr="002E09A5">
        <w:rPr>
          <w:rFonts w:ascii="Times New Roman" w:hAnsi="Times New Roman" w:cs="Times New Roman"/>
          <w:sz w:val="24"/>
          <w:szCs w:val="24"/>
          <w:highlight w:val="yellow"/>
        </w:rPr>
        <w:t>placera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nisl</w:t>
      </w:r>
      <w:proofErr w:type="spellEnd"/>
      <w:r w:rsidRPr="002E09A5">
        <w:rPr>
          <w:rFonts w:ascii="Times New Roman" w:hAnsi="Times New Roman" w:cs="Times New Roman"/>
          <w:sz w:val="24"/>
          <w:szCs w:val="24"/>
          <w:highlight w:val="yellow"/>
        </w:rPr>
        <w:t xml:space="preserve"> non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iverr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quam</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dui, non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sem</w:t>
      </w:r>
      <w:proofErr w:type="spellEnd"/>
      <w:r w:rsidRPr="002E09A5">
        <w:rPr>
          <w:rFonts w:ascii="Times New Roman" w:hAnsi="Times New Roman" w:cs="Times New Roman"/>
          <w:sz w:val="24"/>
          <w:szCs w:val="24"/>
          <w:highlight w:val="yellow"/>
        </w:rPr>
        <w:t xml:space="preserve"> nisi id </w:t>
      </w:r>
      <w:proofErr w:type="spellStart"/>
      <w:r w:rsidRPr="002E09A5">
        <w:rPr>
          <w:rFonts w:ascii="Times New Roman" w:hAnsi="Times New Roman" w:cs="Times New Roman"/>
          <w:sz w:val="24"/>
          <w:szCs w:val="24"/>
          <w:highlight w:val="yellow"/>
        </w:rPr>
        <w:t>metus</w:t>
      </w:r>
      <w:proofErr w:type="spellEnd"/>
      <w:r w:rsidRPr="002E09A5">
        <w:rPr>
          <w:rFonts w:ascii="Times New Roman" w:hAnsi="Times New Roman" w:cs="Times New Roman"/>
          <w:sz w:val="24"/>
          <w:szCs w:val="24"/>
          <w:highlight w:val="yellow"/>
        </w:rPr>
        <w:t>.</w:t>
      </w:r>
    </w:p>
    <w:p w14:paraId="0F19E2DA" w14:textId="77777777" w:rsidR="002E09A5" w:rsidRDefault="002E09A5" w:rsidP="00955209">
      <w:pPr>
        <w:spacing w:line="360" w:lineRule="auto"/>
        <w:ind w:firstLine="720"/>
        <w:jc w:val="both"/>
        <w:rPr>
          <w:rFonts w:ascii="Times New Roman" w:hAnsi="Times New Roman" w:cs="Times New Roman"/>
          <w:sz w:val="24"/>
          <w:szCs w:val="24"/>
        </w:rPr>
      </w:pPr>
      <w:r w:rsidRPr="002E09A5">
        <w:rPr>
          <w:rFonts w:ascii="Times New Roman" w:hAnsi="Times New Roman" w:cs="Times New Roman"/>
          <w:sz w:val="24"/>
          <w:szCs w:val="24"/>
          <w:highlight w:val="yellow"/>
        </w:rPr>
        <w:t xml:space="preserve">Lorem ipsum dolor sit </w:t>
      </w:r>
      <w:proofErr w:type="spellStart"/>
      <w:r w:rsidRPr="002E09A5">
        <w:rPr>
          <w:rFonts w:ascii="Times New Roman" w:hAnsi="Times New Roman" w:cs="Times New Roman"/>
          <w:sz w:val="24"/>
          <w:szCs w:val="24"/>
          <w:highlight w:val="yellow"/>
        </w:rPr>
        <w:t>ame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sectetur</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adipiscing</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roi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uismod</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met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u</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s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tincidunt</w:t>
      </w:r>
      <w:proofErr w:type="spellEnd"/>
      <w:r w:rsidRPr="002E09A5">
        <w:rPr>
          <w:rFonts w:ascii="Times New Roman" w:hAnsi="Times New Roman" w:cs="Times New Roman"/>
          <w:sz w:val="24"/>
          <w:szCs w:val="24"/>
          <w:highlight w:val="yellow"/>
        </w:rPr>
        <w:t xml:space="preserve">, id </w:t>
      </w:r>
      <w:proofErr w:type="spellStart"/>
      <w:r w:rsidRPr="002E09A5">
        <w:rPr>
          <w:rFonts w:ascii="Times New Roman" w:hAnsi="Times New Roman" w:cs="Times New Roman"/>
          <w:sz w:val="24"/>
          <w:szCs w:val="24"/>
          <w:highlight w:val="yellow"/>
        </w:rPr>
        <w:t>venenatis</w:t>
      </w:r>
      <w:proofErr w:type="spellEnd"/>
      <w:r w:rsidRPr="002E09A5">
        <w:rPr>
          <w:rFonts w:ascii="Times New Roman" w:hAnsi="Times New Roman" w:cs="Times New Roman"/>
          <w:sz w:val="24"/>
          <w:szCs w:val="24"/>
          <w:highlight w:val="yellow"/>
        </w:rPr>
        <w:t xml:space="preserve"> mi </w:t>
      </w:r>
      <w:proofErr w:type="spellStart"/>
      <w:r w:rsidRPr="002E09A5">
        <w:rPr>
          <w:rFonts w:ascii="Times New Roman" w:hAnsi="Times New Roman" w:cs="Times New Roman"/>
          <w:sz w:val="24"/>
          <w:szCs w:val="24"/>
          <w:highlight w:val="yellow"/>
        </w:rPr>
        <w:t>tempor</w:t>
      </w:r>
      <w:proofErr w:type="spellEnd"/>
      <w:r w:rsidRPr="002E09A5">
        <w:rPr>
          <w:rFonts w:ascii="Times New Roman" w:hAnsi="Times New Roman" w:cs="Times New Roman"/>
          <w:sz w:val="24"/>
          <w:szCs w:val="24"/>
          <w:highlight w:val="yellow"/>
        </w:rPr>
        <w:t xml:space="preserve">. In </w:t>
      </w:r>
      <w:proofErr w:type="spellStart"/>
      <w:r w:rsidRPr="002E09A5">
        <w:rPr>
          <w:rFonts w:ascii="Times New Roman" w:hAnsi="Times New Roman" w:cs="Times New Roman"/>
          <w:sz w:val="24"/>
          <w:szCs w:val="24"/>
          <w:highlight w:val="yellow"/>
        </w:rPr>
        <w:t>hac</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habitass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late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dictumst</w:t>
      </w:r>
      <w:proofErr w:type="spellEnd"/>
      <w:r w:rsidRPr="002E09A5">
        <w:rPr>
          <w:rFonts w:ascii="Times New Roman" w:hAnsi="Times New Roman" w:cs="Times New Roman"/>
          <w:sz w:val="24"/>
          <w:szCs w:val="24"/>
          <w:highlight w:val="yellow"/>
        </w:rPr>
        <w:t xml:space="preserve">. Integer </w:t>
      </w:r>
      <w:proofErr w:type="spellStart"/>
      <w:r w:rsidRPr="002E09A5">
        <w:rPr>
          <w:rFonts w:ascii="Times New Roman" w:hAnsi="Times New Roman" w:cs="Times New Roman"/>
          <w:sz w:val="24"/>
          <w:szCs w:val="24"/>
          <w:highlight w:val="yellow"/>
        </w:rPr>
        <w:t>euismod</w:t>
      </w:r>
      <w:proofErr w:type="spellEnd"/>
      <w:r w:rsidRPr="002E09A5">
        <w:rPr>
          <w:rFonts w:ascii="Times New Roman" w:hAnsi="Times New Roman" w:cs="Times New Roman"/>
          <w:sz w:val="24"/>
          <w:szCs w:val="24"/>
          <w:highlight w:val="yellow"/>
        </w:rPr>
        <w:t xml:space="preserve">, nisi a </w:t>
      </w:r>
      <w:proofErr w:type="spellStart"/>
      <w:r w:rsidRPr="002E09A5">
        <w:rPr>
          <w:rFonts w:ascii="Times New Roman" w:hAnsi="Times New Roman" w:cs="Times New Roman"/>
          <w:sz w:val="24"/>
          <w:szCs w:val="24"/>
          <w:highlight w:val="yellow"/>
        </w:rPr>
        <w:t>vulputat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malesuad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accumsa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nibh</w:t>
      </w:r>
      <w:proofErr w:type="spellEnd"/>
      <w:r w:rsidRPr="002E09A5">
        <w:rPr>
          <w:rFonts w:ascii="Times New Roman" w:hAnsi="Times New Roman" w:cs="Times New Roman"/>
          <w:sz w:val="24"/>
          <w:szCs w:val="24"/>
          <w:highlight w:val="yellow"/>
        </w:rPr>
        <w:t xml:space="preserve">, a </w:t>
      </w:r>
      <w:proofErr w:type="spellStart"/>
      <w:r w:rsidRPr="002E09A5">
        <w:rPr>
          <w:rFonts w:ascii="Times New Roman" w:hAnsi="Times New Roman" w:cs="Times New Roman"/>
          <w:sz w:val="24"/>
          <w:szCs w:val="24"/>
          <w:highlight w:val="yellow"/>
        </w:rPr>
        <w:t>bland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just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lacus</w:t>
      </w:r>
      <w:proofErr w:type="spellEnd"/>
      <w:r w:rsidRPr="002E09A5">
        <w:rPr>
          <w:rFonts w:ascii="Times New Roman" w:hAnsi="Times New Roman" w:cs="Times New Roman"/>
          <w:sz w:val="24"/>
          <w:szCs w:val="24"/>
          <w:highlight w:val="yellow"/>
        </w:rPr>
        <w:t xml:space="preserve"> vel </w:t>
      </w:r>
      <w:proofErr w:type="spellStart"/>
      <w:r w:rsidRPr="002E09A5">
        <w:rPr>
          <w:rFonts w:ascii="Times New Roman" w:hAnsi="Times New Roman" w:cs="Times New Roman"/>
          <w:sz w:val="24"/>
          <w:szCs w:val="24"/>
          <w:highlight w:val="yellow"/>
        </w:rPr>
        <w:t>enim</w:t>
      </w:r>
      <w:proofErr w:type="spellEnd"/>
      <w:r w:rsidRPr="002E09A5">
        <w:rPr>
          <w:rFonts w:ascii="Times New Roman" w:hAnsi="Times New Roman" w:cs="Times New Roman"/>
          <w:sz w:val="24"/>
          <w:szCs w:val="24"/>
          <w:highlight w:val="yellow"/>
        </w:rPr>
        <w:t xml:space="preserve">. Sed </w:t>
      </w:r>
      <w:proofErr w:type="spellStart"/>
      <w:r w:rsidRPr="002E09A5">
        <w:rPr>
          <w:rFonts w:ascii="Times New Roman" w:hAnsi="Times New Roman" w:cs="Times New Roman"/>
          <w:sz w:val="24"/>
          <w:szCs w:val="24"/>
          <w:highlight w:val="yellow"/>
        </w:rPr>
        <w:t>ullamcorper</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ros</w:t>
      </w:r>
      <w:proofErr w:type="spellEnd"/>
      <w:r w:rsidRPr="002E09A5">
        <w:rPr>
          <w:rFonts w:ascii="Times New Roman" w:hAnsi="Times New Roman" w:cs="Times New Roman"/>
          <w:sz w:val="24"/>
          <w:szCs w:val="24"/>
          <w:highlight w:val="yellow"/>
        </w:rPr>
        <w:t xml:space="preserve">, non </w:t>
      </w:r>
      <w:proofErr w:type="spellStart"/>
      <w:r w:rsidRPr="002E09A5">
        <w:rPr>
          <w:rFonts w:ascii="Times New Roman" w:hAnsi="Times New Roman" w:cs="Times New Roman"/>
          <w:sz w:val="24"/>
          <w:szCs w:val="24"/>
          <w:highlight w:val="yellow"/>
        </w:rPr>
        <w:t>scelerisq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justo</w:t>
      </w:r>
      <w:proofErr w:type="spellEnd"/>
      <w:r w:rsidRPr="002E09A5">
        <w:rPr>
          <w:rFonts w:ascii="Times New Roman" w:hAnsi="Times New Roman" w:cs="Times New Roman"/>
          <w:sz w:val="24"/>
          <w:szCs w:val="24"/>
          <w:highlight w:val="yellow"/>
        </w:rPr>
        <w:t xml:space="preserve"> dictum id. </w:t>
      </w:r>
      <w:proofErr w:type="spellStart"/>
      <w:r w:rsidRPr="002E09A5">
        <w:rPr>
          <w:rFonts w:ascii="Times New Roman" w:hAnsi="Times New Roman" w:cs="Times New Roman"/>
          <w:sz w:val="24"/>
          <w:szCs w:val="24"/>
          <w:highlight w:val="yellow"/>
        </w:rPr>
        <w:t>Aenea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faucib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id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ligula convallis a. </w:t>
      </w:r>
      <w:proofErr w:type="spellStart"/>
      <w:r w:rsidRPr="002E09A5">
        <w:rPr>
          <w:rFonts w:ascii="Times New Roman" w:hAnsi="Times New Roman" w:cs="Times New Roman"/>
          <w:sz w:val="24"/>
          <w:szCs w:val="24"/>
          <w:highlight w:val="yellow"/>
        </w:rPr>
        <w:t>Nullam</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facilisis</w:t>
      </w:r>
      <w:proofErr w:type="spellEnd"/>
      <w:r w:rsidRPr="002E09A5">
        <w:rPr>
          <w:rFonts w:ascii="Times New Roman" w:hAnsi="Times New Roman" w:cs="Times New Roman"/>
          <w:sz w:val="24"/>
          <w:szCs w:val="24"/>
          <w:highlight w:val="yellow"/>
        </w:rPr>
        <w:t xml:space="preserve"> libero id libero semper, </w:t>
      </w:r>
      <w:proofErr w:type="spellStart"/>
      <w:r w:rsidRPr="002E09A5">
        <w:rPr>
          <w:rFonts w:ascii="Times New Roman" w:hAnsi="Times New Roman" w:cs="Times New Roman"/>
          <w:sz w:val="24"/>
          <w:szCs w:val="24"/>
          <w:highlight w:val="yellow"/>
        </w:rPr>
        <w:t>eu</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ellentesque</w:t>
      </w:r>
      <w:proofErr w:type="spellEnd"/>
      <w:r w:rsidRPr="002E09A5">
        <w:rPr>
          <w:rFonts w:ascii="Times New Roman" w:hAnsi="Times New Roman" w:cs="Times New Roman"/>
          <w:sz w:val="24"/>
          <w:szCs w:val="24"/>
          <w:highlight w:val="yellow"/>
        </w:rPr>
        <w:t xml:space="preserve"> ante </w:t>
      </w:r>
      <w:proofErr w:type="spellStart"/>
      <w:r w:rsidRPr="002E09A5">
        <w:rPr>
          <w:rFonts w:ascii="Times New Roman" w:hAnsi="Times New Roman" w:cs="Times New Roman"/>
          <w:sz w:val="24"/>
          <w:szCs w:val="24"/>
          <w:highlight w:val="yellow"/>
        </w:rPr>
        <w:t>dapibus</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Proin</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bibendum</w:t>
      </w:r>
      <w:proofErr w:type="spellEnd"/>
      <w:r w:rsidRPr="002E09A5">
        <w:rPr>
          <w:rFonts w:ascii="Times New Roman" w:hAnsi="Times New Roman" w:cs="Times New Roman"/>
          <w:sz w:val="24"/>
          <w:szCs w:val="24"/>
          <w:highlight w:val="yellow"/>
        </w:rPr>
        <w:t xml:space="preserve"> dictum </w:t>
      </w:r>
      <w:proofErr w:type="spellStart"/>
      <w:r w:rsidRPr="002E09A5">
        <w:rPr>
          <w:rFonts w:ascii="Times New Roman" w:hAnsi="Times New Roman" w:cs="Times New Roman"/>
          <w:sz w:val="24"/>
          <w:szCs w:val="24"/>
          <w:highlight w:val="yellow"/>
        </w:rPr>
        <w:t>mauris</w:t>
      </w:r>
      <w:proofErr w:type="spellEnd"/>
      <w:r w:rsidRPr="002E09A5">
        <w:rPr>
          <w:rFonts w:ascii="Times New Roman" w:hAnsi="Times New Roman" w:cs="Times New Roman"/>
          <w:sz w:val="24"/>
          <w:szCs w:val="24"/>
          <w:highlight w:val="yellow"/>
        </w:rPr>
        <w:t xml:space="preserve">, a </w:t>
      </w:r>
      <w:proofErr w:type="spellStart"/>
      <w:r w:rsidRPr="002E09A5">
        <w:rPr>
          <w:rFonts w:ascii="Times New Roman" w:hAnsi="Times New Roman" w:cs="Times New Roman"/>
          <w:sz w:val="24"/>
          <w:szCs w:val="24"/>
          <w:highlight w:val="yellow"/>
        </w:rPr>
        <w:t>commodo</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quam</w:t>
      </w:r>
      <w:proofErr w:type="spellEnd"/>
      <w:r w:rsidRPr="002E09A5">
        <w:rPr>
          <w:rFonts w:ascii="Times New Roman" w:hAnsi="Times New Roman" w:cs="Times New Roman"/>
          <w:sz w:val="24"/>
          <w:szCs w:val="24"/>
          <w:highlight w:val="yellow"/>
        </w:rPr>
        <w:t xml:space="preserve"> dictum id. Nam </w:t>
      </w:r>
      <w:proofErr w:type="spellStart"/>
      <w:r w:rsidRPr="002E09A5">
        <w:rPr>
          <w:rFonts w:ascii="Times New Roman" w:hAnsi="Times New Roman" w:cs="Times New Roman"/>
          <w:sz w:val="24"/>
          <w:szCs w:val="24"/>
          <w:highlight w:val="yellow"/>
        </w:rPr>
        <w:t>placera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nisl</w:t>
      </w:r>
      <w:proofErr w:type="spellEnd"/>
      <w:r w:rsidRPr="002E09A5">
        <w:rPr>
          <w:rFonts w:ascii="Times New Roman" w:hAnsi="Times New Roman" w:cs="Times New Roman"/>
          <w:sz w:val="24"/>
          <w:szCs w:val="24"/>
          <w:highlight w:val="yellow"/>
        </w:rPr>
        <w:t xml:space="preserve"> non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viverra</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elit</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quam</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dui, non </w:t>
      </w:r>
      <w:proofErr w:type="spellStart"/>
      <w:r w:rsidRPr="002E09A5">
        <w:rPr>
          <w:rFonts w:ascii="Times New Roman" w:hAnsi="Times New Roman" w:cs="Times New Roman"/>
          <w:sz w:val="24"/>
          <w:szCs w:val="24"/>
          <w:highlight w:val="yellow"/>
        </w:rPr>
        <w:t>congue</w:t>
      </w:r>
      <w:proofErr w:type="spellEnd"/>
      <w:r w:rsidRPr="002E09A5">
        <w:rPr>
          <w:rFonts w:ascii="Times New Roman" w:hAnsi="Times New Roman" w:cs="Times New Roman"/>
          <w:sz w:val="24"/>
          <w:szCs w:val="24"/>
          <w:highlight w:val="yellow"/>
        </w:rPr>
        <w:t xml:space="preserve"> </w:t>
      </w:r>
      <w:proofErr w:type="spellStart"/>
      <w:r w:rsidRPr="002E09A5">
        <w:rPr>
          <w:rFonts w:ascii="Times New Roman" w:hAnsi="Times New Roman" w:cs="Times New Roman"/>
          <w:sz w:val="24"/>
          <w:szCs w:val="24"/>
          <w:highlight w:val="yellow"/>
        </w:rPr>
        <w:t>sem</w:t>
      </w:r>
      <w:proofErr w:type="spellEnd"/>
      <w:r w:rsidRPr="002E09A5">
        <w:rPr>
          <w:rFonts w:ascii="Times New Roman" w:hAnsi="Times New Roman" w:cs="Times New Roman"/>
          <w:sz w:val="24"/>
          <w:szCs w:val="24"/>
          <w:highlight w:val="yellow"/>
        </w:rPr>
        <w:t xml:space="preserve"> nisi id </w:t>
      </w:r>
      <w:proofErr w:type="spellStart"/>
      <w:r w:rsidRPr="002E09A5">
        <w:rPr>
          <w:rFonts w:ascii="Times New Roman" w:hAnsi="Times New Roman" w:cs="Times New Roman"/>
          <w:sz w:val="24"/>
          <w:szCs w:val="24"/>
          <w:highlight w:val="yellow"/>
        </w:rPr>
        <w:t>metus</w:t>
      </w:r>
      <w:proofErr w:type="spellEnd"/>
      <w:r w:rsidRPr="002E09A5">
        <w:rPr>
          <w:rFonts w:ascii="Times New Roman" w:hAnsi="Times New Roman" w:cs="Times New Roman"/>
          <w:sz w:val="24"/>
          <w:szCs w:val="24"/>
        </w:rPr>
        <w:t>.</w:t>
      </w:r>
    </w:p>
    <w:p w14:paraId="0D3D97D7" w14:textId="26A967B5" w:rsidR="0038521F" w:rsidRDefault="000C4C97" w:rsidP="00324E0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sidR="002E09A5" w:rsidRPr="002E09A5">
        <w:rPr>
          <w:rFonts w:ascii="Times New Roman" w:hAnsi="Times New Roman" w:cs="Times New Roman"/>
          <w:sz w:val="24"/>
          <w:szCs w:val="24"/>
          <w:highlight w:val="yellow"/>
        </w:rPr>
        <w:t xml:space="preserve">Lorem ipsum dolor sit </w:t>
      </w:r>
      <w:proofErr w:type="spellStart"/>
      <w:r w:rsidR="002E09A5" w:rsidRPr="002E09A5">
        <w:rPr>
          <w:rFonts w:ascii="Times New Roman" w:hAnsi="Times New Roman" w:cs="Times New Roman"/>
          <w:sz w:val="24"/>
          <w:szCs w:val="24"/>
          <w:highlight w:val="yellow"/>
        </w:rPr>
        <w:t>ame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consectetur</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adipiscing</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li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Proin</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uismod</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metus</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u</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s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tincidunt</w:t>
      </w:r>
      <w:proofErr w:type="spellEnd"/>
      <w:r w:rsidR="002E09A5" w:rsidRPr="002E09A5">
        <w:rPr>
          <w:rFonts w:ascii="Times New Roman" w:hAnsi="Times New Roman" w:cs="Times New Roman"/>
          <w:sz w:val="24"/>
          <w:szCs w:val="24"/>
          <w:highlight w:val="yellow"/>
        </w:rPr>
        <w:t xml:space="preserve">, id </w:t>
      </w:r>
      <w:proofErr w:type="spellStart"/>
      <w:r w:rsidR="002E09A5" w:rsidRPr="002E09A5">
        <w:rPr>
          <w:rFonts w:ascii="Times New Roman" w:hAnsi="Times New Roman" w:cs="Times New Roman"/>
          <w:sz w:val="24"/>
          <w:szCs w:val="24"/>
          <w:highlight w:val="yellow"/>
        </w:rPr>
        <w:t>venenatis</w:t>
      </w:r>
      <w:proofErr w:type="spellEnd"/>
      <w:r w:rsidR="002E09A5" w:rsidRPr="002E09A5">
        <w:rPr>
          <w:rFonts w:ascii="Times New Roman" w:hAnsi="Times New Roman" w:cs="Times New Roman"/>
          <w:sz w:val="24"/>
          <w:szCs w:val="24"/>
          <w:highlight w:val="yellow"/>
        </w:rPr>
        <w:t xml:space="preserve"> mi </w:t>
      </w:r>
      <w:proofErr w:type="spellStart"/>
      <w:r w:rsidR="002E09A5" w:rsidRPr="002E09A5">
        <w:rPr>
          <w:rFonts w:ascii="Times New Roman" w:hAnsi="Times New Roman" w:cs="Times New Roman"/>
          <w:sz w:val="24"/>
          <w:szCs w:val="24"/>
          <w:highlight w:val="yellow"/>
        </w:rPr>
        <w:t>tempor</w:t>
      </w:r>
      <w:proofErr w:type="spellEnd"/>
      <w:r w:rsidR="002E09A5" w:rsidRPr="002E09A5">
        <w:rPr>
          <w:rFonts w:ascii="Times New Roman" w:hAnsi="Times New Roman" w:cs="Times New Roman"/>
          <w:sz w:val="24"/>
          <w:szCs w:val="24"/>
          <w:highlight w:val="yellow"/>
        </w:rPr>
        <w:t xml:space="preserve">. In </w:t>
      </w:r>
      <w:proofErr w:type="spellStart"/>
      <w:r w:rsidR="002E09A5" w:rsidRPr="002E09A5">
        <w:rPr>
          <w:rFonts w:ascii="Times New Roman" w:hAnsi="Times New Roman" w:cs="Times New Roman"/>
          <w:sz w:val="24"/>
          <w:szCs w:val="24"/>
          <w:highlight w:val="yellow"/>
        </w:rPr>
        <w:t>hac</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habitasse</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platea</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dictumst</w:t>
      </w:r>
      <w:proofErr w:type="spellEnd"/>
      <w:r w:rsidR="002E09A5" w:rsidRPr="002E09A5">
        <w:rPr>
          <w:rFonts w:ascii="Times New Roman" w:hAnsi="Times New Roman" w:cs="Times New Roman"/>
          <w:sz w:val="24"/>
          <w:szCs w:val="24"/>
          <w:highlight w:val="yellow"/>
        </w:rPr>
        <w:t xml:space="preserve"> Lorem ipsum dolor sit </w:t>
      </w:r>
      <w:proofErr w:type="spellStart"/>
      <w:r w:rsidR="002E09A5" w:rsidRPr="002E09A5">
        <w:rPr>
          <w:rFonts w:ascii="Times New Roman" w:hAnsi="Times New Roman" w:cs="Times New Roman"/>
          <w:sz w:val="24"/>
          <w:szCs w:val="24"/>
          <w:highlight w:val="yellow"/>
        </w:rPr>
        <w:t>ame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consectetur</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adipiscing</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li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Proin</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uismod</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metus</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u</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est</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tincidunt</w:t>
      </w:r>
      <w:proofErr w:type="spellEnd"/>
      <w:r w:rsidR="002E09A5" w:rsidRPr="002E09A5">
        <w:rPr>
          <w:rFonts w:ascii="Times New Roman" w:hAnsi="Times New Roman" w:cs="Times New Roman"/>
          <w:sz w:val="24"/>
          <w:szCs w:val="24"/>
          <w:highlight w:val="yellow"/>
        </w:rPr>
        <w:t xml:space="preserve">, id </w:t>
      </w:r>
      <w:proofErr w:type="spellStart"/>
      <w:r w:rsidR="002E09A5" w:rsidRPr="002E09A5">
        <w:rPr>
          <w:rFonts w:ascii="Times New Roman" w:hAnsi="Times New Roman" w:cs="Times New Roman"/>
          <w:sz w:val="24"/>
          <w:szCs w:val="24"/>
          <w:highlight w:val="yellow"/>
        </w:rPr>
        <w:t>venenatis</w:t>
      </w:r>
      <w:proofErr w:type="spellEnd"/>
      <w:r w:rsidR="002E09A5" w:rsidRPr="002E09A5">
        <w:rPr>
          <w:rFonts w:ascii="Times New Roman" w:hAnsi="Times New Roman" w:cs="Times New Roman"/>
          <w:sz w:val="24"/>
          <w:szCs w:val="24"/>
          <w:highlight w:val="yellow"/>
        </w:rPr>
        <w:t xml:space="preserve"> mi </w:t>
      </w:r>
      <w:proofErr w:type="spellStart"/>
      <w:r w:rsidR="002E09A5" w:rsidRPr="002E09A5">
        <w:rPr>
          <w:rFonts w:ascii="Times New Roman" w:hAnsi="Times New Roman" w:cs="Times New Roman"/>
          <w:sz w:val="24"/>
          <w:szCs w:val="24"/>
          <w:highlight w:val="yellow"/>
        </w:rPr>
        <w:t>tempor</w:t>
      </w:r>
      <w:proofErr w:type="spellEnd"/>
      <w:r w:rsidR="002E09A5" w:rsidRPr="002E09A5">
        <w:rPr>
          <w:rFonts w:ascii="Times New Roman" w:hAnsi="Times New Roman" w:cs="Times New Roman"/>
          <w:sz w:val="24"/>
          <w:szCs w:val="24"/>
          <w:highlight w:val="yellow"/>
        </w:rPr>
        <w:t xml:space="preserve">. In </w:t>
      </w:r>
      <w:proofErr w:type="spellStart"/>
      <w:r w:rsidR="002E09A5" w:rsidRPr="002E09A5">
        <w:rPr>
          <w:rFonts w:ascii="Times New Roman" w:hAnsi="Times New Roman" w:cs="Times New Roman"/>
          <w:sz w:val="24"/>
          <w:szCs w:val="24"/>
          <w:highlight w:val="yellow"/>
        </w:rPr>
        <w:t>hac</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habitasse</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platea</w:t>
      </w:r>
      <w:proofErr w:type="spellEnd"/>
      <w:r w:rsidR="002E09A5" w:rsidRPr="002E09A5">
        <w:rPr>
          <w:rFonts w:ascii="Times New Roman" w:hAnsi="Times New Roman" w:cs="Times New Roman"/>
          <w:sz w:val="24"/>
          <w:szCs w:val="24"/>
          <w:highlight w:val="yellow"/>
        </w:rPr>
        <w:t xml:space="preserve"> </w:t>
      </w:r>
      <w:proofErr w:type="spellStart"/>
      <w:r w:rsidR="002E09A5" w:rsidRPr="002E09A5">
        <w:rPr>
          <w:rFonts w:ascii="Times New Roman" w:hAnsi="Times New Roman" w:cs="Times New Roman"/>
          <w:sz w:val="24"/>
          <w:szCs w:val="24"/>
          <w:highlight w:val="yellow"/>
        </w:rPr>
        <w:t>dictumst</w:t>
      </w:r>
      <w:proofErr w:type="spellEnd"/>
    </w:p>
    <w:p w14:paraId="6AE6BD7D" w14:textId="77777777" w:rsidR="002D1BDE" w:rsidRDefault="002D1BDE" w:rsidP="002D1BD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310050FC"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Theory and algorithms for application domain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theory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Inductive inference.</w:t>
      </w:r>
    </w:p>
    <w:p w14:paraId="742F8EAA"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Design and analysis of algorithm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Approximation algorithms analysi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Stochastic approximation.</w:t>
      </w:r>
    </w:p>
    <w:p w14:paraId="5F80F5A9"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thematics of computing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Probability and statistic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Stochastic processes.</w:t>
      </w:r>
    </w:p>
    <w:p w14:paraId="715D2F6E"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tion system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Information systems application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4A942354" w14:textId="1CA0FB9F" w:rsidR="002E09A5" w:rsidRPr="002D1BDE" w:rsidRDefault="002D1BDE" w:rsidP="00324E01">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utation methodologie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algorithm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Ensemble methods</w:t>
      </w:r>
    </w:p>
    <w:sdt>
      <w:sdtPr>
        <w:rPr>
          <w:rFonts w:ascii="Times New Roman" w:eastAsiaTheme="minorEastAsia" w:hAnsi="Times New Roman" w:cs="Times New Roman"/>
          <w:color w:val="auto"/>
          <w:sz w:val="22"/>
          <w:szCs w:val="22"/>
        </w:rPr>
        <w:id w:val="1140695416"/>
        <w:docPartObj>
          <w:docPartGallery w:val="Table of Contents"/>
          <w:docPartUnique/>
        </w:docPartObj>
      </w:sdtPr>
      <w:sdtEndPr>
        <w:rPr>
          <w:noProof/>
          <w:sz w:val="24"/>
          <w:szCs w:val="24"/>
        </w:rPr>
      </w:sdtEndPr>
      <w:sdtContent>
        <w:p w14:paraId="3D669710" w14:textId="035591AF" w:rsidR="00025D2C" w:rsidRPr="006B5E91" w:rsidRDefault="00025D2C">
          <w:pPr>
            <w:pStyle w:val="TOCHeading"/>
            <w:rPr>
              <w:rFonts w:ascii="Times New Roman" w:hAnsi="Times New Roman" w:cs="Times New Roman"/>
            </w:rPr>
          </w:pPr>
          <w:r w:rsidRPr="006B5E91">
            <w:rPr>
              <w:rFonts w:ascii="Times New Roman" w:hAnsi="Times New Roman" w:cs="Times New Roman"/>
            </w:rPr>
            <w:t>Contents</w:t>
          </w:r>
        </w:p>
        <w:p w14:paraId="78A2554C" w14:textId="600ECBD8" w:rsidR="007740A8" w:rsidRDefault="00025D2C">
          <w:pPr>
            <w:pStyle w:val="TOC1"/>
            <w:rPr>
              <w:noProof/>
            </w:rPr>
          </w:pPr>
          <w:r w:rsidRPr="000B4E79">
            <w:rPr>
              <w:rFonts w:ascii="Times New Roman" w:hAnsi="Times New Roman" w:cs="Times New Roman"/>
              <w:sz w:val="24"/>
              <w:szCs w:val="24"/>
            </w:rPr>
            <w:fldChar w:fldCharType="begin"/>
          </w:r>
          <w:r w:rsidRPr="000B4E79">
            <w:rPr>
              <w:rFonts w:ascii="Times New Roman" w:hAnsi="Times New Roman" w:cs="Times New Roman"/>
              <w:sz w:val="24"/>
              <w:szCs w:val="24"/>
            </w:rPr>
            <w:instrText xml:space="preserve"> TOC \o "1-3" \h \z \u </w:instrText>
          </w:r>
          <w:r w:rsidRPr="000B4E79">
            <w:rPr>
              <w:rFonts w:ascii="Times New Roman" w:hAnsi="Times New Roman" w:cs="Times New Roman"/>
              <w:sz w:val="24"/>
              <w:szCs w:val="24"/>
            </w:rPr>
            <w:fldChar w:fldCharType="separate"/>
          </w:r>
          <w:hyperlink w:anchor="_Toc126571403" w:history="1">
            <w:r w:rsidR="007740A8" w:rsidRPr="00086DDA">
              <w:rPr>
                <w:rStyle w:val="Hyperlink"/>
                <w:rFonts w:ascii="Times New Roman" w:hAnsi="Times New Roman" w:cs="Times New Roman"/>
                <w:b/>
                <w:bCs/>
                <w:noProof/>
              </w:rPr>
              <w:t>ABSTRACT</w:t>
            </w:r>
            <w:r w:rsidR="007740A8">
              <w:rPr>
                <w:noProof/>
                <w:webHidden/>
              </w:rPr>
              <w:tab/>
            </w:r>
            <w:r w:rsidR="007740A8">
              <w:rPr>
                <w:noProof/>
                <w:webHidden/>
              </w:rPr>
              <w:fldChar w:fldCharType="begin"/>
            </w:r>
            <w:r w:rsidR="007740A8">
              <w:rPr>
                <w:noProof/>
                <w:webHidden/>
              </w:rPr>
              <w:instrText xml:space="preserve"> PAGEREF _Toc126571403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6AF4E42" w14:textId="2A043B33" w:rsidR="007740A8" w:rsidRDefault="0045102D">
          <w:pPr>
            <w:pStyle w:val="TOC1"/>
            <w:rPr>
              <w:noProof/>
            </w:rPr>
          </w:pPr>
          <w:hyperlink w:anchor="_Toc126571404" w:history="1">
            <w:r w:rsidR="007740A8" w:rsidRPr="00086DDA">
              <w:rPr>
                <w:rStyle w:val="Hyperlink"/>
                <w:rFonts w:ascii="Times New Roman" w:hAnsi="Times New Roman" w:cs="Times New Roman"/>
                <w:noProof/>
              </w:rPr>
              <w:t>List of Tables</w:t>
            </w:r>
            <w:r w:rsidR="007740A8">
              <w:rPr>
                <w:noProof/>
                <w:webHidden/>
              </w:rPr>
              <w:tab/>
            </w:r>
            <w:r w:rsidR="007740A8">
              <w:rPr>
                <w:noProof/>
                <w:webHidden/>
              </w:rPr>
              <w:fldChar w:fldCharType="begin"/>
            </w:r>
            <w:r w:rsidR="007740A8">
              <w:rPr>
                <w:noProof/>
                <w:webHidden/>
              </w:rPr>
              <w:instrText xml:space="preserve"> PAGEREF _Toc126571404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0E59E104" w14:textId="75471EF1" w:rsidR="007740A8" w:rsidRDefault="0045102D">
          <w:pPr>
            <w:pStyle w:val="TOC1"/>
            <w:rPr>
              <w:noProof/>
            </w:rPr>
          </w:pPr>
          <w:hyperlink w:anchor="_Toc126571405" w:history="1">
            <w:r w:rsidR="007740A8" w:rsidRPr="00086DDA">
              <w:rPr>
                <w:rStyle w:val="Hyperlink"/>
                <w:rFonts w:ascii="Times New Roman" w:hAnsi="Times New Roman" w:cs="Times New Roman"/>
                <w:noProof/>
              </w:rPr>
              <w:t>List of Figures</w:t>
            </w:r>
            <w:r w:rsidR="007740A8">
              <w:rPr>
                <w:noProof/>
                <w:webHidden/>
              </w:rPr>
              <w:tab/>
            </w:r>
            <w:r w:rsidR="007740A8">
              <w:rPr>
                <w:noProof/>
                <w:webHidden/>
              </w:rPr>
              <w:fldChar w:fldCharType="begin"/>
            </w:r>
            <w:r w:rsidR="007740A8">
              <w:rPr>
                <w:noProof/>
                <w:webHidden/>
              </w:rPr>
              <w:instrText xml:space="preserve"> PAGEREF _Toc126571405 \h </w:instrText>
            </w:r>
            <w:r w:rsidR="007740A8">
              <w:rPr>
                <w:noProof/>
                <w:webHidden/>
              </w:rPr>
            </w:r>
            <w:r w:rsidR="007740A8">
              <w:rPr>
                <w:noProof/>
                <w:webHidden/>
              </w:rPr>
              <w:fldChar w:fldCharType="separate"/>
            </w:r>
            <w:r w:rsidR="007740A8">
              <w:rPr>
                <w:noProof/>
                <w:webHidden/>
              </w:rPr>
              <w:t>vi</w:t>
            </w:r>
            <w:r w:rsidR="007740A8">
              <w:rPr>
                <w:noProof/>
                <w:webHidden/>
              </w:rPr>
              <w:fldChar w:fldCharType="end"/>
            </w:r>
          </w:hyperlink>
        </w:p>
        <w:p w14:paraId="291A2248" w14:textId="7F67746F" w:rsidR="007740A8" w:rsidRDefault="0045102D">
          <w:pPr>
            <w:pStyle w:val="TOC1"/>
            <w:rPr>
              <w:noProof/>
            </w:rPr>
          </w:pPr>
          <w:hyperlink w:anchor="_Toc126571406" w:history="1">
            <w:r w:rsidR="007740A8" w:rsidRPr="00086DDA">
              <w:rPr>
                <w:rStyle w:val="Hyperlink"/>
                <w:rFonts w:ascii="Times New Roman" w:hAnsi="Times New Roman" w:cs="Times New Roman"/>
                <w:b/>
                <w:bCs/>
                <w:noProof/>
              </w:rPr>
              <w:t>CHAPTER 01. INTRODUCTION</w:t>
            </w:r>
            <w:r w:rsidR="007740A8">
              <w:rPr>
                <w:noProof/>
                <w:webHidden/>
              </w:rPr>
              <w:tab/>
            </w:r>
            <w:r w:rsidR="007740A8">
              <w:rPr>
                <w:noProof/>
                <w:webHidden/>
              </w:rPr>
              <w:fldChar w:fldCharType="begin"/>
            </w:r>
            <w:r w:rsidR="007740A8">
              <w:rPr>
                <w:noProof/>
                <w:webHidden/>
              </w:rPr>
              <w:instrText xml:space="preserve"> PAGEREF _Toc126571406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AA1F719" w14:textId="023585BE" w:rsidR="007740A8" w:rsidRDefault="0045102D">
          <w:pPr>
            <w:pStyle w:val="TOC1"/>
            <w:rPr>
              <w:noProof/>
            </w:rPr>
          </w:pPr>
          <w:hyperlink w:anchor="_Toc126571407" w:history="1">
            <w:r w:rsidR="007740A8" w:rsidRPr="00086DDA">
              <w:rPr>
                <w:rStyle w:val="Hyperlink"/>
                <w:rFonts w:ascii="Times New Roman" w:hAnsi="Times New Roman" w:cs="Times New Roman"/>
                <w:b/>
                <w:bCs/>
                <w:noProof/>
              </w:rPr>
              <w:t>1.1. Chapter overview</w:t>
            </w:r>
            <w:r w:rsidR="007740A8">
              <w:rPr>
                <w:noProof/>
                <w:webHidden/>
              </w:rPr>
              <w:tab/>
            </w:r>
            <w:r w:rsidR="007740A8">
              <w:rPr>
                <w:noProof/>
                <w:webHidden/>
              </w:rPr>
              <w:fldChar w:fldCharType="begin"/>
            </w:r>
            <w:r w:rsidR="007740A8">
              <w:rPr>
                <w:noProof/>
                <w:webHidden/>
              </w:rPr>
              <w:instrText xml:space="preserve"> PAGEREF _Toc126571407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2917D34" w14:textId="0E313D63" w:rsidR="007740A8" w:rsidRDefault="0045102D">
          <w:pPr>
            <w:pStyle w:val="TOC1"/>
            <w:rPr>
              <w:noProof/>
            </w:rPr>
          </w:pPr>
          <w:hyperlink w:anchor="_Toc126571408" w:history="1">
            <w:r w:rsidR="007740A8" w:rsidRPr="00086DDA">
              <w:rPr>
                <w:rStyle w:val="Hyperlink"/>
                <w:rFonts w:ascii="Times New Roman" w:hAnsi="Times New Roman" w:cs="Times New Roman"/>
                <w:b/>
                <w:bCs/>
                <w:noProof/>
              </w:rPr>
              <w:t>1.2. Problem domain</w:t>
            </w:r>
            <w:r w:rsidR="007740A8">
              <w:rPr>
                <w:noProof/>
                <w:webHidden/>
              </w:rPr>
              <w:tab/>
            </w:r>
            <w:r w:rsidR="007740A8">
              <w:rPr>
                <w:noProof/>
                <w:webHidden/>
              </w:rPr>
              <w:fldChar w:fldCharType="begin"/>
            </w:r>
            <w:r w:rsidR="007740A8">
              <w:rPr>
                <w:noProof/>
                <w:webHidden/>
              </w:rPr>
              <w:instrText xml:space="preserve"> PAGEREF _Toc126571408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027D2F27" w14:textId="00BA1E75" w:rsidR="007740A8" w:rsidRDefault="0045102D">
          <w:pPr>
            <w:pStyle w:val="TOC2"/>
            <w:tabs>
              <w:tab w:val="right" w:leader="dot" w:pos="9350"/>
            </w:tabs>
            <w:rPr>
              <w:noProof/>
            </w:rPr>
          </w:pPr>
          <w:hyperlink w:anchor="_Toc126571409" w:history="1">
            <w:r w:rsidR="007740A8" w:rsidRPr="00086DDA">
              <w:rPr>
                <w:rStyle w:val="Hyperlink"/>
                <w:rFonts w:ascii="Times New Roman" w:hAnsi="Times New Roman" w:cs="Times New Roman"/>
                <w:b/>
                <w:bCs/>
                <w:noProof/>
              </w:rPr>
              <w:t>1.2.1 Movie User Reviews</w:t>
            </w:r>
            <w:r w:rsidR="007740A8">
              <w:rPr>
                <w:noProof/>
                <w:webHidden/>
              </w:rPr>
              <w:tab/>
            </w:r>
            <w:r w:rsidR="007740A8">
              <w:rPr>
                <w:noProof/>
                <w:webHidden/>
              </w:rPr>
              <w:fldChar w:fldCharType="begin"/>
            </w:r>
            <w:r w:rsidR="007740A8">
              <w:rPr>
                <w:noProof/>
                <w:webHidden/>
              </w:rPr>
              <w:instrText xml:space="preserve"> PAGEREF _Toc126571409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178696EE" w14:textId="2BCC8C6B" w:rsidR="007740A8" w:rsidRDefault="0045102D">
          <w:pPr>
            <w:pStyle w:val="TOC2"/>
            <w:tabs>
              <w:tab w:val="right" w:leader="dot" w:pos="9350"/>
            </w:tabs>
            <w:rPr>
              <w:noProof/>
            </w:rPr>
          </w:pPr>
          <w:hyperlink w:anchor="_Toc126571410" w:history="1">
            <w:r w:rsidR="007740A8" w:rsidRPr="00086DDA">
              <w:rPr>
                <w:rStyle w:val="Hyperlink"/>
                <w:rFonts w:ascii="Times New Roman" w:hAnsi="Times New Roman" w:cs="Times New Roman"/>
                <w:b/>
                <w:bCs/>
                <w:noProof/>
              </w:rPr>
              <w:t>1.2.2 Text Summarization</w:t>
            </w:r>
            <w:r w:rsidR="007740A8">
              <w:rPr>
                <w:noProof/>
                <w:webHidden/>
              </w:rPr>
              <w:tab/>
            </w:r>
            <w:r w:rsidR="007740A8">
              <w:rPr>
                <w:noProof/>
                <w:webHidden/>
              </w:rPr>
              <w:fldChar w:fldCharType="begin"/>
            </w:r>
            <w:r w:rsidR="007740A8">
              <w:rPr>
                <w:noProof/>
                <w:webHidden/>
              </w:rPr>
              <w:instrText xml:space="preserve"> PAGEREF _Toc126571410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158DEF0" w14:textId="0A5972F6" w:rsidR="007740A8" w:rsidRDefault="0045102D">
          <w:pPr>
            <w:pStyle w:val="TOC2"/>
            <w:tabs>
              <w:tab w:val="right" w:leader="dot" w:pos="9350"/>
            </w:tabs>
            <w:rPr>
              <w:noProof/>
            </w:rPr>
          </w:pPr>
          <w:hyperlink w:anchor="_Toc126571411" w:history="1">
            <w:r w:rsidR="007740A8" w:rsidRPr="00086DDA">
              <w:rPr>
                <w:rStyle w:val="Hyperlink"/>
                <w:rFonts w:ascii="Times New Roman" w:hAnsi="Times New Roman" w:cs="Times New Roman"/>
                <w:b/>
                <w:bCs/>
                <w:noProof/>
              </w:rPr>
              <w:t>1.2.3 Transformers</w:t>
            </w:r>
            <w:r w:rsidR="007740A8">
              <w:rPr>
                <w:noProof/>
                <w:webHidden/>
              </w:rPr>
              <w:tab/>
            </w:r>
            <w:r w:rsidR="007740A8">
              <w:rPr>
                <w:noProof/>
                <w:webHidden/>
              </w:rPr>
              <w:fldChar w:fldCharType="begin"/>
            </w:r>
            <w:r w:rsidR="007740A8">
              <w:rPr>
                <w:noProof/>
                <w:webHidden/>
              </w:rPr>
              <w:instrText xml:space="preserve"> PAGEREF _Toc126571411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696D69B0" w14:textId="50DCFE0A" w:rsidR="007740A8" w:rsidRDefault="0045102D">
          <w:pPr>
            <w:pStyle w:val="TOC1"/>
            <w:rPr>
              <w:noProof/>
            </w:rPr>
          </w:pPr>
          <w:hyperlink w:anchor="_Toc126571412" w:history="1">
            <w:r w:rsidR="007740A8" w:rsidRPr="00086DDA">
              <w:rPr>
                <w:rStyle w:val="Hyperlink"/>
                <w:rFonts w:ascii="Times New Roman" w:hAnsi="Times New Roman" w:cs="Times New Roman"/>
                <w:b/>
                <w:bCs/>
                <w:noProof/>
              </w:rPr>
              <w:t>1.3. Problem definition</w:t>
            </w:r>
            <w:r w:rsidR="007740A8">
              <w:rPr>
                <w:noProof/>
                <w:webHidden/>
              </w:rPr>
              <w:tab/>
            </w:r>
            <w:r w:rsidR="007740A8">
              <w:rPr>
                <w:noProof/>
                <w:webHidden/>
              </w:rPr>
              <w:fldChar w:fldCharType="begin"/>
            </w:r>
            <w:r w:rsidR="007740A8">
              <w:rPr>
                <w:noProof/>
                <w:webHidden/>
              </w:rPr>
              <w:instrText xml:space="preserve"> PAGEREF _Toc126571412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57C703D" w14:textId="222D8522" w:rsidR="007740A8" w:rsidRDefault="0045102D">
          <w:pPr>
            <w:pStyle w:val="TOC2"/>
            <w:tabs>
              <w:tab w:val="right" w:leader="dot" w:pos="9350"/>
            </w:tabs>
            <w:rPr>
              <w:noProof/>
            </w:rPr>
          </w:pPr>
          <w:hyperlink w:anchor="_Toc126571413" w:history="1">
            <w:r w:rsidR="007740A8" w:rsidRPr="00086DDA">
              <w:rPr>
                <w:rStyle w:val="Hyperlink"/>
                <w:rFonts w:ascii="Times New Roman" w:hAnsi="Times New Roman" w:cs="Times New Roman"/>
                <w:b/>
                <w:bCs/>
                <w:noProof/>
              </w:rPr>
              <w:t>1.3.1 Problem statement</w:t>
            </w:r>
            <w:r w:rsidR="007740A8">
              <w:rPr>
                <w:noProof/>
                <w:webHidden/>
              </w:rPr>
              <w:tab/>
            </w:r>
            <w:r w:rsidR="007740A8">
              <w:rPr>
                <w:noProof/>
                <w:webHidden/>
              </w:rPr>
              <w:fldChar w:fldCharType="begin"/>
            </w:r>
            <w:r w:rsidR="007740A8">
              <w:rPr>
                <w:noProof/>
                <w:webHidden/>
              </w:rPr>
              <w:instrText xml:space="preserve"> PAGEREF _Toc126571413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EA8BD5" w14:textId="7FCD1C89" w:rsidR="007740A8" w:rsidRDefault="0045102D">
          <w:pPr>
            <w:pStyle w:val="TOC1"/>
            <w:rPr>
              <w:noProof/>
            </w:rPr>
          </w:pPr>
          <w:hyperlink w:anchor="_Toc126571414" w:history="1">
            <w:r w:rsidR="007740A8" w:rsidRPr="00086DDA">
              <w:rPr>
                <w:rStyle w:val="Hyperlink"/>
                <w:rFonts w:ascii="Times New Roman" w:hAnsi="Times New Roman" w:cs="Times New Roman"/>
                <w:b/>
                <w:bCs/>
                <w:noProof/>
              </w:rPr>
              <w:t>1.4. Research questions</w:t>
            </w:r>
            <w:r w:rsidR="007740A8">
              <w:rPr>
                <w:noProof/>
                <w:webHidden/>
              </w:rPr>
              <w:tab/>
            </w:r>
            <w:r w:rsidR="007740A8">
              <w:rPr>
                <w:noProof/>
                <w:webHidden/>
              </w:rPr>
              <w:fldChar w:fldCharType="begin"/>
            </w:r>
            <w:r w:rsidR="007740A8">
              <w:rPr>
                <w:noProof/>
                <w:webHidden/>
              </w:rPr>
              <w:instrText xml:space="preserve"> PAGEREF _Toc126571414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0E0342A6" w14:textId="48960117" w:rsidR="007740A8" w:rsidRDefault="0045102D">
          <w:pPr>
            <w:pStyle w:val="TOC1"/>
            <w:rPr>
              <w:noProof/>
            </w:rPr>
          </w:pPr>
          <w:hyperlink w:anchor="_Toc126571415" w:history="1">
            <w:r w:rsidR="007740A8" w:rsidRPr="00086DDA">
              <w:rPr>
                <w:rStyle w:val="Hyperlink"/>
                <w:rFonts w:ascii="Times New Roman" w:hAnsi="Times New Roman" w:cs="Times New Roman"/>
                <w:b/>
                <w:bCs/>
                <w:noProof/>
              </w:rPr>
              <w:t>1.5. Research aim &amp; objectives</w:t>
            </w:r>
            <w:r w:rsidR="007740A8">
              <w:rPr>
                <w:noProof/>
                <w:webHidden/>
              </w:rPr>
              <w:tab/>
            </w:r>
            <w:r w:rsidR="007740A8">
              <w:rPr>
                <w:noProof/>
                <w:webHidden/>
              </w:rPr>
              <w:fldChar w:fldCharType="begin"/>
            </w:r>
            <w:r w:rsidR="007740A8">
              <w:rPr>
                <w:noProof/>
                <w:webHidden/>
              </w:rPr>
              <w:instrText xml:space="preserve"> PAGEREF _Toc126571415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2E208CBC" w14:textId="1EF72156" w:rsidR="007740A8" w:rsidRDefault="0045102D">
          <w:pPr>
            <w:pStyle w:val="TOC2"/>
            <w:tabs>
              <w:tab w:val="right" w:leader="dot" w:pos="9350"/>
            </w:tabs>
            <w:rPr>
              <w:noProof/>
            </w:rPr>
          </w:pPr>
          <w:hyperlink w:anchor="_Toc126571416" w:history="1">
            <w:r w:rsidR="007740A8" w:rsidRPr="00086DDA">
              <w:rPr>
                <w:rStyle w:val="Hyperlink"/>
                <w:rFonts w:ascii="Times New Roman" w:hAnsi="Times New Roman" w:cs="Times New Roman"/>
                <w:b/>
                <w:bCs/>
                <w:noProof/>
              </w:rPr>
              <w:t>1.5.1 Research aim</w:t>
            </w:r>
            <w:r w:rsidR="007740A8">
              <w:rPr>
                <w:noProof/>
                <w:webHidden/>
              </w:rPr>
              <w:tab/>
            </w:r>
            <w:r w:rsidR="007740A8">
              <w:rPr>
                <w:noProof/>
                <w:webHidden/>
              </w:rPr>
              <w:fldChar w:fldCharType="begin"/>
            </w:r>
            <w:r w:rsidR="007740A8">
              <w:rPr>
                <w:noProof/>
                <w:webHidden/>
              </w:rPr>
              <w:instrText xml:space="preserve"> PAGEREF _Toc126571416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C3C524" w14:textId="49597645" w:rsidR="007740A8" w:rsidRDefault="0045102D">
          <w:pPr>
            <w:pStyle w:val="TOC2"/>
            <w:tabs>
              <w:tab w:val="right" w:leader="dot" w:pos="9350"/>
            </w:tabs>
            <w:rPr>
              <w:noProof/>
            </w:rPr>
          </w:pPr>
          <w:hyperlink w:anchor="_Toc126571417" w:history="1">
            <w:r w:rsidR="007740A8" w:rsidRPr="00086DDA">
              <w:rPr>
                <w:rStyle w:val="Hyperlink"/>
                <w:rFonts w:ascii="Times New Roman" w:hAnsi="Times New Roman" w:cs="Times New Roman"/>
                <w:b/>
                <w:bCs/>
                <w:noProof/>
              </w:rPr>
              <w:t>1.5.2 Research objectives</w:t>
            </w:r>
            <w:r w:rsidR="007740A8">
              <w:rPr>
                <w:noProof/>
                <w:webHidden/>
              </w:rPr>
              <w:tab/>
            </w:r>
            <w:r w:rsidR="007740A8">
              <w:rPr>
                <w:noProof/>
                <w:webHidden/>
              </w:rPr>
              <w:fldChar w:fldCharType="begin"/>
            </w:r>
            <w:r w:rsidR="007740A8">
              <w:rPr>
                <w:noProof/>
                <w:webHidden/>
              </w:rPr>
              <w:instrText xml:space="preserve"> PAGEREF _Toc126571417 \h </w:instrText>
            </w:r>
            <w:r w:rsidR="007740A8">
              <w:rPr>
                <w:noProof/>
                <w:webHidden/>
              </w:rPr>
            </w:r>
            <w:r w:rsidR="007740A8">
              <w:rPr>
                <w:noProof/>
                <w:webHidden/>
              </w:rPr>
              <w:fldChar w:fldCharType="separate"/>
            </w:r>
            <w:r w:rsidR="007740A8">
              <w:rPr>
                <w:noProof/>
                <w:webHidden/>
              </w:rPr>
              <w:t>4</w:t>
            </w:r>
            <w:r w:rsidR="007740A8">
              <w:rPr>
                <w:noProof/>
                <w:webHidden/>
              </w:rPr>
              <w:fldChar w:fldCharType="end"/>
            </w:r>
          </w:hyperlink>
        </w:p>
        <w:p w14:paraId="3E6EBC70" w14:textId="355C6CE6" w:rsidR="007740A8" w:rsidRDefault="0045102D">
          <w:pPr>
            <w:pStyle w:val="TOC1"/>
            <w:rPr>
              <w:noProof/>
            </w:rPr>
          </w:pPr>
          <w:hyperlink w:anchor="_Toc126571418" w:history="1">
            <w:r w:rsidR="007740A8" w:rsidRPr="00086DDA">
              <w:rPr>
                <w:rStyle w:val="Hyperlink"/>
                <w:rFonts w:ascii="Times New Roman" w:hAnsi="Times New Roman" w:cs="Times New Roman"/>
                <w:b/>
                <w:bCs/>
                <w:noProof/>
              </w:rPr>
              <w:t>1.6. Novelty of the research</w:t>
            </w:r>
            <w:r w:rsidR="007740A8">
              <w:rPr>
                <w:noProof/>
                <w:webHidden/>
              </w:rPr>
              <w:tab/>
            </w:r>
            <w:r w:rsidR="007740A8">
              <w:rPr>
                <w:noProof/>
                <w:webHidden/>
              </w:rPr>
              <w:fldChar w:fldCharType="begin"/>
            </w:r>
            <w:r w:rsidR="007740A8">
              <w:rPr>
                <w:noProof/>
                <w:webHidden/>
              </w:rPr>
              <w:instrText xml:space="preserve"> PAGEREF _Toc126571418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393FDDAB" w14:textId="446ED612" w:rsidR="007740A8" w:rsidRDefault="0045102D">
          <w:pPr>
            <w:pStyle w:val="TOC2"/>
            <w:tabs>
              <w:tab w:val="right" w:leader="dot" w:pos="9350"/>
            </w:tabs>
            <w:rPr>
              <w:noProof/>
            </w:rPr>
          </w:pPr>
          <w:hyperlink w:anchor="_Toc126571419" w:history="1">
            <w:r w:rsidR="007740A8" w:rsidRPr="00086DDA">
              <w:rPr>
                <w:rStyle w:val="Hyperlink"/>
                <w:rFonts w:ascii="Times New Roman" w:hAnsi="Times New Roman" w:cs="Times New Roman"/>
                <w:b/>
                <w:bCs/>
                <w:noProof/>
              </w:rPr>
              <w:t>1.6.1 Problem novelty</w:t>
            </w:r>
            <w:r w:rsidR="007740A8">
              <w:rPr>
                <w:noProof/>
                <w:webHidden/>
              </w:rPr>
              <w:tab/>
            </w:r>
            <w:r w:rsidR="007740A8">
              <w:rPr>
                <w:noProof/>
                <w:webHidden/>
              </w:rPr>
              <w:fldChar w:fldCharType="begin"/>
            </w:r>
            <w:r w:rsidR="007740A8">
              <w:rPr>
                <w:noProof/>
                <w:webHidden/>
              </w:rPr>
              <w:instrText xml:space="preserve"> PAGEREF _Toc126571419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227BFD0" w14:textId="31B920A2" w:rsidR="007740A8" w:rsidRDefault="0045102D">
          <w:pPr>
            <w:pStyle w:val="TOC2"/>
            <w:tabs>
              <w:tab w:val="right" w:leader="dot" w:pos="9350"/>
            </w:tabs>
            <w:rPr>
              <w:noProof/>
            </w:rPr>
          </w:pPr>
          <w:hyperlink w:anchor="_Toc126571420" w:history="1">
            <w:r w:rsidR="007740A8" w:rsidRPr="00086DDA">
              <w:rPr>
                <w:rStyle w:val="Hyperlink"/>
                <w:rFonts w:ascii="Times New Roman" w:hAnsi="Times New Roman" w:cs="Times New Roman"/>
                <w:b/>
                <w:bCs/>
                <w:noProof/>
              </w:rPr>
              <w:t>1.6.2 Solution novelty</w:t>
            </w:r>
            <w:r w:rsidR="007740A8">
              <w:rPr>
                <w:noProof/>
                <w:webHidden/>
              </w:rPr>
              <w:tab/>
            </w:r>
            <w:r w:rsidR="007740A8">
              <w:rPr>
                <w:noProof/>
                <w:webHidden/>
              </w:rPr>
              <w:fldChar w:fldCharType="begin"/>
            </w:r>
            <w:r w:rsidR="007740A8">
              <w:rPr>
                <w:noProof/>
                <w:webHidden/>
              </w:rPr>
              <w:instrText xml:space="preserve"> PAGEREF _Toc126571420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29F66E79" w14:textId="5E681288" w:rsidR="007740A8" w:rsidRDefault="0045102D">
          <w:pPr>
            <w:pStyle w:val="TOC1"/>
            <w:rPr>
              <w:noProof/>
            </w:rPr>
          </w:pPr>
          <w:hyperlink w:anchor="_Toc126571421" w:history="1">
            <w:r w:rsidR="007740A8" w:rsidRPr="00086DDA">
              <w:rPr>
                <w:rStyle w:val="Hyperlink"/>
                <w:rFonts w:ascii="Times New Roman" w:hAnsi="Times New Roman" w:cs="Times New Roman"/>
                <w:b/>
                <w:bCs/>
                <w:noProof/>
              </w:rPr>
              <w:t>1.7. Research gap</w:t>
            </w:r>
            <w:r w:rsidR="007740A8">
              <w:rPr>
                <w:noProof/>
                <w:webHidden/>
              </w:rPr>
              <w:tab/>
            </w:r>
            <w:r w:rsidR="007740A8">
              <w:rPr>
                <w:noProof/>
                <w:webHidden/>
              </w:rPr>
              <w:fldChar w:fldCharType="begin"/>
            </w:r>
            <w:r w:rsidR="007740A8">
              <w:rPr>
                <w:noProof/>
                <w:webHidden/>
              </w:rPr>
              <w:instrText xml:space="preserve"> PAGEREF _Toc126571421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DF8DE9D" w14:textId="28CD8383" w:rsidR="007740A8" w:rsidRDefault="0045102D">
          <w:pPr>
            <w:pStyle w:val="TOC1"/>
            <w:rPr>
              <w:noProof/>
            </w:rPr>
          </w:pPr>
          <w:hyperlink w:anchor="_Toc126571422" w:history="1">
            <w:r w:rsidR="007740A8" w:rsidRPr="00086DDA">
              <w:rPr>
                <w:rStyle w:val="Hyperlink"/>
                <w:rFonts w:ascii="Times New Roman" w:hAnsi="Times New Roman" w:cs="Times New Roman"/>
                <w:b/>
                <w:bCs/>
                <w:noProof/>
              </w:rPr>
              <w:t>1.8. Contribution to the body of knowledge</w:t>
            </w:r>
            <w:r w:rsidR="007740A8">
              <w:rPr>
                <w:noProof/>
                <w:webHidden/>
              </w:rPr>
              <w:tab/>
            </w:r>
            <w:r w:rsidR="007740A8">
              <w:rPr>
                <w:noProof/>
                <w:webHidden/>
              </w:rPr>
              <w:fldChar w:fldCharType="begin"/>
            </w:r>
            <w:r w:rsidR="007740A8">
              <w:rPr>
                <w:noProof/>
                <w:webHidden/>
              </w:rPr>
              <w:instrText xml:space="preserve"> PAGEREF _Toc126571422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7F8111E3" w14:textId="17B26FD7" w:rsidR="007740A8" w:rsidRDefault="0045102D">
          <w:pPr>
            <w:pStyle w:val="TOC2"/>
            <w:tabs>
              <w:tab w:val="right" w:leader="dot" w:pos="9350"/>
            </w:tabs>
            <w:rPr>
              <w:noProof/>
            </w:rPr>
          </w:pPr>
          <w:hyperlink w:anchor="_Toc126571423" w:history="1">
            <w:r w:rsidR="007740A8" w:rsidRPr="00086DDA">
              <w:rPr>
                <w:rStyle w:val="Hyperlink"/>
                <w:rFonts w:ascii="Times New Roman" w:hAnsi="Times New Roman" w:cs="Times New Roman"/>
                <w:b/>
                <w:bCs/>
                <w:noProof/>
              </w:rPr>
              <w:t>1.8.1 Contribution to the research domain</w:t>
            </w:r>
            <w:r w:rsidR="007740A8">
              <w:rPr>
                <w:noProof/>
                <w:webHidden/>
              </w:rPr>
              <w:tab/>
            </w:r>
            <w:r w:rsidR="007740A8">
              <w:rPr>
                <w:noProof/>
                <w:webHidden/>
              </w:rPr>
              <w:fldChar w:fldCharType="begin"/>
            </w:r>
            <w:r w:rsidR="007740A8">
              <w:rPr>
                <w:noProof/>
                <w:webHidden/>
              </w:rPr>
              <w:instrText xml:space="preserve"> PAGEREF _Toc126571423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15981E30" w14:textId="0AAFFC1E" w:rsidR="007740A8" w:rsidRDefault="0045102D">
          <w:pPr>
            <w:pStyle w:val="TOC2"/>
            <w:tabs>
              <w:tab w:val="right" w:leader="dot" w:pos="9350"/>
            </w:tabs>
            <w:rPr>
              <w:noProof/>
            </w:rPr>
          </w:pPr>
          <w:hyperlink w:anchor="_Toc126571424" w:history="1">
            <w:r w:rsidR="007740A8" w:rsidRPr="00086DDA">
              <w:rPr>
                <w:rStyle w:val="Hyperlink"/>
                <w:rFonts w:ascii="Times New Roman" w:hAnsi="Times New Roman" w:cs="Times New Roman"/>
                <w:b/>
                <w:bCs/>
                <w:noProof/>
              </w:rPr>
              <w:t>1.8.2 Contribution to the problem domain</w:t>
            </w:r>
            <w:r w:rsidR="007740A8">
              <w:rPr>
                <w:noProof/>
                <w:webHidden/>
              </w:rPr>
              <w:tab/>
            </w:r>
            <w:r w:rsidR="007740A8">
              <w:rPr>
                <w:noProof/>
                <w:webHidden/>
              </w:rPr>
              <w:fldChar w:fldCharType="begin"/>
            </w:r>
            <w:r w:rsidR="007740A8">
              <w:rPr>
                <w:noProof/>
                <w:webHidden/>
              </w:rPr>
              <w:instrText xml:space="preserve"> PAGEREF _Toc126571424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7CAE07F" w14:textId="5E497BA1" w:rsidR="007740A8" w:rsidRDefault="0045102D">
          <w:pPr>
            <w:pStyle w:val="TOC1"/>
            <w:rPr>
              <w:noProof/>
            </w:rPr>
          </w:pPr>
          <w:hyperlink w:anchor="_Toc126571425" w:history="1">
            <w:r w:rsidR="007740A8" w:rsidRPr="00086DDA">
              <w:rPr>
                <w:rStyle w:val="Hyperlink"/>
                <w:rFonts w:ascii="Times New Roman" w:hAnsi="Times New Roman" w:cs="Times New Roman"/>
                <w:b/>
                <w:bCs/>
                <w:noProof/>
              </w:rPr>
              <w:t>1.9. Research challenge</w:t>
            </w:r>
            <w:r w:rsidR="007740A8">
              <w:rPr>
                <w:noProof/>
                <w:webHidden/>
              </w:rPr>
              <w:tab/>
            </w:r>
            <w:r w:rsidR="007740A8">
              <w:rPr>
                <w:noProof/>
                <w:webHidden/>
              </w:rPr>
              <w:fldChar w:fldCharType="begin"/>
            </w:r>
            <w:r w:rsidR="007740A8">
              <w:rPr>
                <w:noProof/>
                <w:webHidden/>
              </w:rPr>
              <w:instrText xml:space="preserve"> PAGEREF _Toc126571425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D131F70" w14:textId="68691681" w:rsidR="007740A8" w:rsidRDefault="0045102D">
          <w:pPr>
            <w:pStyle w:val="TOC1"/>
            <w:rPr>
              <w:noProof/>
            </w:rPr>
          </w:pPr>
          <w:hyperlink w:anchor="_Toc126571426" w:history="1">
            <w:r w:rsidR="007740A8" w:rsidRPr="00086DDA">
              <w:rPr>
                <w:rStyle w:val="Hyperlink"/>
                <w:rFonts w:ascii="Times New Roman" w:hAnsi="Times New Roman" w:cs="Times New Roman"/>
                <w:b/>
                <w:bCs/>
                <w:noProof/>
              </w:rPr>
              <w:t>1.10. Chapter summary</w:t>
            </w:r>
            <w:r w:rsidR="007740A8">
              <w:rPr>
                <w:noProof/>
                <w:webHidden/>
              </w:rPr>
              <w:tab/>
            </w:r>
            <w:r w:rsidR="007740A8">
              <w:rPr>
                <w:noProof/>
                <w:webHidden/>
              </w:rPr>
              <w:fldChar w:fldCharType="begin"/>
            </w:r>
            <w:r w:rsidR="007740A8">
              <w:rPr>
                <w:noProof/>
                <w:webHidden/>
              </w:rPr>
              <w:instrText xml:space="preserve"> PAGEREF _Toc126571426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31A9C11D" w14:textId="10B70111" w:rsidR="007740A8" w:rsidRDefault="0045102D">
          <w:pPr>
            <w:pStyle w:val="TOC1"/>
            <w:rPr>
              <w:noProof/>
            </w:rPr>
          </w:pPr>
          <w:hyperlink w:anchor="_Toc126571427" w:history="1">
            <w:r w:rsidR="007740A8" w:rsidRPr="00086DDA">
              <w:rPr>
                <w:rStyle w:val="Hyperlink"/>
                <w:rFonts w:ascii="Times New Roman" w:hAnsi="Times New Roman" w:cs="Times New Roman"/>
                <w:b/>
                <w:bCs/>
                <w:noProof/>
              </w:rPr>
              <w:t>CHAPTER 02. SOFTWARE REQUIREMENTS SPECIFICATION</w:t>
            </w:r>
            <w:r w:rsidR="007740A8">
              <w:rPr>
                <w:noProof/>
                <w:webHidden/>
              </w:rPr>
              <w:tab/>
            </w:r>
            <w:r w:rsidR="007740A8">
              <w:rPr>
                <w:noProof/>
                <w:webHidden/>
              </w:rPr>
              <w:fldChar w:fldCharType="begin"/>
            </w:r>
            <w:r w:rsidR="007740A8">
              <w:rPr>
                <w:noProof/>
                <w:webHidden/>
              </w:rPr>
              <w:instrText xml:space="preserve"> PAGEREF _Toc126571427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58623C91" w14:textId="1164892D" w:rsidR="007740A8" w:rsidRDefault="0045102D">
          <w:pPr>
            <w:pStyle w:val="TOC1"/>
            <w:rPr>
              <w:noProof/>
            </w:rPr>
          </w:pPr>
          <w:hyperlink w:anchor="_Toc126571428" w:history="1">
            <w:r w:rsidR="007740A8" w:rsidRPr="00086DDA">
              <w:rPr>
                <w:rStyle w:val="Hyperlink"/>
                <w:rFonts w:ascii="Times New Roman" w:hAnsi="Times New Roman" w:cs="Times New Roman"/>
                <w:b/>
                <w:bCs/>
                <w:noProof/>
              </w:rPr>
              <w:t>2.1. Chapter overview</w:t>
            </w:r>
            <w:r w:rsidR="007740A8">
              <w:rPr>
                <w:noProof/>
                <w:webHidden/>
              </w:rPr>
              <w:tab/>
            </w:r>
            <w:r w:rsidR="007740A8">
              <w:rPr>
                <w:noProof/>
                <w:webHidden/>
              </w:rPr>
              <w:fldChar w:fldCharType="begin"/>
            </w:r>
            <w:r w:rsidR="007740A8">
              <w:rPr>
                <w:noProof/>
                <w:webHidden/>
              </w:rPr>
              <w:instrText xml:space="preserve"> PAGEREF _Toc126571428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BBA6802" w14:textId="6F6DFEAD" w:rsidR="007740A8" w:rsidRDefault="0045102D">
          <w:pPr>
            <w:pStyle w:val="TOC1"/>
            <w:rPr>
              <w:noProof/>
            </w:rPr>
          </w:pPr>
          <w:hyperlink w:anchor="_Toc126571429" w:history="1">
            <w:r w:rsidR="007740A8" w:rsidRPr="00086DDA">
              <w:rPr>
                <w:rStyle w:val="Hyperlink"/>
                <w:rFonts w:ascii="Times New Roman" w:hAnsi="Times New Roman" w:cs="Times New Roman"/>
                <w:b/>
                <w:bCs/>
                <w:noProof/>
              </w:rPr>
              <w:t>2.2. Rich picture</w:t>
            </w:r>
            <w:r w:rsidR="007740A8">
              <w:rPr>
                <w:noProof/>
                <w:webHidden/>
              </w:rPr>
              <w:tab/>
            </w:r>
            <w:r w:rsidR="007740A8">
              <w:rPr>
                <w:noProof/>
                <w:webHidden/>
              </w:rPr>
              <w:fldChar w:fldCharType="begin"/>
            </w:r>
            <w:r w:rsidR="007740A8">
              <w:rPr>
                <w:noProof/>
                <w:webHidden/>
              </w:rPr>
              <w:instrText xml:space="preserve"> PAGEREF _Toc126571429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934ECB1" w14:textId="4F03BC2C" w:rsidR="007740A8" w:rsidRDefault="0045102D">
          <w:pPr>
            <w:pStyle w:val="TOC1"/>
            <w:rPr>
              <w:noProof/>
            </w:rPr>
          </w:pPr>
          <w:hyperlink w:anchor="_Toc126571430" w:history="1">
            <w:r w:rsidR="007740A8" w:rsidRPr="00086DDA">
              <w:rPr>
                <w:rStyle w:val="Hyperlink"/>
                <w:rFonts w:ascii="Times New Roman" w:hAnsi="Times New Roman" w:cs="Times New Roman"/>
                <w:b/>
                <w:bCs/>
                <w:noProof/>
              </w:rPr>
              <w:t>2.3. Stakeholder analysis</w:t>
            </w:r>
            <w:r w:rsidR="007740A8">
              <w:rPr>
                <w:noProof/>
                <w:webHidden/>
              </w:rPr>
              <w:tab/>
            </w:r>
            <w:r w:rsidR="007740A8">
              <w:rPr>
                <w:noProof/>
                <w:webHidden/>
              </w:rPr>
              <w:fldChar w:fldCharType="begin"/>
            </w:r>
            <w:r w:rsidR="007740A8">
              <w:rPr>
                <w:noProof/>
                <w:webHidden/>
              </w:rPr>
              <w:instrText xml:space="preserve"> PAGEREF _Toc126571430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0E692596" w14:textId="574BDFEF" w:rsidR="007740A8" w:rsidRDefault="0045102D">
          <w:pPr>
            <w:pStyle w:val="TOC2"/>
            <w:tabs>
              <w:tab w:val="right" w:leader="dot" w:pos="9350"/>
            </w:tabs>
            <w:rPr>
              <w:noProof/>
            </w:rPr>
          </w:pPr>
          <w:hyperlink w:anchor="_Toc126571431" w:history="1">
            <w:r w:rsidR="007740A8" w:rsidRPr="00086DDA">
              <w:rPr>
                <w:rStyle w:val="Hyperlink"/>
                <w:rFonts w:ascii="Times New Roman" w:hAnsi="Times New Roman" w:cs="Times New Roman"/>
                <w:noProof/>
              </w:rPr>
              <w:t>2.3.1 Stakeholder onion model</w:t>
            </w:r>
            <w:r w:rsidR="007740A8">
              <w:rPr>
                <w:noProof/>
                <w:webHidden/>
              </w:rPr>
              <w:tab/>
            </w:r>
            <w:r w:rsidR="007740A8">
              <w:rPr>
                <w:noProof/>
                <w:webHidden/>
              </w:rPr>
              <w:fldChar w:fldCharType="begin"/>
            </w:r>
            <w:r w:rsidR="007740A8">
              <w:rPr>
                <w:noProof/>
                <w:webHidden/>
              </w:rPr>
              <w:instrText xml:space="preserve"> PAGEREF _Toc126571431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72D39274" w14:textId="34FE0AA6" w:rsidR="007740A8" w:rsidRDefault="0045102D">
          <w:pPr>
            <w:pStyle w:val="TOC2"/>
            <w:tabs>
              <w:tab w:val="right" w:leader="dot" w:pos="9350"/>
            </w:tabs>
            <w:rPr>
              <w:noProof/>
            </w:rPr>
          </w:pPr>
          <w:hyperlink w:anchor="_Toc126571432" w:history="1">
            <w:r w:rsidR="007740A8" w:rsidRPr="00086DDA">
              <w:rPr>
                <w:rStyle w:val="Hyperlink"/>
                <w:rFonts w:ascii="Times New Roman" w:hAnsi="Times New Roman" w:cs="Times New Roman"/>
                <w:noProof/>
              </w:rPr>
              <w:t>2.3.2 Stakeholder viewpoints</w:t>
            </w:r>
            <w:r w:rsidR="007740A8">
              <w:rPr>
                <w:noProof/>
                <w:webHidden/>
              </w:rPr>
              <w:tab/>
            </w:r>
            <w:r w:rsidR="007740A8">
              <w:rPr>
                <w:noProof/>
                <w:webHidden/>
              </w:rPr>
              <w:fldChar w:fldCharType="begin"/>
            </w:r>
            <w:r w:rsidR="007740A8">
              <w:rPr>
                <w:noProof/>
                <w:webHidden/>
              </w:rPr>
              <w:instrText xml:space="preserve"> PAGEREF _Toc126571432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9A6575D" w14:textId="25295EF4" w:rsidR="007740A8" w:rsidRDefault="0045102D">
          <w:pPr>
            <w:pStyle w:val="TOC1"/>
            <w:rPr>
              <w:noProof/>
            </w:rPr>
          </w:pPr>
          <w:hyperlink w:anchor="_Toc126571433" w:history="1">
            <w:r w:rsidR="007740A8" w:rsidRPr="00086DDA">
              <w:rPr>
                <w:rStyle w:val="Hyperlink"/>
                <w:rFonts w:ascii="Times New Roman" w:hAnsi="Times New Roman" w:cs="Times New Roman"/>
                <w:b/>
                <w:bCs/>
                <w:noProof/>
              </w:rPr>
              <w:t>2.4. Selection of requirement elicitation methodologies</w:t>
            </w:r>
            <w:r w:rsidR="007740A8">
              <w:rPr>
                <w:noProof/>
                <w:webHidden/>
              </w:rPr>
              <w:tab/>
            </w:r>
            <w:r w:rsidR="007740A8">
              <w:rPr>
                <w:noProof/>
                <w:webHidden/>
              </w:rPr>
              <w:fldChar w:fldCharType="begin"/>
            </w:r>
            <w:r w:rsidR="007740A8">
              <w:rPr>
                <w:noProof/>
                <w:webHidden/>
              </w:rPr>
              <w:instrText xml:space="preserve"> PAGEREF _Toc126571433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D7261ED" w14:textId="2DAA8A0A" w:rsidR="007740A8" w:rsidRDefault="0045102D">
          <w:pPr>
            <w:pStyle w:val="TOC1"/>
            <w:rPr>
              <w:noProof/>
            </w:rPr>
          </w:pPr>
          <w:hyperlink w:anchor="_Toc126571434" w:history="1">
            <w:r w:rsidR="007740A8" w:rsidRPr="00086DDA">
              <w:rPr>
                <w:rStyle w:val="Hyperlink"/>
                <w:rFonts w:ascii="Times New Roman" w:hAnsi="Times New Roman" w:cs="Times New Roman"/>
                <w:b/>
                <w:bCs/>
                <w:noProof/>
              </w:rPr>
              <w:t>2.5. Discussion of findings</w:t>
            </w:r>
            <w:r w:rsidR="007740A8">
              <w:rPr>
                <w:noProof/>
                <w:webHidden/>
              </w:rPr>
              <w:tab/>
            </w:r>
            <w:r w:rsidR="007740A8">
              <w:rPr>
                <w:noProof/>
                <w:webHidden/>
              </w:rPr>
              <w:fldChar w:fldCharType="begin"/>
            </w:r>
            <w:r w:rsidR="007740A8">
              <w:rPr>
                <w:noProof/>
                <w:webHidden/>
              </w:rPr>
              <w:instrText xml:space="preserve"> PAGEREF _Toc126571434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823A473" w14:textId="21E5C8E7" w:rsidR="007740A8" w:rsidRDefault="0045102D">
          <w:pPr>
            <w:pStyle w:val="TOC2"/>
            <w:tabs>
              <w:tab w:val="right" w:leader="dot" w:pos="9350"/>
            </w:tabs>
            <w:rPr>
              <w:noProof/>
            </w:rPr>
          </w:pPr>
          <w:hyperlink w:anchor="_Toc126571435" w:history="1">
            <w:r w:rsidR="007740A8" w:rsidRPr="00086DDA">
              <w:rPr>
                <w:rStyle w:val="Hyperlink"/>
                <w:rFonts w:ascii="Times New Roman" w:hAnsi="Times New Roman" w:cs="Times New Roman"/>
                <w:noProof/>
              </w:rPr>
              <w:t>2.5.1 Literature review</w:t>
            </w:r>
            <w:r w:rsidR="007740A8">
              <w:rPr>
                <w:noProof/>
                <w:webHidden/>
              </w:rPr>
              <w:tab/>
            </w:r>
            <w:r w:rsidR="007740A8">
              <w:rPr>
                <w:noProof/>
                <w:webHidden/>
              </w:rPr>
              <w:fldChar w:fldCharType="begin"/>
            </w:r>
            <w:r w:rsidR="007740A8">
              <w:rPr>
                <w:noProof/>
                <w:webHidden/>
              </w:rPr>
              <w:instrText xml:space="preserve"> PAGEREF _Toc126571435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3A68CA70" w14:textId="18DFBB0B" w:rsidR="007740A8" w:rsidRDefault="0045102D">
          <w:pPr>
            <w:pStyle w:val="TOC2"/>
            <w:tabs>
              <w:tab w:val="right" w:leader="dot" w:pos="9350"/>
            </w:tabs>
            <w:rPr>
              <w:noProof/>
            </w:rPr>
          </w:pPr>
          <w:hyperlink w:anchor="_Toc126571436" w:history="1">
            <w:r w:rsidR="007740A8" w:rsidRPr="00086DDA">
              <w:rPr>
                <w:rStyle w:val="Hyperlink"/>
                <w:rFonts w:ascii="Times New Roman" w:hAnsi="Times New Roman" w:cs="Times New Roman"/>
                <w:noProof/>
              </w:rPr>
              <w:t>2.5.2 Observations</w:t>
            </w:r>
            <w:r w:rsidR="007740A8">
              <w:rPr>
                <w:noProof/>
                <w:webHidden/>
              </w:rPr>
              <w:tab/>
            </w:r>
            <w:r w:rsidR="007740A8">
              <w:rPr>
                <w:noProof/>
                <w:webHidden/>
              </w:rPr>
              <w:fldChar w:fldCharType="begin"/>
            </w:r>
            <w:r w:rsidR="007740A8">
              <w:rPr>
                <w:noProof/>
                <w:webHidden/>
              </w:rPr>
              <w:instrText xml:space="preserve"> PAGEREF _Toc126571436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12AEB6D" w14:textId="3BF00BD2" w:rsidR="007740A8" w:rsidRDefault="0045102D">
          <w:pPr>
            <w:pStyle w:val="TOC2"/>
            <w:tabs>
              <w:tab w:val="right" w:leader="dot" w:pos="9350"/>
            </w:tabs>
            <w:rPr>
              <w:noProof/>
            </w:rPr>
          </w:pPr>
          <w:hyperlink w:anchor="_Toc126571437" w:history="1">
            <w:r w:rsidR="007740A8" w:rsidRPr="00086DDA">
              <w:rPr>
                <w:rStyle w:val="Hyperlink"/>
                <w:rFonts w:ascii="Times New Roman" w:hAnsi="Times New Roman" w:cs="Times New Roman"/>
                <w:noProof/>
              </w:rPr>
              <w:t>2.5.3 Survey</w:t>
            </w:r>
            <w:r w:rsidR="007740A8">
              <w:rPr>
                <w:noProof/>
                <w:webHidden/>
              </w:rPr>
              <w:tab/>
            </w:r>
            <w:r w:rsidR="007740A8">
              <w:rPr>
                <w:noProof/>
                <w:webHidden/>
              </w:rPr>
              <w:fldChar w:fldCharType="begin"/>
            </w:r>
            <w:r w:rsidR="007740A8">
              <w:rPr>
                <w:noProof/>
                <w:webHidden/>
              </w:rPr>
              <w:instrText xml:space="preserve"> PAGEREF _Toc126571437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46968C0A" w14:textId="1975C8D4" w:rsidR="007740A8" w:rsidRDefault="0045102D">
          <w:pPr>
            <w:pStyle w:val="TOC2"/>
            <w:tabs>
              <w:tab w:val="right" w:leader="dot" w:pos="9350"/>
            </w:tabs>
            <w:rPr>
              <w:noProof/>
            </w:rPr>
          </w:pPr>
          <w:hyperlink w:anchor="_Toc126571438" w:history="1">
            <w:r w:rsidR="007740A8" w:rsidRPr="00086DDA">
              <w:rPr>
                <w:rStyle w:val="Hyperlink"/>
                <w:rFonts w:ascii="Times New Roman" w:hAnsi="Times New Roman" w:cs="Times New Roman"/>
                <w:noProof/>
              </w:rPr>
              <w:t>2.5.4 Interviews</w:t>
            </w:r>
            <w:r w:rsidR="007740A8">
              <w:rPr>
                <w:noProof/>
                <w:webHidden/>
              </w:rPr>
              <w:tab/>
            </w:r>
            <w:r w:rsidR="007740A8">
              <w:rPr>
                <w:noProof/>
                <w:webHidden/>
              </w:rPr>
              <w:fldChar w:fldCharType="begin"/>
            </w:r>
            <w:r w:rsidR="007740A8">
              <w:rPr>
                <w:noProof/>
                <w:webHidden/>
              </w:rPr>
              <w:instrText xml:space="preserve"> PAGEREF _Toc126571438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8873480" w14:textId="7FD090C6" w:rsidR="007740A8" w:rsidRDefault="0045102D">
          <w:pPr>
            <w:pStyle w:val="TOC2"/>
            <w:tabs>
              <w:tab w:val="right" w:leader="dot" w:pos="9350"/>
            </w:tabs>
            <w:rPr>
              <w:noProof/>
            </w:rPr>
          </w:pPr>
          <w:hyperlink w:anchor="_Toc126571439" w:history="1">
            <w:r w:rsidR="007740A8" w:rsidRPr="00086DDA">
              <w:rPr>
                <w:rStyle w:val="Hyperlink"/>
                <w:rFonts w:ascii="Times New Roman" w:hAnsi="Times New Roman" w:cs="Times New Roman"/>
                <w:noProof/>
              </w:rPr>
              <w:t>2.5.5 Prototyping</w:t>
            </w:r>
            <w:r w:rsidR="007740A8">
              <w:rPr>
                <w:noProof/>
                <w:webHidden/>
              </w:rPr>
              <w:tab/>
            </w:r>
            <w:r w:rsidR="007740A8">
              <w:rPr>
                <w:noProof/>
                <w:webHidden/>
              </w:rPr>
              <w:fldChar w:fldCharType="begin"/>
            </w:r>
            <w:r w:rsidR="007740A8">
              <w:rPr>
                <w:noProof/>
                <w:webHidden/>
              </w:rPr>
              <w:instrText xml:space="preserve"> PAGEREF _Toc126571439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5F5D650" w14:textId="30D7FBFC" w:rsidR="007740A8" w:rsidRDefault="0045102D">
          <w:pPr>
            <w:pStyle w:val="TOC2"/>
            <w:tabs>
              <w:tab w:val="right" w:leader="dot" w:pos="9350"/>
            </w:tabs>
            <w:rPr>
              <w:noProof/>
            </w:rPr>
          </w:pPr>
          <w:hyperlink w:anchor="_Toc126571440" w:history="1">
            <w:r w:rsidR="007740A8" w:rsidRPr="00086DDA">
              <w:rPr>
                <w:rStyle w:val="Hyperlink"/>
                <w:rFonts w:ascii="Times New Roman" w:hAnsi="Times New Roman" w:cs="Times New Roman"/>
                <w:noProof/>
              </w:rPr>
              <w:t>2.5.6 Summary of findings</w:t>
            </w:r>
            <w:r w:rsidR="007740A8">
              <w:rPr>
                <w:noProof/>
                <w:webHidden/>
              </w:rPr>
              <w:tab/>
            </w:r>
            <w:r w:rsidR="007740A8">
              <w:rPr>
                <w:noProof/>
                <w:webHidden/>
              </w:rPr>
              <w:fldChar w:fldCharType="begin"/>
            </w:r>
            <w:r w:rsidR="007740A8">
              <w:rPr>
                <w:noProof/>
                <w:webHidden/>
              </w:rPr>
              <w:instrText xml:space="preserve"> PAGEREF _Toc126571440 \h </w:instrText>
            </w:r>
            <w:r w:rsidR="007740A8">
              <w:rPr>
                <w:noProof/>
                <w:webHidden/>
              </w:rPr>
            </w:r>
            <w:r w:rsidR="007740A8">
              <w:rPr>
                <w:noProof/>
                <w:webHidden/>
              </w:rPr>
              <w:fldChar w:fldCharType="separate"/>
            </w:r>
            <w:r w:rsidR="007740A8">
              <w:rPr>
                <w:noProof/>
                <w:webHidden/>
              </w:rPr>
              <w:t>15</w:t>
            </w:r>
            <w:r w:rsidR="007740A8">
              <w:rPr>
                <w:noProof/>
                <w:webHidden/>
              </w:rPr>
              <w:fldChar w:fldCharType="end"/>
            </w:r>
          </w:hyperlink>
        </w:p>
        <w:p w14:paraId="132B7D4D" w14:textId="12958924" w:rsidR="007740A8" w:rsidRDefault="0045102D">
          <w:pPr>
            <w:pStyle w:val="TOC1"/>
            <w:rPr>
              <w:noProof/>
            </w:rPr>
          </w:pPr>
          <w:hyperlink w:anchor="_Toc126571441" w:history="1">
            <w:r w:rsidR="007740A8" w:rsidRPr="00086DDA">
              <w:rPr>
                <w:rStyle w:val="Hyperlink"/>
                <w:rFonts w:ascii="Times New Roman" w:hAnsi="Times New Roman" w:cs="Times New Roman"/>
                <w:b/>
                <w:bCs/>
                <w:noProof/>
              </w:rPr>
              <w:t>2.6. Context diagram</w:t>
            </w:r>
            <w:r w:rsidR="007740A8">
              <w:rPr>
                <w:noProof/>
                <w:webHidden/>
              </w:rPr>
              <w:tab/>
            </w:r>
            <w:r w:rsidR="007740A8">
              <w:rPr>
                <w:noProof/>
                <w:webHidden/>
              </w:rPr>
              <w:fldChar w:fldCharType="begin"/>
            </w:r>
            <w:r w:rsidR="007740A8">
              <w:rPr>
                <w:noProof/>
                <w:webHidden/>
              </w:rPr>
              <w:instrText xml:space="preserve"> PAGEREF _Toc126571441 \h </w:instrText>
            </w:r>
            <w:r w:rsidR="007740A8">
              <w:rPr>
                <w:noProof/>
                <w:webHidden/>
              </w:rPr>
            </w:r>
            <w:r w:rsidR="007740A8">
              <w:rPr>
                <w:noProof/>
                <w:webHidden/>
              </w:rPr>
              <w:fldChar w:fldCharType="separate"/>
            </w:r>
            <w:r w:rsidR="007740A8">
              <w:rPr>
                <w:noProof/>
                <w:webHidden/>
              </w:rPr>
              <w:t>16</w:t>
            </w:r>
            <w:r w:rsidR="007740A8">
              <w:rPr>
                <w:noProof/>
                <w:webHidden/>
              </w:rPr>
              <w:fldChar w:fldCharType="end"/>
            </w:r>
          </w:hyperlink>
        </w:p>
        <w:p w14:paraId="0672BC55" w14:textId="3F5735C7" w:rsidR="007740A8" w:rsidRDefault="0045102D">
          <w:pPr>
            <w:pStyle w:val="TOC1"/>
            <w:rPr>
              <w:noProof/>
            </w:rPr>
          </w:pPr>
          <w:hyperlink w:anchor="_Toc126571442" w:history="1">
            <w:r w:rsidR="007740A8" w:rsidRPr="00086DDA">
              <w:rPr>
                <w:rStyle w:val="Hyperlink"/>
                <w:rFonts w:ascii="Times New Roman" w:hAnsi="Times New Roman" w:cs="Times New Roman"/>
                <w:b/>
                <w:bCs/>
                <w:noProof/>
              </w:rPr>
              <w:t>2.7. Use case diagram</w:t>
            </w:r>
            <w:r w:rsidR="007740A8">
              <w:rPr>
                <w:noProof/>
                <w:webHidden/>
              </w:rPr>
              <w:tab/>
            </w:r>
            <w:r w:rsidR="007740A8">
              <w:rPr>
                <w:noProof/>
                <w:webHidden/>
              </w:rPr>
              <w:fldChar w:fldCharType="begin"/>
            </w:r>
            <w:r w:rsidR="007740A8">
              <w:rPr>
                <w:noProof/>
                <w:webHidden/>
              </w:rPr>
              <w:instrText xml:space="preserve"> PAGEREF _Toc126571442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7AAFB5AF" w14:textId="0D2010E4" w:rsidR="007740A8" w:rsidRDefault="0045102D">
          <w:pPr>
            <w:pStyle w:val="TOC1"/>
            <w:rPr>
              <w:noProof/>
            </w:rPr>
          </w:pPr>
          <w:hyperlink w:anchor="_Toc126571443" w:history="1">
            <w:r w:rsidR="007740A8" w:rsidRPr="00086DDA">
              <w:rPr>
                <w:rStyle w:val="Hyperlink"/>
                <w:rFonts w:ascii="Times New Roman" w:hAnsi="Times New Roman" w:cs="Times New Roman"/>
                <w:b/>
                <w:bCs/>
                <w:noProof/>
              </w:rPr>
              <w:t>2.8. Use case descriptions</w:t>
            </w:r>
            <w:r w:rsidR="007740A8">
              <w:rPr>
                <w:noProof/>
                <w:webHidden/>
              </w:rPr>
              <w:tab/>
            </w:r>
            <w:r w:rsidR="007740A8">
              <w:rPr>
                <w:noProof/>
                <w:webHidden/>
              </w:rPr>
              <w:fldChar w:fldCharType="begin"/>
            </w:r>
            <w:r w:rsidR="007740A8">
              <w:rPr>
                <w:noProof/>
                <w:webHidden/>
              </w:rPr>
              <w:instrText xml:space="preserve"> PAGEREF _Toc126571443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41D9EC3E" w14:textId="2180283F" w:rsidR="007740A8" w:rsidRDefault="0045102D">
          <w:pPr>
            <w:pStyle w:val="TOC1"/>
            <w:rPr>
              <w:noProof/>
            </w:rPr>
          </w:pPr>
          <w:hyperlink w:anchor="_Toc126571444" w:history="1">
            <w:r w:rsidR="007740A8" w:rsidRPr="00086DDA">
              <w:rPr>
                <w:rStyle w:val="Hyperlink"/>
                <w:rFonts w:ascii="Times New Roman" w:hAnsi="Times New Roman" w:cs="Times New Roman"/>
                <w:b/>
                <w:bCs/>
                <w:noProof/>
              </w:rPr>
              <w:t>2.9. Requirements</w:t>
            </w:r>
            <w:r w:rsidR="007740A8">
              <w:rPr>
                <w:noProof/>
                <w:webHidden/>
              </w:rPr>
              <w:tab/>
            </w:r>
            <w:r w:rsidR="007740A8">
              <w:rPr>
                <w:noProof/>
                <w:webHidden/>
              </w:rPr>
              <w:fldChar w:fldCharType="begin"/>
            </w:r>
            <w:r w:rsidR="007740A8">
              <w:rPr>
                <w:noProof/>
                <w:webHidden/>
              </w:rPr>
              <w:instrText xml:space="preserve"> PAGEREF _Toc126571444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048CF21" w14:textId="3ACE4DC8" w:rsidR="007740A8" w:rsidRDefault="0045102D">
          <w:pPr>
            <w:pStyle w:val="TOC2"/>
            <w:tabs>
              <w:tab w:val="right" w:leader="dot" w:pos="9350"/>
            </w:tabs>
            <w:rPr>
              <w:noProof/>
            </w:rPr>
          </w:pPr>
          <w:hyperlink w:anchor="_Toc126571445" w:history="1">
            <w:r w:rsidR="007740A8" w:rsidRPr="00086DDA">
              <w:rPr>
                <w:rStyle w:val="Hyperlink"/>
                <w:rFonts w:ascii="Times New Roman" w:hAnsi="Times New Roman" w:cs="Times New Roman"/>
                <w:noProof/>
              </w:rPr>
              <w:t>2.9.1 Functional requirements</w:t>
            </w:r>
            <w:r w:rsidR="007740A8">
              <w:rPr>
                <w:noProof/>
                <w:webHidden/>
              </w:rPr>
              <w:tab/>
            </w:r>
            <w:r w:rsidR="007740A8">
              <w:rPr>
                <w:noProof/>
                <w:webHidden/>
              </w:rPr>
              <w:fldChar w:fldCharType="begin"/>
            </w:r>
            <w:r w:rsidR="007740A8">
              <w:rPr>
                <w:noProof/>
                <w:webHidden/>
              </w:rPr>
              <w:instrText xml:space="preserve"> PAGEREF _Toc126571445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43EFF33" w14:textId="36F39F11" w:rsidR="007740A8" w:rsidRDefault="0045102D">
          <w:pPr>
            <w:pStyle w:val="TOC2"/>
            <w:tabs>
              <w:tab w:val="right" w:leader="dot" w:pos="9350"/>
            </w:tabs>
            <w:rPr>
              <w:noProof/>
            </w:rPr>
          </w:pPr>
          <w:hyperlink w:anchor="_Toc126571446" w:history="1">
            <w:r w:rsidR="007740A8" w:rsidRPr="00086DDA">
              <w:rPr>
                <w:rStyle w:val="Hyperlink"/>
                <w:rFonts w:ascii="Times New Roman" w:hAnsi="Times New Roman" w:cs="Times New Roman"/>
                <w:noProof/>
              </w:rPr>
              <w:t>2.9.2 Non-functional requirements</w:t>
            </w:r>
            <w:r w:rsidR="007740A8">
              <w:rPr>
                <w:noProof/>
                <w:webHidden/>
              </w:rPr>
              <w:tab/>
            </w:r>
            <w:r w:rsidR="007740A8">
              <w:rPr>
                <w:noProof/>
                <w:webHidden/>
              </w:rPr>
              <w:fldChar w:fldCharType="begin"/>
            </w:r>
            <w:r w:rsidR="007740A8">
              <w:rPr>
                <w:noProof/>
                <w:webHidden/>
              </w:rPr>
              <w:instrText xml:space="preserve"> PAGEREF _Toc126571446 \h </w:instrText>
            </w:r>
            <w:r w:rsidR="007740A8">
              <w:rPr>
                <w:noProof/>
                <w:webHidden/>
              </w:rPr>
            </w:r>
            <w:r w:rsidR="007740A8">
              <w:rPr>
                <w:noProof/>
                <w:webHidden/>
              </w:rPr>
              <w:fldChar w:fldCharType="separate"/>
            </w:r>
            <w:r w:rsidR="007740A8">
              <w:rPr>
                <w:noProof/>
                <w:webHidden/>
              </w:rPr>
              <w:t>20</w:t>
            </w:r>
            <w:r w:rsidR="007740A8">
              <w:rPr>
                <w:noProof/>
                <w:webHidden/>
              </w:rPr>
              <w:fldChar w:fldCharType="end"/>
            </w:r>
          </w:hyperlink>
        </w:p>
        <w:p w14:paraId="5FD13C0A" w14:textId="65212E60" w:rsidR="007740A8" w:rsidRDefault="0045102D">
          <w:pPr>
            <w:pStyle w:val="TOC1"/>
            <w:rPr>
              <w:noProof/>
            </w:rPr>
          </w:pPr>
          <w:hyperlink w:anchor="_Toc126571447" w:history="1">
            <w:r w:rsidR="007740A8" w:rsidRPr="00086DDA">
              <w:rPr>
                <w:rStyle w:val="Hyperlink"/>
                <w:rFonts w:ascii="Times New Roman" w:hAnsi="Times New Roman" w:cs="Times New Roman"/>
                <w:b/>
                <w:bCs/>
                <w:noProof/>
              </w:rPr>
              <w:t>2.10. Chapter summary</w:t>
            </w:r>
            <w:r w:rsidR="007740A8">
              <w:rPr>
                <w:noProof/>
                <w:webHidden/>
              </w:rPr>
              <w:tab/>
            </w:r>
            <w:r w:rsidR="007740A8">
              <w:rPr>
                <w:noProof/>
                <w:webHidden/>
              </w:rPr>
              <w:fldChar w:fldCharType="begin"/>
            </w:r>
            <w:r w:rsidR="007740A8">
              <w:rPr>
                <w:noProof/>
                <w:webHidden/>
              </w:rPr>
              <w:instrText xml:space="preserve"> PAGEREF _Toc126571447 \h </w:instrText>
            </w:r>
            <w:r w:rsidR="007740A8">
              <w:rPr>
                <w:noProof/>
                <w:webHidden/>
              </w:rPr>
            </w:r>
            <w:r w:rsidR="007740A8">
              <w:rPr>
                <w:noProof/>
                <w:webHidden/>
              </w:rPr>
              <w:fldChar w:fldCharType="separate"/>
            </w:r>
            <w:r w:rsidR="007740A8">
              <w:rPr>
                <w:noProof/>
                <w:webHidden/>
              </w:rPr>
              <w:t>21</w:t>
            </w:r>
            <w:r w:rsidR="007740A8">
              <w:rPr>
                <w:noProof/>
                <w:webHidden/>
              </w:rPr>
              <w:fldChar w:fldCharType="end"/>
            </w:r>
          </w:hyperlink>
        </w:p>
        <w:p w14:paraId="78F936C7" w14:textId="4D573C3C" w:rsidR="007740A8" w:rsidRDefault="0045102D">
          <w:pPr>
            <w:pStyle w:val="TOC1"/>
            <w:rPr>
              <w:noProof/>
            </w:rPr>
          </w:pPr>
          <w:hyperlink w:anchor="_Toc126571448" w:history="1">
            <w:r w:rsidR="007740A8" w:rsidRPr="00086DDA">
              <w:rPr>
                <w:rStyle w:val="Hyperlink"/>
                <w:rFonts w:ascii="Times New Roman" w:hAnsi="Times New Roman" w:cs="Times New Roman"/>
                <w:b/>
                <w:bCs/>
                <w:noProof/>
              </w:rPr>
              <w:t>CHAPTER 03. DESIGN</w:t>
            </w:r>
            <w:r w:rsidR="007740A8">
              <w:rPr>
                <w:noProof/>
                <w:webHidden/>
              </w:rPr>
              <w:tab/>
            </w:r>
            <w:r w:rsidR="007740A8">
              <w:rPr>
                <w:noProof/>
                <w:webHidden/>
              </w:rPr>
              <w:fldChar w:fldCharType="begin"/>
            </w:r>
            <w:r w:rsidR="007740A8">
              <w:rPr>
                <w:noProof/>
                <w:webHidden/>
              </w:rPr>
              <w:instrText xml:space="preserve"> PAGEREF _Toc126571448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0BB766C2" w14:textId="6F7D8490" w:rsidR="007740A8" w:rsidRDefault="0045102D">
          <w:pPr>
            <w:pStyle w:val="TOC1"/>
            <w:rPr>
              <w:noProof/>
            </w:rPr>
          </w:pPr>
          <w:hyperlink w:anchor="_Toc126571449" w:history="1">
            <w:r w:rsidR="007740A8" w:rsidRPr="00086DDA">
              <w:rPr>
                <w:rStyle w:val="Hyperlink"/>
                <w:rFonts w:ascii="Times New Roman" w:hAnsi="Times New Roman" w:cs="Times New Roman"/>
                <w:b/>
                <w:bCs/>
                <w:noProof/>
              </w:rPr>
              <w:t>3.1. Chapter overview</w:t>
            </w:r>
            <w:r w:rsidR="007740A8">
              <w:rPr>
                <w:noProof/>
                <w:webHidden/>
              </w:rPr>
              <w:tab/>
            </w:r>
            <w:r w:rsidR="007740A8">
              <w:rPr>
                <w:noProof/>
                <w:webHidden/>
              </w:rPr>
              <w:fldChar w:fldCharType="begin"/>
            </w:r>
            <w:r w:rsidR="007740A8">
              <w:rPr>
                <w:noProof/>
                <w:webHidden/>
              </w:rPr>
              <w:instrText xml:space="preserve"> PAGEREF _Toc126571449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15EDDAB3" w14:textId="48C70988" w:rsidR="007740A8" w:rsidRDefault="0045102D">
          <w:pPr>
            <w:pStyle w:val="TOC1"/>
            <w:rPr>
              <w:noProof/>
            </w:rPr>
          </w:pPr>
          <w:hyperlink w:anchor="_Toc126571450" w:history="1">
            <w:r w:rsidR="007740A8" w:rsidRPr="00086DDA">
              <w:rPr>
                <w:rStyle w:val="Hyperlink"/>
                <w:rFonts w:ascii="Times New Roman" w:hAnsi="Times New Roman" w:cs="Times New Roman"/>
                <w:b/>
                <w:bCs/>
                <w:noProof/>
              </w:rPr>
              <w:t>3.2. Design goals</w:t>
            </w:r>
            <w:r w:rsidR="007740A8">
              <w:rPr>
                <w:noProof/>
                <w:webHidden/>
              </w:rPr>
              <w:tab/>
            </w:r>
            <w:r w:rsidR="007740A8">
              <w:rPr>
                <w:noProof/>
                <w:webHidden/>
              </w:rPr>
              <w:fldChar w:fldCharType="begin"/>
            </w:r>
            <w:r w:rsidR="007740A8">
              <w:rPr>
                <w:noProof/>
                <w:webHidden/>
              </w:rPr>
              <w:instrText xml:space="preserve"> PAGEREF _Toc126571450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60EBBDAC" w14:textId="4A5C3E78" w:rsidR="007740A8" w:rsidRDefault="0045102D">
          <w:pPr>
            <w:pStyle w:val="TOC1"/>
            <w:rPr>
              <w:noProof/>
            </w:rPr>
          </w:pPr>
          <w:hyperlink w:anchor="_Toc126571451" w:history="1">
            <w:r w:rsidR="007740A8" w:rsidRPr="00086DDA">
              <w:rPr>
                <w:rStyle w:val="Hyperlink"/>
                <w:rFonts w:ascii="Times New Roman" w:hAnsi="Times New Roman" w:cs="Times New Roman"/>
                <w:b/>
                <w:bCs/>
                <w:noProof/>
              </w:rPr>
              <w:t>3.3. High level design</w:t>
            </w:r>
            <w:r w:rsidR="007740A8">
              <w:rPr>
                <w:noProof/>
                <w:webHidden/>
              </w:rPr>
              <w:tab/>
            </w:r>
            <w:r w:rsidR="007740A8">
              <w:rPr>
                <w:noProof/>
                <w:webHidden/>
              </w:rPr>
              <w:fldChar w:fldCharType="begin"/>
            </w:r>
            <w:r w:rsidR="007740A8">
              <w:rPr>
                <w:noProof/>
                <w:webHidden/>
              </w:rPr>
              <w:instrText xml:space="preserve"> PAGEREF _Toc126571451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4ED8559C" w14:textId="7193A0E3" w:rsidR="007740A8" w:rsidRDefault="0045102D">
          <w:pPr>
            <w:pStyle w:val="TOC2"/>
            <w:tabs>
              <w:tab w:val="right" w:leader="dot" w:pos="9350"/>
            </w:tabs>
            <w:rPr>
              <w:noProof/>
            </w:rPr>
          </w:pPr>
          <w:hyperlink w:anchor="_Toc126571452" w:history="1">
            <w:r w:rsidR="007740A8" w:rsidRPr="00086DDA">
              <w:rPr>
                <w:rStyle w:val="Hyperlink"/>
                <w:rFonts w:ascii="Times New Roman" w:hAnsi="Times New Roman" w:cs="Times New Roman"/>
                <w:b/>
                <w:bCs/>
                <w:noProof/>
              </w:rPr>
              <w:t>3.3.1. Architecture diagram</w:t>
            </w:r>
            <w:r w:rsidR="007740A8">
              <w:rPr>
                <w:noProof/>
                <w:webHidden/>
              </w:rPr>
              <w:tab/>
            </w:r>
            <w:r w:rsidR="007740A8">
              <w:rPr>
                <w:noProof/>
                <w:webHidden/>
              </w:rPr>
              <w:fldChar w:fldCharType="begin"/>
            </w:r>
            <w:r w:rsidR="007740A8">
              <w:rPr>
                <w:noProof/>
                <w:webHidden/>
              </w:rPr>
              <w:instrText xml:space="preserve"> PAGEREF _Toc126571452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5C59319D" w14:textId="0F20B3FF" w:rsidR="007740A8" w:rsidRDefault="0045102D">
          <w:pPr>
            <w:pStyle w:val="TOC2"/>
            <w:tabs>
              <w:tab w:val="right" w:leader="dot" w:pos="9350"/>
            </w:tabs>
            <w:rPr>
              <w:noProof/>
            </w:rPr>
          </w:pPr>
          <w:hyperlink w:anchor="_Toc126571453" w:history="1">
            <w:r w:rsidR="007740A8" w:rsidRPr="00086DDA">
              <w:rPr>
                <w:rStyle w:val="Hyperlink"/>
                <w:rFonts w:ascii="Times New Roman" w:hAnsi="Times New Roman" w:cs="Times New Roman"/>
                <w:b/>
                <w:bCs/>
                <w:noProof/>
              </w:rPr>
              <w:t>3.3.2. Discussion of tiers of the architecture</w:t>
            </w:r>
            <w:r w:rsidR="007740A8">
              <w:rPr>
                <w:noProof/>
                <w:webHidden/>
              </w:rPr>
              <w:tab/>
            </w:r>
            <w:r w:rsidR="007740A8">
              <w:rPr>
                <w:noProof/>
                <w:webHidden/>
              </w:rPr>
              <w:fldChar w:fldCharType="begin"/>
            </w:r>
            <w:r w:rsidR="007740A8">
              <w:rPr>
                <w:noProof/>
                <w:webHidden/>
              </w:rPr>
              <w:instrText xml:space="preserve"> PAGEREF _Toc126571453 \h </w:instrText>
            </w:r>
            <w:r w:rsidR="007740A8">
              <w:rPr>
                <w:noProof/>
                <w:webHidden/>
              </w:rPr>
            </w:r>
            <w:r w:rsidR="007740A8">
              <w:rPr>
                <w:noProof/>
                <w:webHidden/>
              </w:rPr>
              <w:fldChar w:fldCharType="separate"/>
            </w:r>
            <w:r w:rsidR="007740A8">
              <w:rPr>
                <w:noProof/>
                <w:webHidden/>
              </w:rPr>
              <w:t>24</w:t>
            </w:r>
            <w:r w:rsidR="007740A8">
              <w:rPr>
                <w:noProof/>
                <w:webHidden/>
              </w:rPr>
              <w:fldChar w:fldCharType="end"/>
            </w:r>
          </w:hyperlink>
        </w:p>
        <w:p w14:paraId="64D13C1C" w14:textId="7E335E01" w:rsidR="007740A8" w:rsidRDefault="0045102D">
          <w:pPr>
            <w:pStyle w:val="TOC1"/>
            <w:rPr>
              <w:noProof/>
            </w:rPr>
          </w:pPr>
          <w:hyperlink w:anchor="_Toc126571454" w:history="1">
            <w:r w:rsidR="007740A8" w:rsidRPr="00086DDA">
              <w:rPr>
                <w:rStyle w:val="Hyperlink"/>
                <w:rFonts w:ascii="Times New Roman" w:hAnsi="Times New Roman" w:cs="Times New Roman"/>
                <w:b/>
                <w:bCs/>
                <w:noProof/>
              </w:rPr>
              <w:t>3.4. System design</w:t>
            </w:r>
            <w:r w:rsidR="007740A8">
              <w:rPr>
                <w:noProof/>
                <w:webHidden/>
              </w:rPr>
              <w:tab/>
            </w:r>
            <w:r w:rsidR="007740A8">
              <w:rPr>
                <w:noProof/>
                <w:webHidden/>
              </w:rPr>
              <w:fldChar w:fldCharType="begin"/>
            </w:r>
            <w:r w:rsidR="007740A8">
              <w:rPr>
                <w:noProof/>
                <w:webHidden/>
              </w:rPr>
              <w:instrText xml:space="preserve"> PAGEREF _Toc126571454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49FBE37A" w14:textId="40464E97" w:rsidR="007740A8" w:rsidRDefault="0045102D">
          <w:pPr>
            <w:pStyle w:val="TOC2"/>
            <w:tabs>
              <w:tab w:val="right" w:leader="dot" w:pos="9350"/>
            </w:tabs>
            <w:rPr>
              <w:noProof/>
            </w:rPr>
          </w:pPr>
          <w:hyperlink w:anchor="_Toc126571455" w:history="1">
            <w:r w:rsidR="007740A8" w:rsidRPr="00086DDA">
              <w:rPr>
                <w:rStyle w:val="Hyperlink"/>
                <w:rFonts w:ascii="Times New Roman" w:hAnsi="Times New Roman" w:cs="Times New Roman"/>
                <w:b/>
                <w:bCs/>
                <w:noProof/>
              </w:rPr>
              <w:t>3.4.1. Choice of design paradigm</w:t>
            </w:r>
            <w:r w:rsidR="007740A8">
              <w:rPr>
                <w:noProof/>
                <w:webHidden/>
              </w:rPr>
              <w:tab/>
            </w:r>
            <w:r w:rsidR="007740A8">
              <w:rPr>
                <w:noProof/>
                <w:webHidden/>
              </w:rPr>
              <w:fldChar w:fldCharType="begin"/>
            </w:r>
            <w:r w:rsidR="007740A8">
              <w:rPr>
                <w:noProof/>
                <w:webHidden/>
              </w:rPr>
              <w:instrText xml:space="preserve"> PAGEREF _Toc126571455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5F5288F9" w14:textId="02040081" w:rsidR="007740A8" w:rsidRDefault="0045102D">
          <w:pPr>
            <w:pStyle w:val="TOC1"/>
            <w:rPr>
              <w:noProof/>
            </w:rPr>
          </w:pPr>
          <w:hyperlink w:anchor="_Toc126571456" w:history="1">
            <w:r w:rsidR="007740A8" w:rsidRPr="00086DDA">
              <w:rPr>
                <w:rStyle w:val="Hyperlink"/>
                <w:rFonts w:ascii="Times New Roman" w:hAnsi="Times New Roman" w:cs="Times New Roman"/>
                <w:b/>
                <w:bCs/>
                <w:noProof/>
              </w:rPr>
              <w:t>3.5. Design diagrams</w:t>
            </w:r>
            <w:r w:rsidR="007740A8">
              <w:rPr>
                <w:noProof/>
                <w:webHidden/>
              </w:rPr>
              <w:tab/>
            </w:r>
            <w:r w:rsidR="007740A8">
              <w:rPr>
                <w:noProof/>
                <w:webHidden/>
              </w:rPr>
              <w:fldChar w:fldCharType="begin"/>
            </w:r>
            <w:r w:rsidR="007740A8">
              <w:rPr>
                <w:noProof/>
                <w:webHidden/>
              </w:rPr>
              <w:instrText xml:space="preserve"> PAGEREF _Toc126571456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7C5DA77F" w14:textId="5F1201FD" w:rsidR="007740A8" w:rsidRDefault="0045102D">
          <w:pPr>
            <w:pStyle w:val="TOC2"/>
            <w:tabs>
              <w:tab w:val="right" w:leader="dot" w:pos="9350"/>
            </w:tabs>
            <w:rPr>
              <w:noProof/>
            </w:rPr>
          </w:pPr>
          <w:hyperlink w:anchor="_Toc126571457" w:history="1">
            <w:r w:rsidR="007740A8" w:rsidRPr="00086DDA">
              <w:rPr>
                <w:rStyle w:val="Hyperlink"/>
                <w:rFonts w:ascii="Times New Roman" w:hAnsi="Times New Roman" w:cs="Times New Roman"/>
                <w:b/>
                <w:bCs/>
                <w:noProof/>
              </w:rPr>
              <w:t>3.5.1. Data flow diagrams</w:t>
            </w:r>
            <w:r w:rsidR="007740A8">
              <w:rPr>
                <w:noProof/>
                <w:webHidden/>
              </w:rPr>
              <w:tab/>
            </w:r>
            <w:r w:rsidR="007740A8">
              <w:rPr>
                <w:noProof/>
                <w:webHidden/>
              </w:rPr>
              <w:fldChar w:fldCharType="begin"/>
            </w:r>
            <w:r w:rsidR="007740A8">
              <w:rPr>
                <w:noProof/>
                <w:webHidden/>
              </w:rPr>
              <w:instrText xml:space="preserve"> PAGEREF _Toc126571457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2FEFBAAF" w14:textId="698FE2FD" w:rsidR="007740A8" w:rsidRDefault="0045102D">
          <w:pPr>
            <w:pStyle w:val="TOC3"/>
            <w:tabs>
              <w:tab w:val="right" w:leader="dot" w:pos="9350"/>
            </w:tabs>
            <w:rPr>
              <w:noProof/>
            </w:rPr>
          </w:pPr>
          <w:hyperlink w:anchor="_Toc126571458" w:history="1">
            <w:r w:rsidR="007740A8" w:rsidRPr="00086DDA">
              <w:rPr>
                <w:rStyle w:val="Hyperlink"/>
                <w:rFonts w:ascii="Times New Roman" w:hAnsi="Times New Roman" w:cs="Times New Roman"/>
                <w:b/>
                <w:bCs/>
                <w:noProof/>
              </w:rPr>
              <w:t>3.5.1.1. Level 01 data flow diagram</w:t>
            </w:r>
            <w:r w:rsidR="007740A8">
              <w:rPr>
                <w:noProof/>
                <w:webHidden/>
              </w:rPr>
              <w:tab/>
            </w:r>
            <w:r w:rsidR="007740A8">
              <w:rPr>
                <w:noProof/>
                <w:webHidden/>
              </w:rPr>
              <w:fldChar w:fldCharType="begin"/>
            </w:r>
            <w:r w:rsidR="007740A8">
              <w:rPr>
                <w:noProof/>
                <w:webHidden/>
              </w:rPr>
              <w:instrText xml:space="preserve"> PAGEREF _Toc126571458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1AD995AE" w14:textId="7995EF6C" w:rsidR="007740A8" w:rsidRDefault="0045102D">
          <w:pPr>
            <w:pStyle w:val="TOC3"/>
            <w:tabs>
              <w:tab w:val="right" w:leader="dot" w:pos="9350"/>
            </w:tabs>
            <w:rPr>
              <w:noProof/>
            </w:rPr>
          </w:pPr>
          <w:hyperlink w:anchor="_Toc126571459" w:history="1">
            <w:r w:rsidR="007740A8" w:rsidRPr="00086DDA">
              <w:rPr>
                <w:rStyle w:val="Hyperlink"/>
                <w:rFonts w:ascii="Times New Roman" w:hAnsi="Times New Roman" w:cs="Times New Roman"/>
                <w:b/>
                <w:bCs/>
                <w:noProof/>
              </w:rPr>
              <w:t>3.5.1.2. Level 02 data flow diagram</w:t>
            </w:r>
            <w:r w:rsidR="007740A8">
              <w:rPr>
                <w:noProof/>
                <w:webHidden/>
              </w:rPr>
              <w:tab/>
            </w:r>
            <w:r w:rsidR="007740A8">
              <w:rPr>
                <w:noProof/>
                <w:webHidden/>
              </w:rPr>
              <w:fldChar w:fldCharType="begin"/>
            </w:r>
            <w:r w:rsidR="007740A8">
              <w:rPr>
                <w:noProof/>
                <w:webHidden/>
              </w:rPr>
              <w:instrText xml:space="preserve"> PAGEREF _Toc126571459 \h </w:instrText>
            </w:r>
            <w:r w:rsidR="007740A8">
              <w:rPr>
                <w:noProof/>
                <w:webHidden/>
              </w:rPr>
            </w:r>
            <w:r w:rsidR="007740A8">
              <w:rPr>
                <w:noProof/>
                <w:webHidden/>
              </w:rPr>
              <w:fldChar w:fldCharType="separate"/>
            </w:r>
            <w:r w:rsidR="007740A8">
              <w:rPr>
                <w:noProof/>
                <w:webHidden/>
              </w:rPr>
              <w:t>26</w:t>
            </w:r>
            <w:r w:rsidR="007740A8">
              <w:rPr>
                <w:noProof/>
                <w:webHidden/>
              </w:rPr>
              <w:fldChar w:fldCharType="end"/>
            </w:r>
          </w:hyperlink>
        </w:p>
        <w:p w14:paraId="28500057" w14:textId="7E1FB380" w:rsidR="007740A8" w:rsidRDefault="0045102D">
          <w:pPr>
            <w:pStyle w:val="TOC2"/>
            <w:tabs>
              <w:tab w:val="right" w:leader="dot" w:pos="9350"/>
            </w:tabs>
            <w:rPr>
              <w:noProof/>
            </w:rPr>
          </w:pPr>
          <w:hyperlink w:anchor="_Toc126571460" w:history="1">
            <w:r w:rsidR="007740A8" w:rsidRPr="00086DDA">
              <w:rPr>
                <w:rStyle w:val="Hyperlink"/>
                <w:rFonts w:ascii="Times New Roman" w:hAnsi="Times New Roman" w:cs="Times New Roman"/>
                <w:b/>
                <w:bCs/>
                <w:noProof/>
              </w:rPr>
              <w:t>3.5.2. Algorithmic design</w:t>
            </w:r>
            <w:r w:rsidR="007740A8">
              <w:rPr>
                <w:noProof/>
                <w:webHidden/>
              </w:rPr>
              <w:tab/>
            </w:r>
            <w:r w:rsidR="007740A8">
              <w:rPr>
                <w:noProof/>
                <w:webHidden/>
              </w:rPr>
              <w:fldChar w:fldCharType="begin"/>
            </w:r>
            <w:r w:rsidR="007740A8">
              <w:rPr>
                <w:noProof/>
                <w:webHidden/>
              </w:rPr>
              <w:instrText xml:space="preserve"> PAGEREF _Toc126571460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2029D210" w14:textId="61E9B1FF" w:rsidR="007740A8" w:rsidRDefault="0045102D">
          <w:pPr>
            <w:pStyle w:val="TOC3"/>
            <w:tabs>
              <w:tab w:val="right" w:leader="dot" w:pos="9350"/>
            </w:tabs>
            <w:rPr>
              <w:noProof/>
            </w:rPr>
          </w:pPr>
          <w:hyperlink w:anchor="_Toc126571461" w:history="1">
            <w:r w:rsidR="007740A8" w:rsidRPr="00086DDA">
              <w:rPr>
                <w:rStyle w:val="Hyperlink"/>
                <w:rFonts w:ascii="Times New Roman" w:hAnsi="Times New Roman" w:cs="Times New Roman"/>
                <w:b/>
                <w:bCs/>
                <w:noProof/>
              </w:rPr>
              <w:t>3.5.2.1. Existing LTC architecture</w:t>
            </w:r>
            <w:r w:rsidR="007740A8">
              <w:rPr>
                <w:noProof/>
                <w:webHidden/>
              </w:rPr>
              <w:tab/>
            </w:r>
            <w:r w:rsidR="007740A8">
              <w:rPr>
                <w:noProof/>
                <w:webHidden/>
              </w:rPr>
              <w:fldChar w:fldCharType="begin"/>
            </w:r>
            <w:r w:rsidR="007740A8">
              <w:rPr>
                <w:noProof/>
                <w:webHidden/>
              </w:rPr>
              <w:instrText xml:space="preserve"> PAGEREF _Toc126571461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6C7C16" w14:textId="7AF727F3" w:rsidR="007740A8" w:rsidRDefault="0045102D">
          <w:pPr>
            <w:pStyle w:val="TOC3"/>
            <w:tabs>
              <w:tab w:val="right" w:leader="dot" w:pos="9350"/>
            </w:tabs>
            <w:rPr>
              <w:noProof/>
            </w:rPr>
          </w:pPr>
          <w:hyperlink w:anchor="_Toc126571462" w:history="1">
            <w:r w:rsidR="007740A8" w:rsidRPr="00086DDA">
              <w:rPr>
                <w:rStyle w:val="Hyperlink"/>
                <w:rFonts w:ascii="Times New Roman" w:hAnsi="Times New Roman" w:cs="Times New Roman"/>
                <w:b/>
                <w:bCs/>
                <w:noProof/>
              </w:rPr>
              <w:t>3.5.2.2. Algorithm proposed by the author</w:t>
            </w:r>
            <w:r w:rsidR="007740A8">
              <w:rPr>
                <w:noProof/>
                <w:webHidden/>
              </w:rPr>
              <w:tab/>
            </w:r>
            <w:r w:rsidR="007740A8">
              <w:rPr>
                <w:noProof/>
                <w:webHidden/>
              </w:rPr>
              <w:fldChar w:fldCharType="begin"/>
            </w:r>
            <w:r w:rsidR="007740A8">
              <w:rPr>
                <w:noProof/>
                <w:webHidden/>
              </w:rPr>
              <w:instrText xml:space="preserve"> PAGEREF _Toc126571462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E154BF" w14:textId="6BA53DE7" w:rsidR="007740A8" w:rsidRDefault="0045102D">
          <w:pPr>
            <w:pStyle w:val="TOC2"/>
            <w:tabs>
              <w:tab w:val="right" w:leader="dot" w:pos="9350"/>
            </w:tabs>
            <w:rPr>
              <w:noProof/>
            </w:rPr>
          </w:pPr>
          <w:hyperlink w:anchor="_Toc126571463" w:history="1">
            <w:r w:rsidR="007740A8" w:rsidRPr="00086DDA">
              <w:rPr>
                <w:rStyle w:val="Hyperlink"/>
                <w:rFonts w:ascii="Times New Roman" w:hAnsi="Times New Roman" w:cs="Times New Roman"/>
                <w:b/>
                <w:bCs/>
                <w:noProof/>
              </w:rPr>
              <w:t>3.5.3. Algorithmic analysis</w:t>
            </w:r>
            <w:r w:rsidR="007740A8">
              <w:rPr>
                <w:noProof/>
                <w:webHidden/>
              </w:rPr>
              <w:tab/>
            </w:r>
            <w:r w:rsidR="007740A8">
              <w:rPr>
                <w:noProof/>
                <w:webHidden/>
              </w:rPr>
              <w:fldChar w:fldCharType="begin"/>
            </w:r>
            <w:r w:rsidR="007740A8">
              <w:rPr>
                <w:noProof/>
                <w:webHidden/>
              </w:rPr>
              <w:instrText xml:space="preserve"> PAGEREF _Toc126571463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027D0DDD" w14:textId="2EF24615" w:rsidR="007740A8" w:rsidRDefault="0045102D">
          <w:pPr>
            <w:pStyle w:val="TOC2"/>
            <w:tabs>
              <w:tab w:val="right" w:leader="dot" w:pos="9350"/>
            </w:tabs>
            <w:rPr>
              <w:noProof/>
            </w:rPr>
          </w:pPr>
          <w:hyperlink w:anchor="_Toc126571464" w:history="1">
            <w:r w:rsidR="007740A8" w:rsidRPr="00086DDA">
              <w:rPr>
                <w:rStyle w:val="Hyperlink"/>
                <w:rFonts w:ascii="Times New Roman" w:hAnsi="Times New Roman" w:cs="Times New Roman"/>
                <w:b/>
                <w:bCs/>
                <w:noProof/>
              </w:rPr>
              <w:t>3.5.4. System process activity diagram</w:t>
            </w:r>
            <w:r w:rsidR="007740A8">
              <w:rPr>
                <w:noProof/>
                <w:webHidden/>
              </w:rPr>
              <w:tab/>
            </w:r>
            <w:r w:rsidR="007740A8">
              <w:rPr>
                <w:noProof/>
                <w:webHidden/>
              </w:rPr>
              <w:fldChar w:fldCharType="begin"/>
            </w:r>
            <w:r w:rsidR="007740A8">
              <w:rPr>
                <w:noProof/>
                <w:webHidden/>
              </w:rPr>
              <w:instrText xml:space="preserve"> PAGEREF _Toc126571464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12898F1C" w14:textId="3CE124CC" w:rsidR="007740A8" w:rsidRDefault="0045102D">
          <w:pPr>
            <w:pStyle w:val="TOC2"/>
            <w:tabs>
              <w:tab w:val="right" w:leader="dot" w:pos="9350"/>
            </w:tabs>
            <w:rPr>
              <w:noProof/>
            </w:rPr>
          </w:pPr>
          <w:hyperlink w:anchor="_Toc126571465" w:history="1">
            <w:r w:rsidR="007740A8" w:rsidRPr="00086DDA">
              <w:rPr>
                <w:rStyle w:val="Hyperlink"/>
                <w:rFonts w:ascii="Times New Roman" w:hAnsi="Times New Roman" w:cs="Times New Roman"/>
                <w:b/>
                <w:bCs/>
                <w:noProof/>
              </w:rPr>
              <w:t>3.5.5. UI design</w:t>
            </w:r>
            <w:r w:rsidR="007740A8">
              <w:rPr>
                <w:noProof/>
                <w:webHidden/>
              </w:rPr>
              <w:tab/>
            </w:r>
            <w:r w:rsidR="007740A8">
              <w:rPr>
                <w:noProof/>
                <w:webHidden/>
              </w:rPr>
              <w:fldChar w:fldCharType="begin"/>
            </w:r>
            <w:r w:rsidR="007740A8">
              <w:rPr>
                <w:noProof/>
                <w:webHidden/>
              </w:rPr>
              <w:instrText xml:space="preserve"> PAGEREF _Toc126571465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243E503" w14:textId="118DF62D" w:rsidR="007740A8" w:rsidRDefault="0045102D">
          <w:pPr>
            <w:pStyle w:val="TOC1"/>
            <w:rPr>
              <w:noProof/>
            </w:rPr>
          </w:pPr>
          <w:hyperlink w:anchor="_Toc126571466" w:history="1">
            <w:r w:rsidR="007740A8" w:rsidRPr="00086DDA">
              <w:rPr>
                <w:rStyle w:val="Hyperlink"/>
                <w:rFonts w:ascii="Times New Roman" w:hAnsi="Times New Roman" w:cs="Times New Roman"/>
                <w:b/>
                <w:bCs/>
                <w:noProof/>
              </w:rPr>
              <w:t>3.6. Chapter summary</w:t>
            </w:r>
            <w:r w:rsidR="007740A8">
              <w:rPr>
                <w:noProof/>
                <w:webHidden/>
              </w:rPr>
              <w:tab/>
            </w:r>
            <w:r w:rsidR="007740A8">
              <w:rPr>
                <w:noProof/>
                <w:webHidden/>
              </w:rPr>
              <w:fldChar w:fldCharType="begin"/>
            </w:r>
            <w:r w:rsidR="007740A8">
              <w:rPr>
                <w:noProof/>
                <w:webHidden/>
              </w:rPr>
              <w:instrText xml:space="preserve"> PAGEREF _Toc126571466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1B58BA4" w14:textId="516B7602" w:rsidR="007740A8" w:rsidRDefault="0045102D">
          <w:pPr>
            <w:pStyle w:val="TOC1"/>
            <w:rPr>
              <w:noProof/>
            </w:rPr>
          </w:pPr>
          <w:hyperlink w:anchor="_Toc126571467" w:history="1">
            <w:r w:rsidR="007740A8" w:rsidRPr="00086DDA">
              <w:rPr>
                <w:rStyle w:val="Hyperlink"/>
                <w:rFonts w:ascii="Times New Roman" w:hAnsi="Times New Roman" w:cs="Times New Roman"/>
                <w:b/>
                <w:bCs/>
                <w:noProof/>
              </w:rPr>
              <w:t>CHAPTER 04. INITIAL IMPLEMENTATION</w:t>
            </w:r>
            <w:r w:rsidR="007740A8">
              <w:rPr>
                <w:noProof/>
                <w:webHidden/>
              </w:rPr>
              <w:tab/>
            </w:r>
            <w:r w:rsidR="007740A8">
              <w:rPr>
                <w:noProof/>
                <w:webHidden/>
              </w:rPr>
              <w:fldChar w:fldCharType="begin"/>
            </w:r>
            <w:r w:rsidR="007740A8">
              <w:rPr>
                <w:noProof/>
                <w:webHidden/>
              </w:rPr>
              <w:instrText xml:space="preserve"> PAGEREF _Toc126571467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6CBAED77" w14:textId="45EF0FCD" w:rsidR="007740A8" w:rsidRDefault="0045102D">
          <w:pPr>
            <w:pStyle w:val="TOC1"/>
            <w:rPr>
              <w:noProof/>
            </w:rPr>
          </w:pPr>
          <w:hyperlink w:anchor="_Toc126571468" w:history="1">
            <w:r w:rsidR="007740A8" w:rsidRPr="00086DDA">
              <w:rPr>
                <w:rStyle w:val="Hyperlink"/>
                <w:rFonts w:ascii="Times New Roman" w:hAnsi="Times New Roman" w:cs="Times New Roman"/>
                <w:b/>
                <w:bCs/>
                <w:noProof/>
              </w:rPr>
              <w:t>4.1. Chapter overview</w:t>
            </w:r>
            <w:r w:rsidR="007740A8">
              <w:rPr>
                <w:noProof/>
                <w:webHidden/>
              </w:rPr>
              <w:tab/>
            </w:r>
            <w:r w:rsidR="007740A8">
              <w:rPr>
                <w:noProof/>
                <w:webHidden/>
              </w:rPr>
              <w:fldChar w:fldCharType="begin"/>
            </w:r>
            <w:r w:rsidR="007740A8">
              <w:rPr>
                <w:noProof/>
                <w:webHidden/>
              </w:rPr>
              <w:instrText xml:space="preserve"> PAGEREF _Toc126571468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5A34D4BB" w14:textId="21365FC0" w:rsidR="007740A8" w:rsidRDefault="0045102D">
          <w:pPr>
            <w:pStyle w:val="TOC1"/>
            <w:rPr>
              <w:noProof/>
            </w:rPr>
          </w:pPr>
          <w:hyperlink w:anchor="_Toc126571469" w:history="1">
            <w:r w:rsidR="007740A8" w:rsidRPr="00086DDA">
              <w:rPr>
                <w:rStyle w:val="Hyperlink"/>
                <w:rFonts w:ascii="Times New Roman" w:hAnsi="Times New Roman" w:cs="Times New Roman"/>
                <w:b/>
                <w:bCs/>
                <w:noProof/>
              </w:rPr>
              <w:t>4.2. Technology selection</w:t>
            </w:r>
            <w:r w:rsidR="007740A8">
              <w:rPr>
                <w:noProof/>
                <w:webHidden/>
              </w:rPr>
              <w:tab/>
            </w:r>
            <w:r w:rsidR="007740A8">
              <w:rPr>
                <w:noProof/>
                <w:webHidden/>
              </w:rPr>
              <w:fldChar w:fldCharType="begin"/>
            </w:r>
            <w:r w:rsidR="007740A8">
              <w:rPr>
                <w:noProof/>
                <w:webHidden/>
              </w:rPr>
              <w:instrText xml:space="preserve"> PAGEREF _Toc126571469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37D1F65B" w14:textId="223CCED9" w:rsidR="007740A8" w:rsidRDefault="0045102D">
          <w:pPr>
            <w:pStyle w:val="TOC2"/>
            <w:tabs>
              <w:tab w:val="right" w:leader="dot" w:pos="9350"/>
            </w:tabs>
            <w:rPr>
              <w:noProof/>
            </w:rPr>
          </w:pPr>
          <w:hyperlink w:anchor="_Toc126571470" w:history="1">
            <w:r w:rsidR="007740A8" w:rsidRPr="00086DDA">
              <w:rPr>
                <w:rStyle w:val="Hyperlink"/>
                <w:rFonts w:ascii="Times New Roman" w:hAnsi="Times New Roman" w:cs="Times New Roman"/>
                <w:b/>
                <w:bCs/>
                <w:noProof/>
              </w:rPr>
              <w:t>4,2.1. Technology stack</w:t>
            </w:r>
            <w:r w:rsidR="007740A8">
              <w:rPr>
                <w:noProof/>
                <w:webHidden/>
              </w:rPr>
              <w:tab/>
            </w:r>
            <w:r w:rsidR="007740A8">
              <w:rPr>
                <w:noProof/>
                <w:webHidden/>
              </w:rPr>
              <w:fldChar w:fldCharType="begin"/>
            </w:r>
            <w:r w:rsidR="007740A8">
              <w:rPr>
                <w:noProof/>
                <w:webHidden/>
              </w:rPr>
              <w:instrText xml:space="preserve"> PAGEREF _Toc126571470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0CE4D488" w14:textId="393620EA" w:rsidR="007740A8" w:rsidRDefault="0045102D">
          <w:pPr>
            <w:pStyle w:val="TOC2"/>
            <w:tabs>
              <w:tab w:val="right" w:leader="dot" w:pos="9350"/>
            </w:tabs>
            <w:rPr>
              <w:noProof/>
            </w:rPr>
          </w:pPr>
          <w:hyperlink w:anchor="_Toc126571471" w:history="1">
            <w:r w:rsidR="007740A8" w:rsidRPr="00086DDA">
              <w:rPr>
                <w:rStyle w:val="Hyperlink"/>
                <w:rFonts w:ascii="Times New Roman" w:hAnsi="Times New Roman" w:cs="Times New Roman"/>
                <w:b/>
                <w:bCs/>
                <w:noProof/>
              </w:rPr>
              <w:t>4.2.2. Selection of data</w:t>
            </w:r>
            <w:r w:rsidR="007740A8">
              <w:rPr>
                <w:noProof/>
                <w:webHidden/>
              </w:rPr>
              <w:tab/>
            </w:r>
            <w:r w:rsidR="007740A8">
              <w:rPr>
                <w:noProof/>
                <w:webHidden/>
              </w:rPr>
              <w:fldChar w:fldCharType="begin"/>
            </w:r>
            <w:r w:rsidR="007740A8">
              <w:rPr>
                <w:noProof/>
                <w:webHidden/>
              </w:rPr>
              <w:instrText xml:space="preserve"> PAGEREF _Toc126571471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41BA2638" w14:textId="633B9BD4" w:rsidR="007740A8" w:rsidRDefault="0045102D">
          <w:pPr>
            <w:pStyle w:val="TOC2"/>
            <w:tabs>
              <w:tab w:val="right" w:leader="dot" w:pos="9350"/>
            </w:tabs>
            <w:rPr>
              <w:noProof/>
            </w:rPr>
          </w:pPr>
          <w:hyperlink w:anchor="_Toc126571472" w:history="1">
            <w:r w:rsidR="007740A8" w:rsidRPr="00086DDA">
              <w:rPr>
                <w:rStyle w:val="Hyperlink"/>
                <w:rFonts w:ascii="Times New Roman" w:hAnsi="Times New Roman" w:cs="Times New Roman"/>
                <w:b/>
                <w:bCs/>
                <w:noProof/>
              </w:rPr>
              <w:t>4.2.3. Selection of programming language</w:t>
            </w:r>
            <w:r w:rsidR="007740A8">
              <w:rPr>
                <w:noProof/>
                <w:webHidden/>
              </w:rPr>
              <w:tab/>
            </w:r>
            <w:r w:rsidR="007740A8">
              <w:rPr>
                <w:noProof/>
                <w:webHidden/>
              </w:rPr>
              <w:fldChar w:fldCharType="begin"/>
            </w:r>
            <w:r w:rsidR="007740A8">
              <w:rPr>
                <w:noProof/>
                <w:webHidden/>
              </w:rPr>
              <w:instrText xml:space="preserve"> PAGEREF _Toc126571472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1D5910C1" w14:textId="7476051C" w:rsidR="007740A8" w:rsidRDefault="0045102D">
          <w:pPr>
            <w:pStyle w:val="TOC2"/>
            <w:tabs>
              <w:tab w:val="right" w:leader="dot" w:pos="9350"/>
            </w:tabs>
            <w:rPr>
              <w:noProof/>
            </w:rPr>
          </w:pPr>
          <w:hyperlink w:anchor="_Toc126571473" w:history="1">
            <w:r w:rsidR="007740A8" w:rsidRPr="00086DDA">
              <w:rPr>
                <w:rStyle w:val="Hyperlink"/>
                <w:rFonts w:ascii="Times New Roman" w:hAnsi="Times New Roman" w:cs="Times New Roman"/>
                <w:b/>
                <w:bCs/>
                <w:noProof/>
              </w:rPr>
              <w:t>4.2.4. Selection of development framework</w:t>
            </w:r>
            <w:r w:rsidR="007740A8">
              <w:rPr>
                <w:noProof/>
                <w:webHidden/>
              </w:rPr>
              <w:tab/>
            </w:r>
            <w:r w:rsidR="007740A8">
              <w:rPr>
                <w:noProof/>
                <w:webHidden/>
              </w:rPr>
              <w:fldChar w:fldCharType="begin"/>
            </w:r>
            <w:r w:rsidR="007740A8">
              <w:rPr>
                <w:noProof/>
                <w:webHidden/>
              </w:rPr>
              <w:instrText xml:space="preserve"> PAGEREF _Toc126571473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7CE490DB" w14:textId="594EAA7C" w:rsidR="007740A8" w:rsidRDefault="0045102D">
          <w:pPr>
            <w:pStyle w:val="TOC3"/>
            <w:tabs>
              <w:tab w:val="right" w:leader="dot" w:pos="9350"/>
            </w:tabs>
            <w:rPr>
              <w:noProof/>
            </w:rPr>
          </w:pPr>
          <w:hyperlink w:anchor="_Toc126571474" w:history="1">
            <w:r w:rsidR="007740A8" w:rsidRPr="00086DDA">
              <w:rPr>
                <w:rStyle w:val="Hyperlink"/>
                <w:rFonts w:ascii="Times New Roman" w:hAnsi="Times New Roman" w:cs="Times New Roman"/>
                <w:b/>
                <w:bCs/>
                <w:noProof/>
              </w:rPr>
              <w:t>4.2.4.1 DL framework</w:t>
            </w:r>
            <w:r w:rsidR="007740A8">
              <w:rPr>
                <w:noProof/>
                <w:webHidden/>
              </w:rPr>
              <w:tab/>
            </w:r>
            <w:r w:rsidR="007740A8">
              <w:rPr>
                <w:noProof/>
                <w:webHidden/>
              </w:rPr>
              <w:fldChar w:fldCharType="begin"/>
            </w:r>
            <w:r w:rsidR="007740A8">
              <w:rPr>
                <w:noProof/>
                <w:webHidden/>
              </w:rPr>
              <w:instrText xml:space="preserve"> PAGEREF _Toc126571474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67960C1B" w14:textId="254C60A7" w:rsidR="007740A8" w:rsidRDefault="0045102D">
          <w:pPr>
            <w:pStyle w:val="TOC3"/>
            <w:tabs>
              <w:tab w:val="right" w:leader="dot" w:pos="9350"/>
            </w:tabs>
            <w:rPr>
              <w:noProof/>
            </w:rPr>
          </w:pPr>
          <w:hyperlink w:anchor="_Toc126571475" w:history="1">
            <w:r w:rsidR="007740A8" w:rsidRPr="00086DDA">
              <w:rPr>
                <w:rStyle w:val="Hyperlink"/>
                <w:rFonts w:ascii="Times New Roman" w:hAnsi="Times New Roman" w:cs="Times New Roman"/>
                <w:b/>
                <w:bCs/>
                <w:noProof/>
              </w:rPr>
              <w:t>4.2.4.2. UI framework</w:t>
            </w:r>
            <w:r w:rsidR="007740A8">
              <w:rPr>
                <w:noProof/>
                <w:webHidden/>
              </w:rPr>
              <w:tab/>
            </w:r>
            <w:r w:rsidR="007740A8">
              <w:rPr>
                <w:noProof/>
                <w:webHidden/>
              </w:rPr>
              <w:fldChar w:fldCharType="begin"/>
            </w:r>
            <w:r w:rsidR="007740A8">
              <w:rPr>
                <w:noProof/>
                <w:webHidden/>
              </w:rPr>
              <w:instrText xml:space="preserve"> PAGEREF _Toc126571475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025B4D0A" w14:textId="6C3446F9" w:rsidR="007740A8" w:rsidRDefault="0045102D">
          <w:pPr>
            <w:pStyle w:val="TOC3"/>
            <w:tabs>
              <w:tab w:val="right" w:leader="dot" w:pos="9350"/>
            </w:tabs>
            <w:rPr>
              <w:noProof/>
            </w:rPr>
          </w:pPr>
          <w:hyperlink w:anchor="_Toc126571476" w:history="1">
            <w:r w:rsidR="007740A8" w:rsidRPr="00086DDA">
              <w:rPr>
                <w:rStyle w:val="Hyperlink"/>
                <w:rFonts w:ascii="Times New Roman" w:hAnsi="Times New Roman" w:cs="Times New Roman"/>
                <w:b/>
                <w:bCs/>
                <w:noProof/>
              </w:rPr>
              <w:t>4.2.4.3. API web framework</w:t>
            </w:r>
            <w:r w:rsidR="007740A8">
              <w:rPr>
                <w:noProof/>
                <w:webHidden/>
              </w:rPr>
              <w:tab/>
            </w:r>
            <w:r w:rsidR="007740A8">
              <w:rPr>
                <w:noProof/>
                <w:webHidden/>
              </w:rPr>
              <w:fldChar w:fldCharType="begin"/>
            </w:r>
            <w:r w:rsidR="007740A8">
              <w:rPr>
                <w:noProof/>
                <w:webHidden/>
              </w:rPr>
              <w:instrText xml:space="preserve"> PAGEREF _Toc126571476 \h </w:instrText>
            </w:r>
            <w:r w:rsidR="007740A8">
              <w:rPr>
                <w:noProof/>
                <w:webHidden/>
              </w:rPr>
            </w:r>
            <w:r w:rsidR="007740A8">
              <w:rPr>
                <w:noProof/>
                <w:webHidden/>
              </w:rPr>
              <w:fldChar w:fldCharType="separate"/>
            </w:r>
            <w:r w:rsidR="007740A8">
              <w:rPr>
                <w:noProof/>
                <w:webHidden/>
              </w:rPr>
              <w:t>37</w:t>
            </w:r>
            <w:r w:rsidR="007740A8">
              <w:rPr>
                <w:noProof/>
                <w:webHidden/>
              </w:rPr>
              <w:fldChar w:fldCharType="end"/>
            </w:r>
          </w:hyperlink>
        </w:p>
        <w:p w14:paraId="03A73B53" w14:textId="2D9C8702" w:rsidR="007740A8" w:rsidRDefault="0045102D">
          <w:pPr>
            <w:pStyle w:val="TOC2"/>
            <w:tabs>
              <w:tab w:val="right" w:leader="dot" w:pos="9350"/>
            </w:tabs>
            <w:rPr>
              <w:noProof/>
            </w:rPr>
          </w:pPr>
          <w:hyperlink w:anchor="_Toc126571477" w:history="1">
            <w:r w:rsidR="007740A8" w:rsidRPr="00086DDA">
              <w:rPr>
                <w:rStyle w:val="Hyperlink"/>
                <w:rFonts w:ascii="Times New Roman" w:hAnsi="Times New Roman" w:cs="Times New Roman"/>
                <w:b/>
                <w:bCs/>
                <w:noProof/>
              </w:rPr>
              <w:t>4.2.5. Other libraries &amp; tools</w:t>
            </w:r>
            <w:r w:rsidR="007740A8">
              <w:rPr>
                <w:noProof/>
                <w:webHidden/>
              </w:rPr>
              <w:tab/>
            </w:r>
            <w:r w:rsidR="007740A8">
              <w:rPr>
                <w:noProof/>
                <w:webHidden/>
              </w:rPr>
              <w:fldChar w:fldCharType="begin"/>
            </w:r>
            <w:r w:rsidR="007740A8">
              <w:rPr>
                <w:noProof/>
                <w:webHidden/>
              </w:rPr>
              <w:instrText xml:space="preserve"> PAGEREF _Toc126571477 \h </w:instrText>
            </w:r>
            <w:r w:rsidR="007740A8">
              <w:rPr>
                <w:noProof/>
                <w:webHidden/>
              </w:rPr>
            </w:r>
            <w:r w:rsidR="007740A8">
              <w:rPr>
                <w:noProof/>
                <w:webHidden/>
              </w:rPr>
              <w:fldChar w:fldCharType="separate"/>
            </w:r>
            <w:r w:rsidR="007740A8">
              <w:rPr>
                <w:noProof/>
                <w:webHidden/>
              </w:rPr>
              <w:t>38</w:t>
            </w:r>
            <w:r w:rsidR="007740A8">
              <w:rPr>
                <w:noProof/>
                <w:webHidden/>
              </w:rPr>
              <w:fldChar w:fldCharType="end"/>
            </w:r>
          </w:hyperlink>
        </w:p>
        <w:p w14:paraId="419B8598" w14:textId="72D98D8A" w:rsidR="007740A8" w:rsidRDefault="0045102D">
          <w:pPr>
            <w:pStyle w:val="TOC2"/>
            <w:tabs>
              <w:tab w:val="right" w:leader="dot" w:pos="9350"/>
            </w:tabs>
            <w:rPr>
              <w:noProof/>
            </w:rPr>
          </w:pPr>
          <w:hyperlink w:anchor="_Toc126571478" w:history="1">
            <w:r w:rsidR="007740A8" w:rsidRPr="00086DDA">
              <w:rPr>
                <w:rStyle w:val="Hyperlink"/>
                <w:rFonts w:ascii="Times New Roman" w:hAnsi="Times New Roman" w:cs="Times New Roman"/>
                <w:b/>
                <w:bCs/>
                <w:noProof/>
              </w:rPr>
              <w:t>4.2.6. Integrated Development Environment (IDE)</w:t>
            </w:r>
            <w:r w:rsidR="007740A8">
              <w:rPr>
                <w:noProof/>
                <w:webHidden/>
              </w:rPr>
              <w:tab/>
            </w:r>
            <w:r w:rsidR="007740A8">
              <w:rPr>
                <w:noProof/>
                <w:webHidden/>
              </w:rPr>
              <w:fldChar w:fldCharType="begin"/>
            </w:r>
            <w:r w:rsidR="007740A8">
              <w:rPr>
                <w:noProof/>
                <w:webHidden/>
              </w:rPr>
              <w:instrText xml:space="preserve"> PAGEREF _Toc126571478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660E9A9" w14:textId="7D416332" w:rsidR="007740A8" w:rsidRDefault="0045102D">
          <w:pPr>
            <w:pStyle w:val="TOC2"/>
            <w:tabs>
              <w:tab w:val="right" w:leader="dot" w:pos="9350"/>
            </w:tabs>
            <w:rPr>
              <w:noProof/>
            </w:rPr>
          </w:pPr>
          <w:hyperlink w:anchor="_Toc126571479" w:history="1">
            <w:r w:rsidR="007740A8" w:rsidRPr="00086DDA">
              <w:rPr>
                <w:rStyle w:val="Hyperlink"/>
                <w:rFonts w:ascii="Times New Roman" w:hAnsi="Times New Roman" w:cs="Times New Roman"/>
                <w:b/>
                <w:bCs/>
                <w:noProof/>
              </w:rPr>
              <w:t>4.2.7. Summary of chosen tools &amp; technologies</w:t>
            </w:r>
            <w:r w:rsidR="007740A8">
              <w:rPr>
                <w:noProof/>
                <w:webHidden/>
              </w:rPr>
              <w:tab/>
            </w:r>
            <w:r w:rsidR="007740A8">
              <w:rPr>
                <w:noProof/>
                <w:webHidden/>
              </w:rPr>
              <w:fldChar w:fldCharType="begin"/>
            </w:r>
            <w:r w:rsidR="007740A8">
              <w:rPr>
                <w:noProof/>
                <w:webHidden/>
              </w:rPr>
              <w:instrText xml:space="preserve"> PAGEREF _Toc126571479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4EF0AD98" w14:textId="56D7257C" w:rsidR="007740A8" w:rsidRDefault="0045102D">
          <w:pPr>
            <w:pStyle w:val="TOC1"/>
            <w:rPr>
              <w:noProof/>
            </w:rPr>
          </w:pPr>
          <w:hyperlink w:anchor="_Toc126571480" w:history="1">
            <w:r w:rsidR="007740A8" w:rsidRPr="00086DDA">
              <w:rPr>
                <w:rStyle w:val="Hyperlink"/>
                <w:rFonts w:ascii="Times New Roman" w:hAnsi="Times New Roman" w:cs="Times New Roman"/>
                <w:b/>
                <w:bCs/>
                <w:noProof/>
              </w:rPr>
              <w:t>4.3. Implementation of core functionalities</w:t>
            </w:r>
            <w:r w:rsidR="007740A8">
              <w:rPr>
                <w:noProof/>
                <w:webHidden/>
              </w:rPr>
              <w:tab/>
            </w:r>
            <w:r w:rsidR="007740A8">
              <w:rPr>
                <w:noProof/>
                <w:webHidden/>
              </w:rPr>
              <w:fldChar w:fldCharType="begin"/>
            </w:r>
            <w:r w:rsidR="007740A8">
              <w:rPr>
                <w:noProof/>
                <w:webHidden/>
              </w:rPr>
              <w:instrText xml:space="preserve"> PAGEREF _Toc126571480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24078B7" w14:textId="14D7A997" w:rsidR="007740A8" w:rsidRDefault="0045102D">
          <w:pPr>
            <w:pStyle w:val="TOC2"/>
            <w:tabs>
              <w:tab w:val="right" w:leader="dot" w:pos="9350"/>
            </w:tabs>
            <w:rPr>
              <w:noProof/>
            </w:rPr>
          </w:pPr>
          <w:hyperlink w:anchor="_Toc126571481" w:history="1">
            <w:r w:rsidR="007740A8" w:rsidRPr="00086DDA">
              <w:rPr>
                <w:rStyle w:val="Hyperlink"/>
                <w:rFonts w:ascii="Times New Roman" w:hAnsi="Times New Roman" w:cs="Times New Roman"/>
                <w:b/>
                <w:bCs/>
                <w:noProof/>
              </w:rPr>
              <w:t>4.3.1. Algorithm implementation</w:t>
            </w:r>
            <w:r w:rsidR="007740A8">
              <w:rPr>
                <w:noProof/>
                <w:webHidden/>
              </w:rPr>
              <w:tab/>
            </w:r>
            <w:r w:rsidR="007740A8">
              <w:rPr>
                <w:noProof/>
                <w:webHidden/>
              </w:rPr>
              <w:fldChar w:fldCharType="begin"/>
            </w:r>
            <w:r w:rsidR="007740A8">
              <w:rPr>
                <w:noProof/>
                <w:webHidden/>
              </w:rPr>
              <w:instrText xml:space="preserve"> PAGEREF _Toc126571481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7E63A572" w14:textId="379D08AE" w:rsidR="007740A8" w:rsidRDefault="0045102D">
          <w:pPr>
            <w:pStyle w:val="TOC2"/>
            <w:tabs>
              <w:tab w:val="right" w:leader="dot" w:pos="9350"/>
            </w:tabs>
            <w:rPr>
              <w:noProof/>
            </w:rPr>
          </w:pPr>
          <w:hyperlink w:anchor="_Toc126571482" w:history="1">
            <w:r w:rsidR="007740A8" w:rsidRPr="00086DDA">
              <w:rPr>
                <w:rStyle w:val="Hyperlink"/>
                <w:rFonts w:ascii="Times New Roman" w:hAnsi="Times New Roman" w:cs="Times New Roman"/>
                <w:b/>
                <w:bCs/>
                <w:noProof/>
              </w:rPr>
              <w:t>4.3.2. Data fetchers</w:t>
            </w:r>
            <w:r w:rsidR="007740A8">
              <w:rPr>
                <w:noProof/>
                <w:webHidden/>
              </w:rPr>
              <w:tab/>
            </w:r>
            <w:r w:rsidR="007740A8">
              <w:rPr>
                <w:noProof/>
                <w:webHidden/>
              </w:rPr>
              <w:fldChar w:fldCharType="begin"/>
            </w:r>
            <w:r w:rsidR="007740A8">
              <w:rPr>
                <w:noProof/>
                <w:webHidden/>
              </w:rPr>
              <w:instrText xml:space="preserve"> PAGEREF _Toc126571482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4FCF039F" w14:textId="059ACA94" w:rsidR="007740A8" w:rsidRDefault="0045102D">
          <w:pPr>
            <w:pStyle w:val="TOC2"/>
            <w:tabs>
              <w:tab w:val="right" w:leader="dot" w:pos="9350"/>
            </w:tabs>
            <w:rPr>
              <w:noProof/>
            </w:rPr>
          </w:pPr>
          <w:hyperlink w:anchor="_Toc126571483" w:history="1">
            <w:r w:rsidR="007740A8" w:rsidRPr="00086DDA">
              <w:rPr>
                <w:rStyle w:val="Hyperlink"/>
                <w:rFonts w:ascii="Times New Roman" w:hAnsi="Times New Roman" w:cs="Times New Roman"/>
                <w:b/>
                <w:bCs/>
                <w:noProof/>
              </w:rPr>
              <w:t>4.3.3. Preprocessing</w:t>
            </w:r>
            <w:r w:rsidR="007740A8">
              <w:rPr>
                <w:noProof/>
                <w:webHidden/>
              </w:rPr>
              <w:tab/>
            </w:r>
            <w:r w:rsidR="007740A8">
              <w:rPr>
                <w:noProof/>
                <w:webHidden/>
              </w:rPr>
              <w:fldChar w:fldCharType="begin"/>
            </w:r>
            <w:r w:rsidR="007740A8">
              <w:rPr>
                <w:noProof/>
                <w:webHidden/>
              </w:rPr>
              <w:instrText xml:space="preserve"> PAGEREF _Toc126571483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53CAC93F" w14:textId="3459C15B" w:rsidR="007740A8" w:rsidRDefault="0045102D">
          <w:pPr>
            <w:pStyle w:val="TOC1"/>
            <w:rPr>
              <w:noProof/>
            </w:rPr>
          </w:pPr>
          <w:hyperlink w:anchor="_Toc126571484" w:history="1">
            <w:r w:rsidR="007740A8" w:rsidRPr="00086DDA">
              <w:rPr>
                <w:rStyle w:val="Hyperlink"/>
                <w:rFonts w:ascii="Times New Roman" w:hAnsi="Times New Roman" w:cs="Times New Roman"/>
                <w:b/>
                <w:bCs/>
                <w:noProof/>
              </w:rPr>
              <w:t>4.4. Chapter summary</w:t>
            </w:r>
            <w:r w:rsidR="007740A8">
              <w:rPr>
                <w:noProof/>
                <w:webHidden/>
              </w:rPr>
              <w:tab/>
            </w:r>
            <w:r w:rsidR="007740A8">
              <w:rPr>
                <w:noProof/>
                <w:webHidden/>
              </w:rPr>
              <w:fldChar w:fldCharType="begin"/>
            </w:r>
            <w:r w:rsidR="007740A8">
              <w:rPr>
                <w:noProof/>
                <w:webHidden/>
              </w:rPr>
              <w:instrText xml:space="preserve"> PAGEREF _Toc126571484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2597519A" w14:textId="0FEE2FE9" w:rsidR="007740A8" w:rsidRDefault="0045102D">
          <w:pPr>
            <w:pStyle w:val="TOC1"/>
            <w:rPr>
              <w:noProof/>
            </w:rPr>
          </w:pPr>
          <w:hyperlink w:anchor="_Toc126571485" w:history="1">
            <w:r w:rsidR="007740A8" w:rsidRPr="00086DDA">
              <w:rPr>
                <w:rStyle w:val="Hyperlink"/>
                <w:rFonts w:ascii="Times New Roman" w:hAnsi="Times New Roman" w:cs="Times New Roman"/>
                <w:b/>
                <w:bCs/>
                <w:noProof/>
              </w:rPr>
              <w:t>CHAPTER 05. CONCLUSION</w:t>
            </w:r>
            <w:r w:rsidR="007740A8">
              <w:rPr>
                <w:noProof/>
                <w:webHidden/>
              </w:rPr>
              <w:tab/>
            </w:r>
            <w:r w:rsidR="007740A8">
              <w:rPr>
                <w:noProof/>
                <w:webHidden/>
              </w:rPr>
              <w:fldChar w:fldCharType="begin"/>
            </w:r>
            <w:r w:rsidR="007740A8">
              <w:rPr>
                <w:noProof/>
                <w:webHidden/>
              </w:rPr>
              <w:instrText xml:space="preserve"> PAGEREF _Toc126571485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39224102" w14:textId="044D822B" w:rsidR="007740A8" w:rsidRDefault="0045102D">
          <w:pPr>
            <w:pStyle w:val="TOC1"/>
            <w:rPr>
              <w:noProof/>
            </w:rPr>
          </w:pPr>
          <w:hyperlink w:anchor="_Toc126571486" w:history="1">
            <w:r w:rsidR="007740A8" w:rsidRPr="00086DDA">
              <w:rPr>
                <w:rStyle w:val="Hyperlink"/>
                <w:rFonts w:ascii="Times New Roman" w:hAnsi="Times New Roman" w:cs="Times New Roman"/>
                <w:b/>
                <w:bCs/>
                <w:noProof/>
              </w:rPr>
              <w:t>5.1. Chapter overview</w:t>
            </w:r>
            <w:r w:rsidR="007740A8">
              <w:rPr>
                <w:noProof/>
                <w:webHidden/>
              </w:rPr>
              <w:tab/>
            </w:r>
            <w:r w:rsidR="007740A8">
              <w:rPr>
                <w:noProof/>
                <w:webHidden/>
              </w:rPr>
              <w:fldChar w:fldCharType="begin"/>
            </w:r>
            <w:r w:rsidR="007740A8">
              <w:rPr>
                <w:noProof/>
                <w:webHidden/>
              </w:rPr>
              <w:instrText xml:space="preserve"> PAGEREF _Toc126571486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7224CF2D" w14:textId="13BA2281" w:rsidR="007740A8" w:rsidRDefault="0045102D">
          <w:pPr>
            <w:pStyle w:val="TOC1"/>
            <w:rPr>
              <w:noProof/>
            </w:rPr>
          </w:pPr>
          <w:hyperlink w:anchor="_Toc126571487" w:history="1">
            <w:r w:rsidR="007740A8" w:rsidRPr="00086DDA">
              <w:rPr>
                <w:rStyle w:val="Hyperlink"/>
                <w:rFonts w:ascii="Times New Roman" w:hAnsi="Times New Roman" w:cs="Times New Roman"/>
                <w:b/>
                <w:bCs/>
                <w:noProof/>
              </w:rPr>
              <w:t>5.2. Deviations</w:t>
            </w:r>
            <w:r w:rsidR="007740A8">
              <w:rPr>
                <w:noProof/>
                <w:webHidden/>
              </w:rPr>
              <w:tab/>
            </w:r>
            <w:r w:rsidR="007740A8">
              <w:rPr>
                <w:noProof/>
                <w:webHidden/>
              </w:rPr>
              <w:fldChar w:fldCharType="begin"/>
            </w:r>
            <w:r w:rsidR="007740A8">
              <w:rPr>
                <w:noProof/>
                <w:webHidden/>
              </w:rPr>
              <w:instrText xml:space="preserve"> PAGEREF _Toc126571487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092CEF4E" w14:textId="752FD690" w:rsidR="007740A8" w:rsidRDefault="0045102D">
          <w:pPr>
            <w:pStyle w:val="TOC2"/>
            <w:tabs>
              <w:tab w:val="right" w:leader="dot" w:pos="9350"/>
            </w:tabs>
            <w:rPr>
              <w:noProof/>
            </w:rPr>
          </w:pPr>
          <w:hyperlink w:anchor="_Toc126571488" w:history="1">
            <w:r w:rsidR="007740A8" w:rsidRPr="00086DDA">
              <w:rPr>
                <w:rStyle w:val="Hyperlink"/>
                <w:rFonts w:ascii="Times New Roman" w:hAnsi="Times New Roman" w:cs="Times New Roman"/>
                <w:b/>
                <w:bCs/>
                <w:noProof/>
              </w:rPr>
              <w:t>5.2.1. Scope related deviations</w:t>
            </w:r>
            <w:r w:rsidR="007740A8">
              <w:rPr>
                <w:noProof/>
                <w:webHidden/>
              </w:rPr>
              <w:tab/>
            </w:r>
            <w:r w:rsidR="007740A8">
              <w:rPr>
                <w:noProof/>
                <w:webHidden/>
              </w:rPr>
              <w:fldChar w:fldCharType="begin"/>
            </w:r>
            <w:r w:rsidR="007740A8">
              <w:rPr>
                <w:noProof/>
                <w:webHidden/>
              </w:rPr>
              <w:instrText xml:space="preserve"> PAGEREF _Toc126571488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BE543DA" w14:textId="174FE765" w:rsidR="007740A8" w:rsidRDefault="0045102D">
          <w:pPr>
            <w:pStyle w:val="TOC2"/>
            <w:tabs>
              <w:tab w:val="right" w:leader="dot" w:pos="9350"/>
            </w:tabs>
            <w:rPr>
              <w:noProof/>
            </w:rPr>
          </w:pPr>
          <w:hyperlink w:anchor="_Toc126571489" w:history="1">
            <w:r w:rsidR="007740A8" w:rsidRPr="00086DDA">
              <w:rPr>
                <w:rStyle w:val="Hyperlink"/>
                <w:rFonts w:ascii="Times New Roman" w:hAnsi="Times New Roman" w:cs="Times New Roman"/>
                <w:b/>
                <w:bCs/>
                <w:noProof/>
              </w:rPr>
              <w:t>5.2.2. Schedule related deviations</w:t>
            </w:r>
            <w:r w:rsidR="007740A8">
              <w:rPr>
                <w:noProof/>
                <w:webHidden/>
              </w:rPr>
              <w:tab/>
            </w:r>
            <w:r w:rsidR="007740A8">
              <w:rPr>
                <w:noProof/>
                <w:webHidden/>
              </w:rPr>
              <w:fldChar w:fldCharType="begin"/>
            </w:r>
            <w:r w:rsidR="007740A8">
              <w:rPr>
                <w:noProof/>
                <w:webHidden/>
              </w:rPr>
              <w:instrText xml:space="preserve"> PAGEREF _Toc126571489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4568C4BB" w14:textId="73DBC269" w:rsidR="007740A8" w:rsidRDefault="0045102D">
          <w:pPr>
            <w:pStyle w:val="TOC1"/>
            <w:rPr>
              <w:noProof/>
            </w:rPr>
          </w:pPr>
          <w:hyperlink w:anchor="_Toc126571490" w:history="1">
            <w:r w:rsidR="007740A8" w:rsidRPr="00086DDA">
              <w:rPr>
                <w:rStyle w:val="Hyperlink"/>
                <w:rFonts w:ascii="Times New Roman" w:hAnsi="Times New Roman" w:cs="Times New Roman"/>
                <w:b/>
                <w:bCs/>
                <w:noProof/>
                <w:highlight w:val="yellow"/>
              </w:rPr>
              <w:t>5.3. Initial test results</w:t>
            </w:r>
            <w:r w:rsidR="007740A8">
              <w:rPr>
                <w:noProof/>
                <w:webHidden/>
              </w:rPr>
              <w:tab/>
            </w:r>
            <w:r w:rsidR="007740A8">
              <w:rPr>
                <w:noProof/>
                <w:webHidden/>
              </w:rPr>
              <w:fldChar w:fldCharType="begin"/>
            </w:r>
            <w:r w:rsidR="007740A8">
              <w:rPr>
                <w:noProof/>
                <w:webHidden/>
              </w:rPr>
              <w:instrText xml:space="preserve"> PAGEREF _Toc126571490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5F501F29" w14:textId="615117C9" w:rsidR="007740A8" w:rsidRDefault="0045102D">
          <w:pPr>
            <w:pStyle w:val="TOC1"/>
            <w:rPr>
              <w:noProof/>
            </w:rPr>
          </w:pPr>
          <w:hyperlink w:anchor="_Toc126571491" w:history="1">
            <w:r w:rsidR="007740A8" w:rsidRPr="00086DDA">
              <w:rPr>
                <w:rStyle w:val="Hyperlink"/>
                <w:rFonts w:ascii="Times New Roman" w:hAnsi="Times New Roman" w:cs="Times New Roman"/>
                <w:b/>
                <w:bCs/>
                <w:noProof/>
              </w:rPr>
              <w:t>5.4. Required improvements</w:t>
            </w:r>
            <w:r w:rsidR="007740A8">
              <w:rPr>
                <w:noProof/>
                <w:webHidden/>
              </w:rPr>
              <w:tab/>
            </w:r>
            <w:r w:rsidR="007740A8">
              <w:rPr>
                <w:noProof/>
                <w:webHidden/>
              </w:rPr>
              <w:fldChar w:fldCharType="begin"/>
            </w:r>
            <w:r w:rsidR="007740A8">
              <w:rPr>
                <w:noProof/>
                <w:webHidden/>
              </w:rPr>
              <w:instrText xml:space="preserve"> PAGEREF _Toc126571491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FC850F2" w14:textId="5F103ABD" w:rsidR="007740A8" w:rsidRDefault="0045102D">
          <w:pPr>
            <w:pStyle w:val="TOC1"/>
            <w:rPr>
              <w:noProof/>
            </w:rPr>
          </w:pPr>
          <w:hyperlink w:anchor="_Toc126571492" w:history="1">
            <w:r w:rsidR="007740A8" w:rsidRPr="00086DDA">
              <w:rPr>
                <w:rStyle w:val="Hyperlink"/>
                <w:rFonts w:ascii="Times New Roman" w:hAnsi="Times New Roman" w:cs="Times New Roman"/>
                <w:b/>
                <w:bCs/>
                <w:noProof/>
                <w:highlight w:val="yellow"/>
              </w:rPr>
              <w:t>5.5. Demo of the prototype</w:t>
            </w:r>
            <w:r w:rsidR="007740A8">
              <w:rPr>
                <w:noProof/>
                <w:webHidden/>
              </w:rPr>
              <w:tab/>
            </w:r>
            <w:r w:rsidR="007740A8">
              <w:rPr>
                <w:noProof/>
                <w:webHidden/>
              </w:rPr>
              <w:fldChar w:fldCharType="begin"/>
            </w:r>
            <w:r w:rsidR="007740A8">
              <w:rPr>
                <w:noProof/>
                <w:webHidden/>
              </w:rPr>
              <w:instrText xml:space="preserve"> PAGEREF _Toc126571492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62D620B7" w14:textId="0DFF0331" w:rsidR="007740A8" w:rsidRDefault="0045102D">
          <w:pPr>
            <w:pStyle w:val="TOC1"/>
            <w:rPr>
              <w:noProof/>
            </w:rPr>
          </w:pPr>
          <w:hyperlink w:anchor="_Toc126571493" w:history="1">
            <w:r w:rsidR="007740A8" w:rsidRPr="00086DDA">
              <w:rPr>
                <w:rStyle w:val="Hyperlink"/>
                <w:rFonts w:ascii="Times New Roman" w:hAnsi="Times New Roman" w:cs="Times New Roman"/>
                <w:b/>
                <w:bCs/>
                <w:noProof/>
              </w:rPr>
              <w:t>5.6. Chapter summary</w:t>
            </w:r>
            <w:r w:rsidR="007740A8">
              <w:rPr>
                <w:noProof/>
                <w:webHidden/>
              </w:rPr>
              <w:tab/>
            </w:r>
            <w:r w:rsidR="007740A8">
              <w:rPr>
                <w:noProof/>
                <w:webHidden/>
              </w:rPr>
              <w:fldChar w:fldCharType="begin"/>
            </w:r>
            <w:r w:rsidR="007740A8">
              <w:rPr>
                <w:noProof/>
                <w:webHidden/>
              </w:rPr>
              <w:instrText xml:space="preserve"> PAGEREF _Toc126571493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4BB1ED4A" w14:textId="23DF1004" w:rsidR="007740A8" w:rsidRDefault="0045102D">
          <w:pPr>
            <w:pStyle w:val="TOC1"/>
            <w:rPr>
              <w:noProof/>
            </w:rPr>
          </w:pPr>
          <w:hyperlink w:anchor="_Toc126571494" w:history="1">
            <w:r w:rsidR="007740A8" w:rsidRPr="00086DDA">
              <w:rPr>
                <w:rStyle w:val="Hyperlink"/>
                <w:rFonts w:ascii="Times New Roman" w:hAnsi="Times New Roman" w:cs="Times New Roman"/>
                <w:b/>
                <w:bCs/>
                <w:noProof/>
              </w:rPr>
              <w:t>REFERENCES</w:t>
            </w:r>
            <w:r w:rsidR="007740A8">
              <w:rPr>
                <w:noProof/>
                <w:webHidden/>
              </w:rPr>
              <w:tab/>
            </w:r>
            <w:r w:rsidR="007740A8">
              <w:rPr>
                <w:noProof/>
                <w:webHidden/>
              </w:rPr>
              <w:fldChar w:fldCharType="begin"/>
            </w:r>
            <w:r w:rsidR="007740A8">
              <w:rPr>
                <w:noProof/>
                <w:webHidden/>
              </w:rPr>
              <w:instrText xml:space="preserve"> PAGEREF _Toc126571494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3E8FD70" w14:textId="3DB6428F" w:rsidR="007740A8" w:rsidRDefault="0045102D">
          <w:pPr>
            <w:pStyle w:val="TOC1"/>
            <w:rPr>
              <w:noProof/>
            </w:rPr>
          </w:pPr>
          <w:hyperlink w:anchor="_Toc126571495" w:history="1">
            <w:r w:rsidR="007740A8" w:rsidRPr="00086DDA">
              <w:rPr>
                <w:rStyle w:val="Hyperlink"/>
                <w:rFonts w:ascii="Times New Roman" w:hAnsi="Times New Roman" w:cs="Times New Roman"/>
                <w:b/>
                <w:bCs/>
                <w:noProof/>
              </w:rPr>
              <w:t>APPENDIX A – INTRODUCTION</w:t>
            </w:r>
            <w:r w:rsidR="007740A8">
              <w:rPr>
                <w:noProof/>
                <w:webHidden/>
              </w:rPr>
              <w:tab/>
            </w:r>
            <w:r w:rsidR="007740A8">
              <w:rPr>
                <w:noProof/>
                <w:webHidden/>
              </w:rPr>
              <w:fldChar w:fldCharType="begin"/>
            </w:r>
            <w:r w:rsidR="007740A8">
              <w:rPr>
                <w:noProof/>
                <w:webHidden/>
              </w:rPr>
              <w:instrText xml:space="preserve"> PAGEREF _Toc126571495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1C4F6517" w14:textId="1CE08EEC" w:rsidR="007740A8" w:rsidRDefault="0045102D">
          <w:pPr>
            <w:pStyle w:val="TOC1"/>
            <w:rPr>
              <w:noProof/>
            </w:rPr>
          </w:pPr>
          <w:hyperlink w:anchor="_Toc126571496" w:history="1">
            <w:r w:rsidR="007740A8" w:rsidRPr="00086DDA">
              <w:rPr>
                <w:rStyle w:val="Hyperlink"/>
                <w:rFonts w:ascii="Times New Roman" w:hAnsi="Times New Roman" w:cs="Times New Roman"/>
                <w:b/>
                <w:bCs/>
                <w:noProof/>
              </w:rPr>
              <w:t>A.1. Research questions</w:t>
            </w:r>
            <w:r w:rsidR="007740A8">
              <w:rPr>
                <w:noProof/>
                <w:webHidden/>
              </w:rPr>
              <w:tab/>
            </w:r>
            <w:r w:rsidR="007740A8">
              <w:rPr>
                <w:noProof/>
                <w:webHidden/>
              </w:rPr>
              <w:fldChar w:fldCharType="begin"/>
            </w:r>
            <w:r w:rsidR="007740A8">
              <w:rPr>
                <w:noProof/>
                <w:webHidden/>
              </w:rPr>
              <w:instrText xml:space="preserve"> PAGEREF _Toc126571496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2CE5EE0F" w14:textId="17EC0AA8" w:rsidR="007740A8" w:rsidRDefault="0045102D">
          <w:pPr>
            <w:pStyle w:val="TOC1"/>
            <w:rPr>
              <w:noProof/>
            </w:rPr>
          </w:pPr>
          <w:hyperlink w:anchor="_Toc126571497" w:history="1">
            <w:r w:rsidR="007740A8" w:rsidRPr="00086DDA">
              <w:rPr>
                <w:rStyle w:val="Hyperlink"/>
                <w:rFonts w:ascii="Times New Roman" w:hAnsi="Times New Roman" w:cs="Times New Roman"/>
                <w:b/>
                <w:bCs/>
                <w:noProof/>
              </w:rPr>
              <w:t>APPENDIX B – SRS</w:t>
            </w:r>
            <w:r w:rsidR="007740A8">
              <w:rPr>
                <w:noProof/>
                <w:webHidden/>
              </w:rPr>
              <w:tab/>
            </w:r>
            <w:r w:rsidR="007740A8">
              <w:rPr>
                <w:noProof/>
                <w:webHidden/>
              </w:rPr>
              <w:fldChar w:fldCharType="begin"/>
            </w:r>
            <w:r w:rsidR="007740A8">
              <w:rPr>
                <w:noProof/>
                <w:webHidden/>
              </w:rPr>
              <w:instrText xml:space="preserve"> PAGEREF _Toc126571497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0BEA92F7" w14:textId="30FEBF63" w:rsidR="007740A8" w:rsidRDefault="0045102D">
          <w:pPr>
            <w:pStyle w:val="TOC1"/>
            <w:rPr>
              <w:noProof/>
            </w:rPr>
          </w:pPr>
          <w:hyperlink w:anchor="_Toc126571498" w:history="1">
            <w:r w:rsidR="007740A8" w:rsidRPr="00086DDA">
              <w:rPr>
                <w:rStyle w:val="Hyperlink"/>
                <w:rFonts w:ascii="Times New Roman" w:hAnsi="Times New Roman" w:cs="Times New Roman"/>
                <w:b/>
                <w:bCs/>
                <w:noProof/>
              </w:rPr>
              <w:t>B.1. Requirement elicitation methodologies</w:t>
            </w:r>
            <w:r w:rsidR="007740A8">
              <w:rPr>
                <w:noProof/>
                <w:webHidden/>
              </w:rPr>
              <w:tab/>
            </w:r>
            <w:r w:rsidR="007740A8">
              <w:rPr>
                <w:noProof/>
                <w:webHidden/>
              </w:rPr>
              <w:fldChar w:fldCharType="begin"/>
            </w:r>
            <w:r w:rsidR="007740A8">
              <w:rPr>
                <w:noProof/>
                <w:webHidden/>
              </w:rPr>
              <w:instrText xml:space="preserve"> PAGEREF _Toc126571498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4114B538" w14:textId="1FCF935A" w:rsidR="007740A8" w:rsidRDefault="0045102D">
          <w:pPr>
            <w:pStyle w:val="TOC1"/>
            <w:rPr>
              <w:noProof/>
            </w:rPr>
          </w:pPr>
          <w:hyperlink w:anchor="_Toc126571499" w:history="1">
            <w:r w:rsidR="007740A8" w:rsidRPr="00086DDA">
              <w:rPr>
                <w:rStyle w:val="Hyperlink"/>
                <w:rFonts w:ascii="Times New Roman" w:hAnsi="Times New Roman" w:cs="Times New Roman"/>
                <w:b/>
                <w:bCs/>
                <w:noProof/>
              </w:rPr>
              <w:t>B.2. Survey analysis</w:t>
            </w:r>
            <w:r w:rsidR="007740A8">
              <w:rPr>
                <w:noProof/>
                <w:webHidden/>
              </w:rPr>
              <w:tab/>
            </w:r>
            <w:r w:rsidR="007740A8">
              <w:rPr>
                <w:noProof/>
                <w:webHidden/>
              </w:rPr>
              <w:fldChar w:fldCharType="begin"/>
            </w:r>
            <w:r w:rsidR="007740A8">
              <w:rPr>
                <w:noProof/>
                <w:webHidden/>
              </w:rPr>
              <w:instrText xml:space="preserve"> PAGEREF _Toc126571499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5278F49E" w14:textId="32FD86FD" w:rsidR="007740A8" w:rsidRDefault="0045102D">
          <w:pPr>
            <w:pStyle w:val="TOC1"/>
            <w:rPr>
              <w:noProof/>
            </w:rPr>
          </w:pPr>
          <w:hyperlink w:anchor="_Toc126571500" w:history="1">
            <w:r w:rsidR="007740A8" w:rsidRPr="00086DDA">
              <w:rPr>
                <w:rStyle w:val="Hyperlink"/>
                <w:rFonts w:ascii="Times New Roman" w:hAnsi="Times New Roman" w:cs="Times New Roman"/>
                <w:b/>
                <w:bCs/>
                <w:noProof/>
              </w:rPr>
              <w:t>B.3. Interview analysis</w:t>
            </w:r>
            <w:r w:rsidR="007740A8">
              <w:rPr>
                <w:noProof/>
                <w:webHidden/>
              </w:rPr>
              <w:tab/>
            </w:r>
            <w:r w:rsidR="007740A8">
              <w:rPr>
                <w:noProof/>
                <w:webHidden/>
              </w:rPr>
              <w:fldChar w:fldCharType="begin"/>
            </w:r>
            <w:r w:rsidR="007740A8">
              <w:rPr>
                <w:noProof/>
                <w:webHidden/>
              </w:rPr>
              <w:instrText xml:space="preserve"> PAGEREF _Toc126571500 \h </w:instrText>
            </w:r>
            <w:r w:rsidR="007740A8">
              <w:rPr>
                <w:noProof/>
                <w:webHidden/>
              </w:rPr>
            </w:r>
            <w:r w:rsidR="007740A8">
              <w:rPr>
                <w:noProof/>
                <w:webHidden/>
              </w:rPr>
              <w:fldChar w:fldCharType="separate"/>
            </w:r>
            <w:r w:rsidR="007740A8">
              <w:rPr>
                <w:noProof/>
                <w:webHidden/>
              </w:rPr>
              <w:t>XI</w:t>
            </w:r>
            <w:r w:rsidR="007740A8">
              <w:rPr>
                <w:noProof/>
                <w:webHidden/>
              </w:rPr>
              <w:fldChar w:fldCharType="end"/>
            </w:r>
          </w:hyperlink>
        </w:p>
        <w:p w14:paraId="054D31FC" w14:textId="5E1F80E3" w:rsidR="007740A8" w:rsidRDefault="0045102D">
          <w:pPr>
            <w:pStyle w:val="TOC1"/>
            <w:rPr>
              <w:noProof/>
            </w:rPr>
          </w:pPr>
          <w:hyperlink w:anchor="_Toc126571501" w:history="1">
            <w:r w:rsidR="007740A8" w:rsidRPr="00086DDA">
              <w:rPr>
                <w:rStyle w:val="Hyperlink"/>
                <w:rFonts w:ascii="Times New Roman" w:hAnsi="Times New Roman" w:cs="Times New Roman"/>
                <w:b/>
                <w:bCs/>
                <w:noProof/>
              </w:rPr>
              <w:t>B.4. Use case descriptions</w:t>
            </w:r>
            <w:r w:rsidR="007740A8">
              <w:rPr>
                <w:noProof/>
                <w:webHidden/>
              </w:rPr>
              <w:tab/>
            </w:r>
            <w:r w:rsidR="007740A8">
              <w:rPr>
                <w:noProof/>
                <w:webHidden/>
              </w:rPr>
              <w:fldChar w:fldCharType="begin"/>
            </w:r>
            <w:r w:rsidR="007740A8">
              <w:rPr>
                <w:noProof/>
                <w:webHidden/>
              </w:rPr>
              <w:instrText xml:space="preserve"> PAGEREF _Toc126571501 \h </w:instrText>
            </w:r>
            <w:r w:rsidR="007740A8">
              <w:rPr>
                <w:noProof/>
                <w:webHidden/>
              </w:rPr>
            </w:r>
            <w:r w:rsidR="007740A8">
              <w:rPr>
                <w:noProof/>
                <w:webHidden/>
              </w:rPr>
              <w:fldChar w:fldCharType="separate"/>
            </w:r>
            <w:r w:rsidR="007740A8">
              <w:rPr>
                <w:noProof/>
                <w:webHidden/>
              </w:rPr>
              <w:t>XIII</w:t>
            </w:r>
            <w:r w:rsidR="007740A8">
              <w:rPr>
                <w:noProof/>
                <w:webHidden/>
              </w:rPr>
              <w:fldChar w:fldCharType="end"/>
            </w:r>
          </w:hyperlink>
        </w:p>
        <w:p w14:paraId="7D834930" w14:textId="0B2DA22B" w:rsidR="007740A8" w:rsidRDefault="0045102D">
          <w:pPr>
            <w:pStyle w:val="TOC1"/>
            <w:rPr>
              <w:noProof/>
            </w:rPr>
          </w:pPr>
          <w:hyperlink w:anchor="_Toc126571502" w:history="1">
            <w:r w:rsidR="007740A8" w:rsidRPr="00086DDA">
              <w:rPr>
                <w:rStyle w:val="Hyperlink"/>
                <w:rFonts w:ascii="Times New Roman" w:hAnsi="Times New Roman" w:cs="Times New Roman"/>
                <w:b/>
                <w:bCs/>
                <w:noProof/>
              </w:rPr>
              <w:t>B.5. Functional requirements</w:t>
            </w:r>
            <w:r w:rsidR="007740A8">
              <w:rPr>
                <w:noProof/>
                <w:webHidden/>
              </w:rPr>
              <w:tab/>
            </w:r>
            <w:r w:rsidR="007740A8">
              <w:rPr>
                <w:noProof/>
                <w:webHidden/>
              </w:rPr>
              <w:fldChar w:fldCharType="begin"/>
            </w:r>
            <w:r w:rsidR="007740A8">
              <w:rPr>
                <w:noProof/>
                <w:webHidden/>
              </w:rPr>
              <w:instrText xml:space="preserve"> PAGEREF _Toc126571502 \h </w:instrText>
            </w:r>
            <w:r w:rsidR="007740A8">
              <w:rPr>
                <w:noProof/>
                <w:webHidden/>
              </w:rPr>
            </w:r>
            <w:r w:rsidR="007740A8">
              <w:rPr>
                <w:noProof/>
                <w:webHidden/>
              </w:rPr>
              <w:fldChar w:fldCharType="separate"/>
            </w:r>
            <w:r w:rsidR="007740A8">
              <w:rPr>
                <w:noProof/>
                <w:webHidden/>
              </w:rPr>
              <w:t>XIV</w:t>
            </w:r>
            <w:r w:rsidR="007740A8">
              <w:rPr>
                <w:noProof/>
                <w:webHidden/>
              </w:rPr>
              <w:fldChar w:fldCharType="end"/>
            </w:r>
          </w:hyperlink>
        </w:p>
        <w:p w14:paraId="309BC2EE" w14:textId="06644FCE" w:rsidR="007740A8" w:rsidRDefault="0045102D">
          <w:pPr>
            <w:pStyle w:val="TOC1"/>
            <w:rPr>
              <w:noProof/>
            </w:rPr>
          </w:pPr>
          <w:hyperlink w:anchor="_Toc126571503" w:history="1">
            <w:r w:rsidR="007740A8" w:rsidRPr="00086DDA">
              <w:rPr>
                <w:rStyle w:val="Hyperlink"/>
                <w:rFonts w:ascii="Times New Roman" w:hAnsi="Times New Roman" w:cs="Times New Roman"/>
                <w:b/>
                <w:bCs/>
                <w:noProof/>
              </w:rPr>
              <w:t>APPENDIX C – DESIGN</w:t>
            </w:r>
            <w:r w:rsidR="007740A8">
              <w:rPr>
                <w:noProof/>
                <w:webHidden/>
              </w:rPr>
              <w:tab/>
            </w:r>
            <w:r w:rsidR="007740A8">
              <w:rPr>
                <w:noProof/>
                <w:webHidden/>
              </w:rPr>
              <w:fldChar w:fldCharType="begin"/>
            </w:r>
            <w:r w:rsidR="007740A8">
              <w:rPr>
                <w:noProof/>
                <w:webHidden/>
              </w:rPr>
              <w:instrText xml:space="preserve"> PAGEREF _Toc126571503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6291EE1D" w14:textId="2FEE72CB" w:rsidR="007740A8" w:rsidRDefault="0045102D">
          <w:pPr>
            <w:pStyle w:val="TOC1"/>
            <w:rPr>
              <w:noProof/>
            </w:rPr>
          </w:pPr>
          <w:hyperlink w:anchor="_Toc126571504" w:history="1">
            <w:r w:rsidR="007740A8" w:rsidRPr="00086DDA">
              <w:rPr>
                <w:rStyle w:val="Hyperlink"/>
                <w:rFonts w:ascii="Times New Roman" w:hAnsi="Times New Roman" w:cs="Times New Roman"/>
                <w:b/>
                <w:bCs/>
                <w:noProof/>
              </w:rPr>
              <w:t>C.1. Algorithm intuition</w:t>
            </w:r>
            <w:r w:rsidR="007740A8">
              <w:rPr>
                <w:noProof/>
                <w:webHidden/>
              </w:rPr>
              <w:tab/>
            </w:r>
            <w:r w:rsidR="007740A8">
              <w:rPr>
                <w:noProof/>
                <w:webHidden/>
              </w:rPr>
              <w:fldChar w:fldCharType="begin"/>
            </w:r>
            <w:r w:rsidR="007740A8">
              <w:rPr>
                <w:noProof/>
                <w:webHidden/>
              </w:rPr>
              <w:instrText xml:space="preserve"> PAGEREF _Toc126571504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1368BD95" w14:textId="4EB18447" w:rsidR="007740A8" w:rsidRDefault="0045102D">
          <w:pPr>
            <w:pStyle w:val="TOC1"/>
            <w:rPr>
              <w:noProof/>
            </w:rPr>
          </w:pPr>
          <w:hyperlink w:anchor="_Toc126571505" w:history="1">
            <w:r w:rsidR="007740A8" w:rsidRPr="00086DDA">
              <w:rPr>
                <w:rStyle w:val="Hyperlink"/>
                <w:rFonts w:ascii="Times New Roman" w:hAnsi="Times New Roman" w:cs="Times New Roman"/>
                <w:b/>
                <w:bCs/>
                <w:noProof/>
              </w:rPr>
              <w:t>C.2. UI wireframes</w:t>
            </w:r>
            <w:r w:rsidR="007740A8">
              <w:rPr>
                <w:noProof/>
                <w:webHidden/>
              </w:rPr>
              <w:tab/>
            </w:r>
            <w:r w:rsidR="007740A8">
              <w:rPr>
                <w:noProof/>
                <w:webHidden/>
              </w:rPr>
              <w:fldChar w:fldCharType="begin"/>
            </w:r>
            <w:r w:rsidR="007740A8">
              <w:rPr>
                <w:noProof/>
                <w:webHidden/>
              </w:rPr>
              <w:instrText xml:space="preserve"> PAGEREF _Toc126571505 \h </w:instrText>
            </w:r>
            <w:r w:rsidR="007740A8">
              <w:rPr>
                <w:noProof/>
                <w:webHidden/>
              </w:rPr>
            </w:r>
            <w:r w:rsidR="007740A8">
              <w:rPr>
                <w:noProof/>
                <w:webHidden/>
              </w:rPr>
              <w:fldChar w:fldCharType="separate"/>
            </w:r>
            <w:r w:rsidR="007740A8">
              <w:rPr>
                <w:noProof/>
                <w:webHidden/>
              </w:rPr>
              <w:t>XVI</w:t>
            </w:r>
            <w:r w:rsidR="007740A8">
              <w:rPr>
                <w:noProof/>
                <w:webHidden/>
              </w:rPr>
              <w:fldChar w:fldCharType="end"/>
            </w:r>
          </w:hyperlink>
        </w:p>
        <w:p w14:paraId="343DB7F3" w14:textId="7B68B360" w:rsidR="007740A8" w:rsidRDefault="0045102D">
          <w:pPr>
            <w:pStyle w:val="TOC1"/>
            <w:rPr>
              <w:noProof/>
            </w:rPr>
          </w:pPr>
          <w:hyperlink w:anchor="_Toc126571506" w:history="1">
            <w:r w:rsidR="007740A8" w:rsidRPr="00086DDA">
              <w:rPr>
                <w:rStyle w:val="Hyperlink"/>
                <w:rFonts w:ascii="Times New Roman" w:hAnsi="Times New Roman" w:cs="Times New Roman"/>
                <w:b/>
                <w:bCs/>
                <w:noProof/>
              </w:rPr>
              <w:t>APPENDIX D – IMPLEMENTATION</w:t>
            </w:r>
            <w:r w:rsidR="007740A8">
              <w:rPr>
                <w:noProof/>
                <w:webHidden/>
              </w:rPr>
              <w:tab/>
            </w:r>
            <w:r w:rsidR="007740A8">
              <w:rPr>
                <w:noProof/>
                <w:webHidden/>
              </w:rPr>
              <w:fldChar w:fldCharType="begin"/>
            </w:r>
            <w:r w:rsidR="007740A8">
              <w:rPr>
                <w:noProof/>
                <w:webHidden/>
              </w:rPr>
              <w:instrText xml:space="preserve"> PAGEREF _Toc126571506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3EC6AF4F" w14:textId="66310B9B" w:rsidR="007740A8" w:rsidRDefault="0045102D">
          <w:pPr>
            <w:pStyle w:val="TOC1"/>
            <w:rPr>
              <w:noProof/>
            </w:rPr>
          </w:pPr>
          <w:hyperlink w:anchor="_Toc126571507" w:history="1">
            <w:r w:rsidR="007740A8" w:rsidRPr="00086DDA">
              <w:rPr>
                <w:rStyle w:val="Hyperlink"/>
                <w:rFonts w:ascii="Times New Roman" w:hAnsi="Times New Roman" w:cs="Times New Roman"/>
                <w:b/>
                <w:bCs/>
                <w:noProof/>
              </w:rPr>
              <w:t>D.1. Fetch data</w:t>
            </w:r>
            <w:r w:rsidR="007740A8">
              <w:rPr>
                <w:noProof/>
                <w:webHidden/>
              </w:rPr>
              <w:tab/>
            </w:r>
            <w:r w:rsidR="007740A8">
              <w:rPr>
                <w:noProof/>
                <w:webHidden/>
              </w:rPr>
              <w:fldChar w:fldCharType="begin"/>
            </w:r>
            <w:r w:rsidR="007740A8">
              <w:rPr>
                <w:noProof/>
                <w:webHidden/>
              </w:rPr>
              <w:instrText xml:space="preserve"> PAGEREF _Toc126571507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67402EDB" w14:textId="23FBD581" w:rsidR="007740A8" w:rsidRDefault="0045102D">
          <w:pPr>
            <w:pStyle w:val="TOC1"/>
            <w:rPr>
              <w:noProof/>
            </w:rPr>
          </w:pPr>
          <w:hyperlink w:anchor="_Toc126571508" w:history="1">
            <w:r w:rsidR="007740A8" w:rsidRPr="00086DDA">
              <w:rPr>
                <w:rStyle w:val="Hyperlink"/>
                <w:rFonts w:ascii="Times New Roman" w:hAnsi="Times New Roman" w:cs="Times New Roman"/>
                <w:b/>
                <w:bCs/>
                <w:noProof/>
              </w:rPr>
              <w:t>D.2. Preprocessing</w:t>
            </w:r>
            <w:r w:rsidR="007740A8">
              <w:rPr>
                <w:noProof/>
                <w:webHidden/>
              </w:rPr>
              <w:tab/>
            </w:r>
            <w:r w:rsidR="007740A8">
              <w:rPr>
                <w:noProof/>
                <w:webHidden/>
              </w:rPr>
              <w:fldChar w:fldCharType="begin"/>
            </w:r>
            <w:r w:rsidR="007740A8">
              <w:rPr>
                <w:noProof/>
                <w:webHidden/>
              </w:rPr>
              <w:instrText xml:space="preserve"> PAGEREF _Toc126571508 \h </w:instrText>
            </w:r>
            <w:r w:rsidR="007740A8">
              <w:rPr>
                <w:noProof/>
                <w:webHidden/>
              </w:rPr>
            </w:r>
            <w:r w:rsidR="007740A8">
              <w:rPr>
                <w:noProof/>
                <w:webHidden/>
              </w:rPr>
              <w:fldChar w:fldCharType="separate"/>
            </w:r>
            <w:r w:rsidR="007740A8">
              <w:rPr>
                <w:noProof/>
                <w:webHidden/>
              </w:rPr>
              <w:t>XXII</w:t>
            </w:r>
            <w:r w:rsidR="007740A8">
              <w:rPr>
                <w:noProof/>
                <w:webHidden/>
              </w:rPr>
              <w:fldChar w:fldCharType="end"/>
            </w:r>
          </w:hyperlink>
        </w:p>
        <w:p w14:paraId="24527A80" w14:textId="2B5F3D04" w:rsidR="007740A8" w:rsidRDefault="0045102D">
          <w:pPr>
            <w:pStyle w:val="TOC1"/>
            <w:rPr>
              <w:noProof/>
            </w:rPr>
          </w:pPr>
          <w:hyperlink w:anchor="_Toc126571509" w:history="1">
            <w:r w:rsidR="007740A8" w:rsidRPr="00086DDA">
              <w:rPr>
                <w:rStyle w:val="Hyperlink"/>
                <w:rFonts w:ascii="Times New Roman" w:hAnsi="Times New Roman" w:cs="Times New Roman"/>
                <w:b/>
                <w:bCs/>
                <w:noProof/>
              </w:rPr>
              <w:t>APPENDIX E – CONCLUSION</w:t>
            </w:r>
            <w:r w:rsidR="007740A8">
              <w:rPr>
                <w:noProof/>
                <w:webHidden/>
              </w:rPr>
              <w:tab/>
            </w:r>
            <w:r w:rsidR="007740A8">
              <w:rPr>
                <w:noProof/>
                <w:webHidden/>
              </w:rPr>
              <w:fldChar w:fldCharType="begin"/>
            </w:r>
            <w:r w:rsidR="007740A8">
              <w:rPr>
                <w:noProof/>
                <w:webHidden/>
              </w:rPr>
              <w:instrText xml:space="preserve"> PAGEREF _Toc126571509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0B324C68" w14:textId="27D2BE72" w:rsidR="007740A8" w:rsidRDefault="0045102D">
          <w:pPr>
            <w:pStyle w:val="TOC1"/>
            <w:rPr>
              <w:noProof/>
            </w:rPr>
          </w:pPr>
          <w:hyperlink w:anchor="_Toc126571510" w:history="1">
            <w:r w:rsidR="007740A8" w:rsidRPr="00086DDA">
              <w:rPr>
                <w:rStyle w:val="Hyperlink"/>
                <w:rFonts w:ascii="Times New Roman" w:hAnsi="Times New Roman" w:cs="Times New Roman"/>
                <w:b/>
                <w:bCs/>
                <w:noProof/>
              </w:rPr>
              <w:t>E.1. Project scope</w:t>
            </w:r>
            <w:r w:rsidR="007740A8">
              <w:rPr>
                <w:noProof/>
                <w:webHidden/>
              </w:rPr>
              <w:tab/>
            </w:r>
            <w:r w:rsidR="007740A8">
              <w:rPr>
                <w:noProof/>
                <w:webHidden/>
              </w:rPr>
              <w:fldChar w:fldCharType="begin"/>
            </w:r>
            <w:r w:rsidR="007740A8">
              <w:rPr>
                <w:noProof/>
                <w:webHidden/>
              </w:rPr>
              <w:instrText xml:space="preserve"> PAGEREF _Toc126571510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23A9E555" w14:textId="40C83C6F" w:rsidR="007740A8" w:rsidRDefault="0045102D">
          <w:pPr>
            <w:pStyle w:val="TOC1"/>
            <w:rPr>
              <w:noProof/>
            </w:rPr>
          </w:pPr>
          <w:hyperlink w:anchor="_Toc126571511" w:history="1">
            <w:r w:rsidR="007740A8" w:rsidRPr="00086DDA">
              <w:rPr>
                <w:rStyle w:val="Hyperlink"/>
                <w:rFonts w:ascii="Times New Roman" w:hAnsi="Times New Roman" w:cs="Times New Roman"/>
                <w:b/>
                <w:bCs/>
                <w:noProof/>
              </w:rPr>
              <w:t>E.2. Project schedule</w:t>
            </w:r>
            <w:r w:rsidR="007740A8">
              <w:rPr>
                <w:noProof/>
                <w:webHidden/>
              </w:rPr>
              <w:tab/>
            </w:r>
            <w:r w:rsidR="007740A8">
              <w:rPr>
                <w:noProof/>
                <w:webHidden/>
              </w:rPr>
              <w:fldChar w:fldCharType="begin"/>
            </w:r>
            <w:r w:rsidR="007740A8">
              <w:rPr>
                <w:noProof/>
                <w:webHidden/>
              </w:rPr>
              <w:instrText xml:space="preserve"> PAGEREF _Toc126571511 \h </w:instrText>
            </w:r>
            <w:r w:rsidR="007740A8">
              <w:rPr>
                <w:noProof/>
                <w:webHidden/>
              </w:rPr>
            </w:r>
            <w:r w:rsidR="007740A8">
              <w:rPr>
                <w:noProof/>
                <w:webHidden/>
              </w:rPr>
              <w:fldChar w:fldCharType="separate"/>
            </w:r>
            <w:r w:rsidR="007740A8">
              <w:rPr>
                <w:noProof/>
                <w:webHidden/>
              </w:rPr>
              <w:t>XXVI</w:t>
            </w:r>
            <w:r w:rsidR="007740A8">
              <w:rPr>
                <w:noProof/>
                <w:webHidden/>
              </w:rPr>
              <w:fldChar w:fldCharType="end"/>
            </w:r>
          </w:hyperlink>
        </w:p>
        <w:p w14:paraId="47CFC685" w14:textId="692A37A9" w:rsidR="007740A8" w:rsidRDefault="0045102D">
          <w:pPr>
            <w:pStyle w:val="TOC1"/>
            <w:rPr>
              <w:noProof/>
            </w:rPr>
          </w:pPr>
          <w:hyperlink w:anchor="_Toc126571512" w:history="1">
            <w:r w:rsidR="007740A8" w:rsidRPr="00086DDA">
              <w:rPr>
                <w:rStyle w:val="Hyperlink"/>
                <w:rFonts w:ascii="Times New Roman" w:hAnsi="Times New Roman" w:cs="Times New Roman"/>
                <w:b/>
                <w:bCs/>
                <w:noProof/>
              </w:rPr>
              <w:t>E.3. Project progress</w:t>
            </w:r>
            <w:r w:rsidR="007740A8">
              <w:rPr>
                <w:noProof/>
                <w:webHidden/>
              </w:rPr>
              <w:tab/>
            </w:r>
            <w:r w:rsidR="007740A8">
              <w:rPr>
                <w:noProof/>
                <w:webHidden/>
              </w:rPr>
              <w:fldChar w:fldCharType="begin"/>
            </w:r>
            <w:r w:rsidR="007740A8">
              <w:rPr>
                <w:noProof/>
                <w:webHidden/>
              </w:rPr>
              <w:instrText xml:space="preserve"> PAGEREF _Toc126571512 \h </w:instrText>
            </w:r>
            <w:r w:rsidR="007740A8">
              <w:rPr>
                <w:noProof/>
                <w:webHidden/>
              </w:rPr>
            </w:r>
            <w:r w:rsidR="007740A8">
              <w:rPr>
                <w:noProof/>
                <w:webHidden/>
              </w:rPr>
              <w:fldChar w:fldCharType="separate"/>
            </w:r>
            <w:r w:rsidR="007740A8">
              <w:rPr>
                <w:noProof/>
                <w:webHidden/>
              </w:rPr>
              <w:t>XXVII</w:t>
            </w:r>
            <w:r w:rsidR="007740A8">
              <w:rPr>
                <w:noProof/>
                <w:webHidden/>
              </w:rPr>
              <w:fldChar w:fldCharType="end"/>
            </w:r>
          </w:hyperlink>
        </w:p>
        <w:p w14:paraId="23BE23CB" w14:textId="27DA314E" w:rsidR="00025D2C" w:rsidRPr="000B4E79" w:rsidRDefault="00025D2C" w:rsidP="00025D2C">
          <w:pPr>
            <w:spacing w:line="276" w:lineRule="auto"/>
            <w:rPr>
              <w:rFonts w:ascii="Times New Roman" w:hAnsi="Times New Roman" w:cs="Times New Roman"/>
              <w:sz w:val="24"/>
              <w:szCs w:val="24"/>
            </w:rPr>
          </w:pPr>
          <w:r w:rsidRPr="000B4E79">
            <w:rPr>
              <w:rFonts w:ascii="Times New Roman" w:hAnsi="Times New Roman" w:cs="Times New Roman"/>
              <w:noProof/>
              <w:sz w:val="24"/>
              <w:szCs w:val="24"/>
            </w:rPr>
            <w:fldChar w:fldCharType="end"/>
          </w:r>
        </w:p>
      </w:sdtContent>
    </w:sdt>
    <w:p w14:paraId="1A9CBA84" w14:textId="15E70F49" w:rsidR="00781F40" w:rsidRPr="006B5E91" w:rsidRDefault="00781F40" w:rsidP="00781F40">
      <w:pPr>
        <w:rPr>
          <w:rFonts w:ascii="Times New Roman" w:hAnsi="Times New Roman" w:cs="Times New Roman"/>
        </w:rPr>
      </w:pPr>
    </w:p>
    <w:p w14:paraId="637F0A32" w14:textId="6CE6F1E9" w:rsidR="006C35F1" w:rsidRDefault="006C35F1" w:rsidP="006C35F1">
      <w:pPr>
        <w:rPr>
          <w:rFonts w:ascii="Times New Roman" w:hAnsi="Times New Roman" w:cs="Times New Roman"/>
        </w:rPr>
      </w:pPr>
    </w:p>
    <w:p w14:paraId="72DB7320" w14:textId="67DC79A6" w:rsidR="00A13FBD" w:rsidRDefault="00A13FBD" w:rsidP="006C35F1">
      <w:pPr>
        <w:rPr>
          <w:rFonts w:ascii="Times New Roman" w:hAnsi="Times New Roman" w:cs="Times New Roman"/>
        </w:rPr>
      </w:pPr>
    </w:p>
    <w:p w14:paraId="1033CC38" w14:textId="2E2E3DF0" w:rsidR="00A13FBD" w:rsidRDefault="00A13FBD" w:rsidP="006C35F1">
      <w:pPr>
        <w:rPr>
          <w:rFonts w:ascii="Times New Roman" w:hAnsi="Times New Roman" w:cs="Times New Roman"/>
        </w:rPr>
      </w:pPr>
    </w:p>
    <w:p w14:paraId="3F0ADF81" w14:textId="1F2D1E00" w:rsidR="00A13FBD" w:rsidRDefault="00A13FBD" w:rsidP="006C35F1">
      <w:pPr>
        <w:rPr>
          <w:rFonts w:ascii="Times New Roman" w:hAnsi="Times New Roman" w:cs="Times New Roman"/>
        </w:rPr>
      </w:pPr>
    </w:p>
    <w:p w14:paraId="20E49A14" w14:textId="7CF7ADF4" w:rsidR="00A13FBD" w:rsidRDefault="00A13FBD" w:rsidP="006C35F1">
      <w:pPr>
        <w:rPr>
          <w:rFonts w:ascii="Times New Roman" w:hAnsi="Times New Roman" w:cs="Times New Roman"/>
        </w:rPr>
      </w:pPr>
    </w:p>
    <w:p w14:paraId="44D96ECA" w14:textId="647C0CAE" w:rsidR="00A13FBD" w:rsidRDefault="00A13FBD" w:rsidP="006C35F1">
      <w:pPr>
        <w:rPr>
          <w:rFonts w:ascii="Times New Roman" w:hAnsi="Times New Roman" w:cs="Times New Roman"/>
        </w:rPr>
      </w:pPr>
    </w:p>
    <w:p w14:paraId="05FF4C20" w14:textId="2E182418" w:rsidR="00A13FBD" w:rsidRDefault="00A13FBD" w:rsidP="006C35F1">
      <w:pPr>
        <w:rPr>
          <w:rFonts w:ascii="Times New Roman" w:hAnsi="Times New Roman" w:cs="Times New Roman"/>
        </w:rPr>
      </w:pPr>
    </w:p>
    <w:p w14:paraId="6F2D7698" w14:textId="3E2BA92B" w:rsidR="00A13FBD" w:rsidRDefault="00A13FBD" w:rsidP="006C35F1">
      <w:pPr>
        <w:rPr>
          <w:rFonts w:ascii="Times New Roman" w:hAnsi="Times New Roman" w:cs="Times New Roman"/>
        </w:rPr>
      </w:pPr>
    </w:p>
    <w:p w14:paraId="2C05AB84" w14:textId="7091B912" w:rsidR="00A13FBD" w:rsidRDefault="00A13FBD" w:rsidP="006C35F1">
      <w:pPr>
        <w:rPr>
          <w:rFonts w:ascii="Times New Roman" w:hAnsi="Times New Roman" w:cs="Times New Roman"/>
        </w:rPr>
      </w:pPr>
    </w:p>
    <w:p w14:paraId="2175EABE" w14:textId="43BB3099" w:rsidR="00A13FBD" w:rsidRDefault="00A13FBD" w:rsidP="006C35F1">
      <w:pPr>
        <w:rPr>
          <w:rFonts w:ascii="Times New Roman" w:hAnsi="Times New Roman" w:cs="Times New Roman"/>
        </w:rPr>
      </w:pPr>
    </w:p>
    <w:p w14:paraId="0716E611" w14:textId="51EB84AD" w:rsidR="00914E2B" w:rsidRPr="006B5E91" w:rsidRDefault="00914E2B" w:rsidP="00380BB0">
      <w:pPr>
        <w:pStyle w:val="Heading1"/>
        <w:spacing w:before="0" w:line="360" w:lineRule="auto"/>
        <w:rPr>
          <w:rFonts w:ascii="Times New Roman" w:hAnsi="Times New Roman" w:cs="Times New Roman"/>
          <w:sz w:val="32"/>
          <w:szCs w:val="32"/>
        </w:rPr>
      </w:pPr>
      <w:bookmarkStart w:id="2" w:name="_Toc125663073"/>
      <w:bookmarkStart w:id="3" w:name="_Toc126571404"/>
      <w:r w:rsidRPr="006B5E91">
        <w:rPr>
          <w:rFonts w:ascii="Times New Roman" w:hAnsi="Times New Roman" w:cs="Times New Roman"/>
          <w:sz w:val="32"/>
          <w:szCs w:val="32"/>
        </w:rPr>
        <w:t>List of Tables</w:t>
      </w:r>
      <w:bookmarkEnd w:id="2"/>
      <w:bookmarkEnd w:id="3"/>
    </w:p>
    <w:p w14:paraId="242A812D" w14:textId="68640585" w:rsidR="002E315B" w:rsidRPr="006B5E91" w:rsidRDefault="00A951D0"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Table" </w:instrText>
      </w:r>
      <w:r w:rsidRPr="006B5E91">
        <w:rPr>
          <w:rFonts w:ascii="Times New Roman" w:hAnsi="Times New Roman" w:cs="Times New Roman"/>
          <w:b/>
          <w:bCs/>
          <w:sz w:val="24"/>
          <w:szCs w:val="24"/>
        </w:rPr>
        <w:fldChar w:fldCharType="separate"/>
      </w:r>
      <w:hyperlink w:anchor="_Toc125649728" w:history="1">
        <w:r w:rsidR="002E315B" w:rsidRPr="006B5E91">
          <w:rPr>
            <w:rStyle w:val="Hyperlink"/>
            <w:rFonts w:ascii="Times New Roman" w:hAnsi="Times New Roman" w:cs="Times New Roman"/>
            <w:noProof/>
            <w:sz w:val="24"/>
            <w:szCs w:val="24"/>
          </w:rPr>
          <w:t>Table 1: Research Objectiv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w:t>
        </w:r>
        <w:r w:rsidR="002E315B" w:rsidRPr="006B5E91">
          <w:rPr>
            <w:rFonts w:ascii="Times New Roman" w:hAnsi="Times New Roman" w:cs="Times New Roman"/>
            <w:noProof/>
            <w:webHidden/>
            <w:sz w:val="24"/>
            <w:szCs w:val="24"/>
          </w:rPr>
          <w:fldChar w:fldCharType="end"/>
        </w:r>
      </w:hyperlink>
    </w:p>
    <w:p w14:paraId="0DAA5D5D" w14:textId="61D24C6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29" w:history="1">
        <w:r w:rsidR="002E315B" w:rsidRPr="006B5E91">
          <w:rPr>
            <w:rStyle w:val="Hyperlink"/>
            <w:rFonts w:ascii="Times New Roman" w:hAnsi="Times New Roman" w:cs="Times New Roman"/>
            <w:noProof/>
            <w:sz w:val="24"/>
            <w:szCs w:val="24"/>
          </w:rPr>
          <w:t>Table 2: Stakeholder viewpoi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1</w:t>
        </w:r>
        <w:r w:rsidR="002E315B" w:rsidRPr="006B5E91">
          <w:rPr>
            <w:rFonts w:ascii="Times New Roman" w:hAnsi="Times New Roman" w:cs="Times New Roman"/>
            <w:noProof/>
            <w:webHidden/>
            <w:sz w:val="24"/>
            <w:szCs w:val="24"/>
          </w:rPr>
          <w:fldChar w:fldCharType="end"/>
        </w:r>
      </w:hyperlink>
    </w:p>
    <w:p w14:paraId="5BCC6D3C" w14:textId="12B1026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0" w:history="1">
        <w:r w:rsidR="002E315B" w:rsidRPr="006B5E91">
          <w:rPr>
            <w:rStyle w:val="Hyperlink"/>
            <w:rFonts w:ascii="Times New Roman" w:hAnsi="Times New Roman" w:cs="Times New Roman"/>
            <w:noProof/>
            <w:sz w:val="24"/>
            <w:szCs w:val="24"/>
          </w:rPr>
          <w:t>Table 3: Requirement elicitation method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2</w:t>
        </w:r>
        <w:r w:rsidR="002E315B" w:rsidRPr="006B5E91">
          <w:rPr>
            <w:rFonts w:ascii="Times New Roman" w:hAnsi="Times New Roman" w:cs="Times New Roman"/>
            <w:noProof/>
            <w:webHidden/>
            <w:sz w:val="24"/>
            <w:szCs w:val="24"/>
          </w:rPr>
          <w:fldChar w:fldCharType="end"/>
        </w:r>
      </w:hyperlink>
    </w:p>
    <w:p w14:paraId="4C877654" w14:textId="7713DAF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1" w:history="1">
        <w:r w:rsidR="002E315B" w:rsidRPr="006B5E91">
          <w:rPr>
            <w:rStyle w:val="Hyperlink"/>
            <w:rFonts w:ascii="Times New Roman" w:hAnsi="Times New Roman" w:cs="Times New Roman"/>
            <w:noProof/>
            <w:sz w:val="24"/>
            <w:szCs w:val="24"/>
          </w:rPr>
          <w:t>Table 4: Observations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3</w:t>
        </w:r>
        <w:r w:rsidR="002E315B" w:rsidRPr="006B5E91">
          <w:rPr>
            <w:rFonts w:ascii="Times New Roman" w:hAnsi="Times New Roman" w:cs="Times New Roman"/>
            <w:noProof/>
            <w:webHidden/>
            <w:sz w:val="24"/>
            <w:szCs w:val="24"/>
          </w:rPr>
          <w:fldChar w:fldCharType="end"/>
        </w:r>
      </w:hyperlink>
    </w:p>
    <w:p w14:paraId="03D36510" w14:textId="2D659EE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2" w:history="1">
        <w:r w:rsidR="002E315B" w:rsidRPr="006B5E91">
          <w:rPr>
            <w:rStyle w:val="Hyperlink"/>
            <w:rFonts w:ascii="Times New Roman" w:hAnsi="Times New Roman" w:cs="Times New Roman"/>
            <w:noProof/>
            <w:sz w:val="24"/>
            <w:szCs w:val="24"/>
          </w:rPr>
          <w:t>Table 5: Prototyping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4</w:t>
        </w:r>
        <w:r w:rsidR="002E315B" w:rsidRPr="006B5E91">
          <w:rPr>
            <w:rFonts w:ascii="Times New Roman" w:hAnsi="Times New Roman" w:cs="Times New Roman"/>
            <w:noProof/>
            <w:webHidden/>
            <w:sz w:val="24"/>
            <w:szCs w:val="24"/>
          </w:rPr>
          <w:fldChar w:fldCharType="end"/>
        </w:r>
      </w:hyperlink>
    </w:p>
    <w:p w14:paraId="5FD8C38B" w14:textId="3B6081E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3" w:history="1">
        <w:r w:rsidR="002E315B" w:rsidRPr="006B5E91">
          <w:rPr>
            <w:rStyle w:val="Hyperlink"/>
            <w:rFonts w:ascii="Times New Roman" w:hAnsi="Times New Roman" w:cs="Times New Roman"/>
            <w:noProof/>
            <w:sz w:val="24"/>
            <w:szCs w:val="24"/>
          </w:rPr>
          <w:t>Table 6: Use case description UC:03; UC:04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19D29632" w14:textId="32A4A0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4" w:history="1">
        <w:r w:rsidR="002E315B" w:rsidRPr="006B5E91">
          <w:rPr>
            <w:rStyle w:val="Hyperlink"/>
            <w:rFonts w:ascii="Times New Roman" w:hAnsi="Times New Roman" w:cs="Times New Roman"/>
            <w:noProof/>
            <w:sz w:val="24"/>
            <w:szCs w:val="24"/>
          </w:rPr>
          <w:t>Table 7: Use case description UC:05; UC:06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8</w:t>
        </w:r>
        <w:r w:rsidR="002E315B" w:rsidRPr="006B5E91">
          <w:rPr>
            <w:rFonts w:ascii="Times New Roman" w:hAnsi="Times New Roman" w:cs="Times New Roman"/>
            <w:noProof/>
            <w:webHidden/>
            <w:sz w:val="24"/>
            <w:szCs w:val="24"/>
          </w:rPr>
          <w:fldChar w:fldCharType="end"/>
        </w:r>
      </w:hyperlink>
    </w:p>
    <w:p w14:paraId="3ED8C8D1" w14:textId="63E2D8C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5" w:history="1">
        <w:r w:rsidR="002E315B" w:rsidRPr="006B5E91">
          <w:rPr>
            <w:rStyle w:val="Hyperlink"/>
            <w:rFonts w:ascii="Times New Roman" w:hAnsi="Times New Roman" w:cs="Times New Roman"/>
            <w:noProof/>
            <w:sz w:val="24"/>
            <w:szCs w:val="24"/>
          </w:rPr>
          <w:t>Table 8: 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9</w:t>
        </w:r>
        <w:r w:rsidR="002E315B" w:rsidRPr="006B5E91">
          <w:rPr>
            <w:rFonts w:ascii="Times New Roman" w:hAnsi="Times New Roman" w:cs="Times New Roman"/>
            <w:noProof/>
            <w:webHidden/>
            <w:sz w:val="24"/>
            <w:szCs w:val="24"/>
          </w:rPr>
          <w:fldChar w:fldCharType="end"/>
        </w:r>
      </w:hyperlink>
    </w:p>
    <w:p w14:paraId="1D9CCCCD" w14:textId="4944292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6" w:history="1">
        <w:r w:rsidR="002E315B" w:rsidRPr="006B5E91">
          <w:rPr>
            <w:rStyle w:val="Hyperlink"/>
            <w:rFonts w:ascii="Times New Roman" w:hAnsi="Times New Roman" w:cs="Times New Roman"/>
            <w:noProof/>
            <w:sz w:val="24"/>
            <w:szCs w:val="24"/>
          </w:rPr>
          <w:t>Table 9: Non-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1</w:t>
        </w:r>
        <w:r w:rsidR="002E315B" w:rsidRPr="006B5E91">
          <w:rPr>
            <w:rFonts w:ascii="Times New Roman" w:hAnsi="Times New Roman" w:cs="Times New Roman"/>
            <w:noProof/>
            <w:webHidden/>
            <w:sz w:val="24"/>
            <w:szCs w:val="24"/>
          </w:rPr>
          <w:fldChar w:fldCharType="end"/>
        </w:r>
      </w:hyperlink>
    </w:p>
    <w:p w14:paraId="236983E8" w14:textId="11ABEFA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7" w:history="1">
        <w:r w:rsidR="002E315B" w:rsidRPr="006B5E91">
          <w:rPr>
            <w:rStyle w:val="Hyperlink"/>
            <w:rFonts w:ascii="Times New Roman" w:hAnsi="Times New Roman" w:cs="Times New Roman"/>
            <w:noProof/>
            <w:sz w:val="24"/>
            <w:szCs w:val="24"/>
          </w:rPr>
          <w:t>Table 10: Design goals of the proposed syste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2</w:t>
        </w:r>
        <w:r w:rsidR="002E315B" w:rsidRPr="006B5E91">
          <w:rPr>
            <w:rFonts w:ascii="Times New Roman" w:hAnsi="Times New Roman" w:cs="Times New Roman"/>
            <w:noProof/>
            <w:webHidden/>
            <w:sz w:val="24"/>
            <w:szCs w:val="24"/>
          </w:rPr>
          <w:fldChar w:fldCharType="end"/>
        </w:r>
      </w:hyperlink>
    </w:p>
    <w:p w14:paraId="21F60DEF" w14:textId="1DD23C9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8" w:history="1">
        <w:r w:rsidR="002E315B" w:rsidRPr="006B5E91">
          <w:rPr>
            <w:rStyle w:val="Hyperlink"/>
            <w:rFonts w:ascii="Times New Roman" w:hAnsi="Times New Roman" w:cs="Times New Roman"/>
            <w:noProof/>
            <w:sz w:val="24"/>
            <w:szCs w:val="24"/>
          </w:rPr>
          <w:t>Table 11: Complexities of BPTT and adjoint sensitivity</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1</w:t>
        </w:r>
        <w:r w:rsidR="002E315B" w:rsidRPr="006B5E91">
          <w:rPr>
            <w:rFonts w:ascii="Times New Roman" w:hAnsi="Times New Roman" w:cs="Times New Roman"/>
            <w:noProof/>
            <w:webHidden/>
            <w:sz w:val="24"/>
            <w:szCs w:val="24"/>
          </w:rPr>
          <w:fldChar w:fldCharType="end"/>
        </w:r>
      </w:hyperlink>
    </w:p>
    <w:p w14:paraId="77815B91" w14:textId="05269BF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9" w:history="1">
        <w:r w:rsidR="002E315B" w:rsidRPr="006B5E91">
          <w:rPr>
            <w:rStyle w:val="Hyperlink"/>
            <w:rFonts w:ascii="Times New Roman" w:hAnsi="Times New Roman" w:cs="Times New Roman"/>
            <w:noProof/>
            <w:sz w:val="24"/>
            <w:szCs w:val="24"/>
          </w:rPr>
          <w:t>Table 12: Dataset sour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4</w:t>
        </w:r>
        <w:r w:rsidR="002E315B" w:rsidRPr="006B5E91">
          <w:rPr>
            <w:rFonts w:ascii="Times New Roman" w:hAnsi="Times New Roman" w:cs="Times New Roman"/>
            <w:noProof/>
            <w:webHidden/>
            <w:sz w:val="24"/>
            <w:szCs w:val="24"/>
          </w:rPr>
          <w:fldChar w:fldCharType="end"/>
        </w:r>
      </w:hyperlink>
    </w:p>
    <w:p w14:paraId="38A2D066" w14:textId="3D4710F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0" w:history="1">
        <w:r w:rsidR="002E315B" w:rsidRPr="006B5E91">
          <w:rPr>
            <w:rStyle w:val="Hyperlink"/>
            <w:rFonts w:ascii="Times New Roman" w:hAnsi="Times New Roman" w:cs="Times New Roman"/>
            <w:noProof/>
            <w:sz w:val="24"/>
            <w:szCs w:val="24"/>
          </w:rPr>
          <w:t>Table 13: Selection of data science languag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5</w:t>
        </w:r>
        <w:r w:rsidR="002E315B" w:rsidRPr="006B5E91">
          <w:rPr>
            <w:rFonts w:ascii="Times New Roman" w:hAnsi="Times New Roman" w:cs="Times New Roman"/>
            <w:noProof/>
            <w:webHidden/>
            <w:sz w:val="24"/>
            <w:szCs w:val="24"/>
          </w:rPr>
          <w:fldChar w:fldCharType="end"/>
        </w:r>
      </w:hyperlink>
    </w:p>
    <w:p w14:paraId="5921A34F" w14:textId="7EA57778"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1" w:history="1">
        <w:r w:rsidR="002E315B" w:rsidRPr="006B5E91">
          <w:rPr>
            <w:rStyle w:val="Hyperlink"/>
            <w:rFonts w:ascii="Times New Roman" w:hAnsi="Times New Roman" w:cs="Times New Roman"/>
            <w:noProof/>
            <w:sz w:val="24"/>
            <w:szCs w:val="24"/>
          </w:rPr>
          <w:t>Table 14: Selection of DL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6</w:t>
        </w:r>
        <w:r w:rsidR="002E315B" w:rsidRPr="006B5E91">
          <w:rPr>
            <w:rFonts w:ascii="Times New Roman" w:hAnsi="Times New Roman" w:cs="Times New Roman"/>
            <w:noProof/>
            <w:webHidden/>
            <w:sz w:val="24"/>
            <w:szCs w:val="24"/>
          </w:rPr>
          <w:fldChar w:fldCharType="end"/>
        </w:r>
      </w:hyperlink>
    </w:p>
    <w:p w14:paraId="7A82E7C3" w14:textId="6DC7E0A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2" w:history="1">
        <w:r w:rsidR="002E315B" w:rsidRPr="006B5E91">
          <w:rPr>
            <w:rStyle w:val="Hyperlink"/>
            <w:rFonts w:ascii="Times New Roman" w:hAnsi="Times New Roman" w:cs="Times New Roman"/>
            <w:noProof/>
            <w:sz w:val="24"/>
            <w:szCs w:val="24"/>
          </w:rPr>
          <w:t>Table 15: Selection of UI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0B020A6C" w14:textId="60EE873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3" w:history="1">
        <w:r w:rsidR="002E315B" w:rsidRPr="006B5E91">
          <w:rPr>
            <w:rStyle w:val="Hyperlink"/>
            <w:rFonts w:ascii="Times New Roman" w:hAnsi="Times New Roman" w:cs="Times New Roman"/>
            <w:noProof/>
            <w:sz w:val="24"/>
            <w:szCs w:val="24"/>
          </w:rPr>
          <w:t>Table 16: Selection of web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685677F8" w14:textId="0404238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4" w:history="1">
        <w:r w:rsidR="002E315B" w:rsidRPr="006B5E91">
          <w:rPr>
            <w:rStyle w:val="Hyperlink"/>
            <w:rFonts w:ascii="Times New Roman" w:hAnsi="Times New Roman" w:cs="Times New Roman"/>
            <w:noProof/>
            <w:sz w:val="24"/>
            <w:szCs w:val="24"/>
          </w:rPr>
          <w:t>Table 17: Chosen librar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8</w:t>
        </w:r>
        <w:r w:rsidR="002E315B" w:rsidRPr="006B5E91">
          <w:rPr>
            <w:rFonts w:ascii="Times New Roman" w:hAnsi="Times New Roman" w:cs="Times New Roman"/>
            <w:noProof/>
            <w:webHidden/>
            <w:sz w:val="24"/>
            <w:szCs w:val="24"/>
          </w:rPr>
          <w:fldChar w:fldCharType="end"/>
        </w:r>
      </w:hyperlink>
    </w:p>
    <w:p w14:paraId="584561C6" w14:textId="09289C9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5" w:history="1">
        <w:r w:rsidR="002E315B" w:rsidRPr="006B5E91">
          <w:rPr>
            <w:rStyle w:val="Hyperlink"/>
            <w:rFonts w:ascii="Times New Roman" w:hAnsi="Times New Roman" w:cs="Times New Roman"/>
            <w:noProof/>
            <w:sz w:val="24"/>
            <w:szCs w:val="24"/>
          </w:rPr>
          <w:t>Table 18: Chosen ID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78C4CC5B" w14:textId="545C02E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6" w:history="1">
        <w:r w:rsidR="002E315B" w:rsidRPr="006B5E91">
          <w:rPr>
            <w:rStyle w:val="Hyperlink"/>
            <w:rFonts w:ascii="Times New Roman" w:hAnsi="Times New Roman" w:cs="Times New Roman"/>
            <w:noProof/>
            <w:sz w:val="24"/>
            <w:szCs w:val="24"/>
          </w:rPr>
          <w:t>Table 19: Chosen tools &amp; techn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30E0C0B0" w14:textId="5F51423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7" w:history="1">
        <w:r w:rsidR="002E315B" w:rsidRPr="006B5E91">
          <w:rPr>
            <w:rStyle w:val="Hyperlink"/>
            <w:rFonts w:ascii="Times New Roman" w:hAnsi="Times New Roman" w:cs="Times New Roman"/>
            <w:noProof/>
            <w:sz w:val="24"/>
            <w:szCs w:val="24"/>
          </w:rPr>
          <w:t>Table 20: Stakeholder group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V</w:t>
        </w:r>
        <w:r w:rsidR="002E315B" w:rsidRPr="006B5E91">
          <w:rPr>
            <w:rFonts w:ascii="Times New Roman" w:hAnsi="Times New Roman" w:cs="Times New Roman"/>
            <w:noProof/>
            <w:webHidden/>
            <w:sz w:val="24"/>
            <w:szCs w:val="24"/>
          </w:rPr>
          <w:fldChar w:fldCharType="end"/>
        </w:r>
      </w:hyperlink>
    </w:p>
    <w:p w14:paraId="394CDCB5" w14:textId="12DDD0C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8" w:history="1">
        <w:r w:rsidR="002E315B" w:rsidRPr="006B5E91">
          <w:rPr>
            <w:rStyle w:val="Hyperlink"/>
            <w:rFonts w:ascii="Times New Roman" w:hAnsi="Times New Roman" w:cs="Times New Roman"/>
            <w:noProof/>
            <w:sz w:val="24"/>
            <w:szCs w:val="24"/>
          </w:rPr>
          <w:t>Table 21: Survey analysi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V</w:t>
        </w:r>
        <w:r w:rsidR="002E315B" w:rsidRPr="006B5E91">
          <w:rPr>
            <w:rFonts w:ascii="Times New Roman" w:hAnsi="Times New Roman" w:cs="Times New Roman"/>
            <w:noProof/>
            <w:webHidden/>
            <w:sz w:val="24"/>
            <w:szCs w:val="24"/>
          </w:rPr>
          <w:fldChar w:fldCharType="end"/>
        </w:r>
      </w:hyperlink>
    </w:p>
    <w:p w14:paraId="54BBCB24" w14:textId="632E0F3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9" w:history="1">
        <w:r w:rsidR="002E315B" w:rsidRPr="006B5E91">
          <w:rPr>
            <w:rStyle w:val="Hyperlink"/>
            <w:rFonts w:ascii="Times New Roman" w:hAnsi="Times New Roman" w:cs="Times New Roman"/>
            <w:noProof/>
            <w:sz w:val="24"/>
            <w:szCs w:val="24"/>
          </w:rPr>
          <w:t>Table 22: Survey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X</w:t>
        </w:r>
        <w:r w:rsidR="002E315B" w:rsidRPr="006B5E91">
          <w:rPr>
            <w:rFonts w:ascii="Times New Roman" w:hAnsi="Times New Roman" w:cs="Times New Roman"/>
            <w:noProof/>
            <w:webHidden/>
            <w:sz w:val="24"/>
            <w:szCs w:val="24"/>
          </w:rPr>
          <w:fldChar w:fldCharType="end"/>
        </w:r>
      </w:hyperlink>
    </w:p>
    <w:p w14:paraId="436D178B" w14:textId="4DFC8DF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0" w:history="1">
        <w:r w:rsidR="002E315B" w:rsidRPr="006B5E91">
          <w:rPr>
            <w:rStyle w:val="Hyperlink"/>
            <w:rFonts w:ascii="Times New Roman" w:hAnsi="Times New Roman" w:cs="Times New Roman"/>
            <w:noProof/>
            <w:sz w:val="24"/>
            <w:szCs w:val="24"/>
          </w:rPr>
          <w:t>Table 23: Interview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w:t>
        </w:r>
        <w:r w:rsidR="002E315B" w:rsidRPr="006B5E91">
          <w:rPr>
            <w:rFonts w:ascii="Times New Roman" w:hAnsi="Times New Roman" w:cs="Times New Roman"/>
            <w:noProof/>
            <w:webHidden/>
            <w:sz w:val="24"/>
            <w:szCs w:val="24"/>
          </w:rPr>
          <w:fldChar w:fldCharType="end"/>
        </w:r>
      </w:hyperlink>
    </w:p>
    <w:p w14:paraId="4B2D05D0" w14:textId="50B7AED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1" w:history="1">
        <w:r w:rsidR="002E315B" w:rsidRPr="006B5E91">
          <w:rPr>
            <w:rStyle w:val="Hyperlink"/>
            <w:rFonts w:ascii="Times New Roman" w:hAnsi="Times New Roman" w:cs="Times New Roman"/>
            <w:noProof/>
            <w:sz w:val="24"/>
            <w:szCs w:val="24"/>
          </w:rPr>
          <w:t>Table 24: Interview participant detail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1944DFFF" w14:textId="21D107C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2" w:history="1">
        <w:r w:rsidR="002E315B" w:rsidRPr="006B5E91">
          <w:rPr>
            <w:rStyle w:val="Hyperlink"/>
            <w:rFonts w:ascii="Times New Roman" w:hAnsi="Times New Roman" w:cs="Times New Roman"/>
            <w:noProof/>
            <w:sz w:val="24"/>
            <w:szCs w:val="24"/>
          </w:rPr>
          <w:t>Table 25: Use case description UC:07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0251EE8A" w14:textId="5D5A18A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3" w:history="1">
        <w:r w:rsidR="002E315B" w:rsidRPr="006B5E91">
          <w:rPr>
            <w:rStyle w:val="Hyperlink"/>
            <w:rFonts w:ascii="Times New Roman" w:hAnsi="Times New Roman" w:cs="Times New Roman"/>
            <w:noProof/>
            <w:sz w:val="24"/>
            <w:szCs w:val="24"/>
          </w:rPr>
          <w:t>Table 26: ‘MoSCoW’ technique of requirement prioritiz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V</w:t>
        </w:r>
        <w:r w:rsidR="002E315B" w:rsidRPr="006B5E91">
          <w:rPr>
            <w:rFonts w:ascii="Times New Roman" w:hAnsi="Times New Roman" w:cs="Times New Roman"/>
            <w:noProof/>
            <w:webHidden/>
            <w:sz w:val="24"/>
            <w:szCs w:val="24"/>
          </w:rPr>
          <w:fldChar w:fldCharType="end"/>
        </w:r>
      </w:hyperlink>
    </w:p>
    <w:p w14:paraId="62BCEA32" w14:textId="35809F22" w:rsidR="00EB04DA" w:rsidRDefault="00A951D0" w:rsidP="00E0167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22659B6B" w14:textId="2F0816F6" w:rsidR="00966C33" w:rsidRDefault="00966C33" w:rsidP="00E0167B">
      <w:pPr>
        <w:spacing w:line="360" w:lineRule="auto"/>
        <w:jc w:val="both"/>
        <w:rPr>
          <w:rFonts w:ascii="Times New Roman" w:hAnsi="Times New Roman" w:cs="Times New Roman"/>
          <w:b/>
          <w:bCs/>
          <w:sz w:val="24"/>
          <w:szCs w:val="24"/>
        </w:rPr>
      </w:pPr>
    </w:p>
    <w:p w14:paraId="6465B2F5" w14:textId="3578C78E" w:rsidR="00966C33" w:rsidRDefault="00966C33" w:rsidP="00E0167B">
      <w:pPr>
        <w:spacing w:line="360" w:lineRule="auto"/>
        <w:jc w:val="both"/>
        <w:rPr>
          <w:rFonts w:ascii="Times New Roman" w:hAnsi="Times New Roman" w:cs="Times New Roman"/>
          <w:b/>
          <w:bCs/>
          <w:sz w:val="24"/>
          <w:szCs w:val="24"/>
        </w:rPr>
      </w:pPr>
    </w:p>
    <w:p w14:paraId="5C848A22" w14:textId="1EB5CCF1" w:rsidR="000A5F62" w:rsidRPr="006B5E91" w:rsidRDefault="000A5F62" w:rsidP="000A5F62">
      <w:pPr>
        <w:pStyle w:val="Heading1"/>
        <w:spacing w:before="0" w:line="360" w:lineRule="auto"/>
        <w:rPr>
          <w:rFonts w:ascii="Times New Roman" w:hAnsi="Times New Roman" w:cs="Times New Roman"/>
          <w:sz w:val="32"/>
          <w:szCs w:val="32"/>
        </w:rPr>
      </w:pPr>
      <w:bookmarkStart w:id="4" w:name="_Toc125663074"/>
      <w:bookmarkStart w:id="5" w:name="_Toc126571405"/>
      <w:r w:rsidRPr="006B5E91">
        <w:rPr>
          <w:rFonts w:ascii="Times New Roman" w:hAnsi="Times New Roman" w:cs="Times New Roman"/>
          <w:sz w:val="32"/>
          <w:szCs w:val="32"/>
        </w:rPr>
        <w:t>List of Figures</w:t>
      </w:r>
      <w:bookmarkEnd w:id="4"/>
      <w:bookmarkEnd w:id="5"/>
    </w:p>
    <w:p w14:paraId="21B19FF9" w14:textId="3D7AC9FE" w:rsidR="002E315B" w:rsidRPr="006B5E91" w:rsidRDefault="003F3873"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Figure" </w:instrText>
      </w:r>
      <w:r w:rsidRPr="006B5E91">
        <w:rPr>
          <w:rFonts w:ascii="Times New Roman" w:hAnsi="Times New Roman" w:cs="Times New Roman"/>
          <w:b/>
          <w:bCs/>
          <w:sz w:val="24"/>
          <w:szCs w:val="24"/>
        </w:rPr>
        <w:fldChar w:fldCharType="separate"/>
      </w:r>
      <w:hyperlink w:anchor="_Toc125649754" w:history="1">
        <w:r w:rsidR="002E315B" w:rsidRPr="006B5E91">
          <w:rPr>
            <w:rStyle w:val="Hyperlink"/>
            <w:rFonts w:ascii="Times New Roman" w:hAnsi="Times New Roman" w:cs="Times New Roman"/>
            <w:noProof/>
            <w:sz w:val="24"/>
            <w:szCs w:val="24"/>
          </w:rPr>
          <w:t>Figure 1: Rich pictur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9</w:t>
        </w:r>
        <w:r w:rsidR="002E315B" w:rsidRPr="006B5E91">
          <w:rPr>
            <w:rFonts w:ascii="Times New Roman" w:hAnsi="Times New Roman" w:cs="Times New Roman"/>
            <w:noProof/>
            <w:webHidden/>
            <w:sz w:val="24"/>
            <w:szCs w:val="24"/>
          </w:rPr>
          <w:fldChar w:fldCharType="end"/>
        </w:r>
      </w:hyperlink>
    </w:p>
    <w:p w14:paraId="3652D3D2" w14:textId="6C5E511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5" w:history="1">
        <w:r w:rsidR="002E315B" w:rsidRPr="006B5E91">
          <w:rPr>
            <w:rStyle w:val="Hyperlink"/>
            <w:rFonts w:ascii="Times New Roman" w:hAnsi="Times New Roman" w:cs="Times New Roman"/>
            <w:noProof/>
            <w:sz w:val="24"/>
            <w:szCs w:val="24"/>
          </w:rPr>
          <w:t>Figure 2: Stakeholder onion model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0</w:t>
        </w:r>
        <w:r w:rsidR="002E315B" w:rsidRPr="006B5E91">
          <w:rPr>
            <w:rFonts w:ascii="Times New Roman" w:hAnsi="Times New Roman" w:cs="Times New Roman"/>
            <w:noProof/>
            <w:webHidden/>
            <w:sz w:val="24"/>
            <w:szCs w:val="24"/>
          </w:rPr>
          <w:fldChar w:fldCharType="end"/>
        </w:r>
      </w:hyperlink>
    </w:p>
    <w:p w14:paraId="2294FA41" w14:textId="332E500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6" w:history="1">
        <w:r w:rsidR="002E315B" w:rsidRPr="006B5E91">
          <w:rPr>
            <w:rStyle w:val="Hyperlink"/>
            <w:rFonts w:ascii="Times New Roman" w:hAnsi="Times New Roman" w:cs="Times New Roman"/>
            <w:noProof/>
            <w:sz w:val="24"/>
            <w:szCs w:val="24"/>
          </w:rPr>
          <w:t>Figure 3: Context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6</w:t>
        </w:r>
        <w:r w:rsidR="002E315B" w:rsidRPr="006B5E91">
          <w:rPr>
            <w:rFonts w:ascii="Times New Roman" w:hAnsi="Times New Roman" w:cs="Times New Roman"/>
            <w:noProof/>
            <w:webHidden/>
            <w:sz w:val="24"/>
            <w:szCs w:val="24"/>
          </w:rPr>
          <w:fldChar w:fldCharType="end"/>
        </w:r>
      </w:hyperlink>
    </w:p>
    <w:p w14:paraId="485156B8" w14:textId="7E34A90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7" w:history="1">
        <w:r w:rsidR="002E315B" w:rsidRPr="006B5E91">
          <w:rPr>
            <w:rStyle w:val="Hyperlink"/>
            <w:rFonts w:ascii="Times New Roman" w:hAnsi="Times New Roman" w:cs="Times New Roman"/>
            <w:noProof/>
            <w:sz w:val="24"/>
            <w:szCs w:val="24"/>
          </w:rPr>
          <w:t>Figure 4: Use cas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7378B924" w14:textId="062BDF4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8" w:history="1">
        <w:r w:rsidR="002E315B" w:rsidRPr="006B5E91">
          <w:rPr>
            <w:rStyle w:val="Hyperlink"/>
            <w:rFonts w:ascii="Times New Roman" w:hAnsi="Times New Roman" w:cs="Times New Roman"/>
            <w:noProof/>
            <w:sz w:val="24"/>
            <w:szCs w:val="24"/>
          </w:rPr>
          <w:t>Figure 5: Three-tiered architectur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3</w:t>
        </w:r>
        <w:r w:rsidR="002E315B" w:rsidRPr="006B5E91">
          <w:rPr>
            <w:rFonts w:ascii="Times New Roman" w:hAnsi="Times New Roman" w:cs="Times New Roman"/>
            <w:noProof/>
            <w:webHidden/>
            <w:sz w:val="24"/>
            <w:szCs w:val="24"/>
          </w:rPr>
          <w:fldChar w:fldCharType="end"/>
        </w:r>
      </w:hyperlink>
    </w:p>
    <w:p w14:paraId="79639448" w14:textId="06AAB99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9" w:history="1">
        <w:r w:rsidR="002E315B" w:rsidRPr="006B5E91">
          <w:rPr>
            <w:rStyle w:val="Hyperlink"/>
            <w:rFonts w:ascii="Times New Roman" w:hAnsi="Times New Roman" w:cs="Times New Roman"/>
            <w:noProof/>
            <w:sz w:val="24"/>
            <w:szCs w:val="24"/>
          </w:rPr>
          <w:t>Figure 6: Data flow diagram - level 01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7C3C983F" w14:textId="71E7B8C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0" w:history="1">
        <w:r w:rsidR="002E315B" w:rsidRPr="006B5E91">
          <w:rPr>
            <w:rStyle w:val="Hyperlink"/>
            <w:rFonts w:ascii="Times New Roman" w:hAnsi="Times New Roman" w:cs="Times New Roman"/>
            <w:noProof/>
            <w:sz w:val="24"/>
            <w:szCs w:val="24"/>
          </w:rPr>
          <w:t>Figure 7: Data flow diagram - level 02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3BA9A019" w14:textId="12058D0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1" w:history="1">
        <w:r w:rsidR="002E315B" w:rsidRPr="006B5E91">
          <w:rPr>
            <w:rStyle w:val="Hyperlink"/>
            <w:rFonts w:ascii="Times New Roman" w:hAnsi="Times New Roman" w:cs="Times New Roman"/>
            <w:noProof/>
            <w:sz w:val="24"/>
            <w:szCs w:val="24"/>
          </w:rPr>
          <w:t>Figure 8: System process activity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2</w:t>
        </w:r>
        <w:r w:rsidR="002E315B" w:rsidRPr="006B5E91">
          <w:rPr>
            <w:rFonts w:ascii="Times New Roman" w:hAnsi="Times New Roman" w:cs="Times New Roman"/>
            <w:noProof/>
            <w:webHidden/>
            <w:sz w:val="24"/>
            <w:szCs w:val="24"/>
          </w:rPr>
          <w:fldChar w:fldCharType="end"/>
        </w:r>
      </w:hyperlink>
    </w:p>
    <w:p w14:paraId="756FB89E" w14:textId="0694F46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2" w:history="1">
        <w:r w:rsidR="002E315B" w:rsidRPr="006B5E91">
          <w:rPr>
            <w:rStyle w:val="Hyperlink"/>
            <w:rFonts w:ascii="Times New Roman" w:hAnsi="Times New Roman" w:cs="Times New Roman"/>
            <w:noProof/>
            <w:sz w:val="24"/>
            <w:szCs w:val="24"/>
          </w:rPr>
          <w:t>Figure 9: Tech stac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3</w:t>
        </w:r>
        <w:r w:rsidR="002E315B" w:rsidRPr="006B5E91">
          <w:rPr>
            <w:rFonts w:ascii="Times New Roman" w:hAnsi="Times New Roman" w:cs="Times New Roman"/>
            <w:noProof/>
            <w:webHidden/>
            <w:sz w:val="24"/>
            <w:szCs w:val="24"/>
          </w:rPr>
          <w:fldChar w:fldCharType="end"/>
        </w:r>
      </w:hyperlink>
    </w:p>
    <w:p w14:paraId="5A0A87EC" w14:textId="2C74708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3" w:history="1">
        <w:r w:rsidR="002E315B" w:rsidRPr="006B5E91">
          <w:rPr>
            <w:rStyle w:val="Hyperlink"/>
            <w:rFonts w:ascii="Times New Roman" w:hAnsi="Times New Roman" w:cs="Times New Roman"/>
            <w:noProof/>
            <w:sz w:val="24"/>
            <w:szCs w:val="24"/>
          </w:rPr>
          <w:t>Figure 10: Initialize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610D52C2" w14:textId="3D6C1A6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4" w:history="1">
        <w:r w:rsidR="002E315B" w:rsidRPr="006B5E91">
          <w:rPr>
            <w:rStyle w:val="Hyperlink"/>
            <w:rFonts w:ascii="Times New Roman" w:hAnsi="Times New Roman" w:cs="Times New Roman"/>
            <w:noProof/>
            <w:sz w:val="24"/>
            <w:szCs w:val="24"/>
          </w:rPr>
          <w:t>Figure 11: Build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572CB724" w14:textId="779E45B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5" w:history="1">
        <w:r w:rsidR="002E315B" w:rsidRPr="006B5E91">
          <w:rPr>
            <w:rStyle w:val="Hyperlink"/>
            <w:rFonts w:ascii="Times New Roman" w:hAnsi="Times New Roman" w:cs="Times New Roman"/>
            <w:noProof/>
            <w:sz w:val="24"/>
            <w:szCs w:val="24"/>
          </w:rPr>
          <w:t>Figure 12: Algorithm – sensory, stochastic and leakage variabl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1</w:t>
        </w:r>
        <w:r w:rsidR="002E315B" w:rsidRPr="006B5E91">
          <w:rPr>
            <w:rFonts w:ascii="Times New Roman" w:hAnsi="Times New Roman" w:cs="Times New Roman"/>
            <w:noProof/>
            <w:webHidden/>
            <w:sz w:val="24"/>
            <w:szCs w:val="24"/>
          </w:rPr>
          <w:fldChar w:fldCharType="end"/>
        </w:r>
      </w:hyperlink>
    </w:p>
    <w:p w14:paraId="697AB1AC" w14:textId="28442A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6" w:history="1">
        <w:r w:rsidR="002E315B" w:rsidRPr="006B5E91">
          <w:rPr>
            <w:rStyle w:val="Hyperlink"/>
            <w:rFonts w:ascii="Times New Roman" w:hAnsi="Times New Roman" w:cs="Times New Roman"/>
            <w:noProof/>
            <w:sz w:val="24"/>
            <w:szCs w:val="24"/>
          </w:rPr>
          <w:t>Figure 13: Algorithm – forward propag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2FF0C45" w14:textId="7BA3B46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7" w:history="1">
        <w:r w:rsidR="002E315B" w:rsidRPr="006B5E91">
          <w:rPr>
            <w:rStyle w:val="Hyperlink"/>
            <w:rFonts w:ascii="Times New Roman" w:hAnsi="Times New Roman" w:cs="Times New Roman"/>
            <w:noProof/>
            <w:sz w:val="24"/>
            <w:szCs w:val="24"/>
          </w:rPr>
          <w:t>Figure 14: Algorithm – define weights and bias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D86856A" w14:textId="7340AF1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8" w:history="1">
        <w:r w:rsidR="002E315B" w:rsidRPr="006B5E91">
          <w:rPr>
            <w:rStyle w:val="Hyperlink"/>
            <w:rFonts w:ascii="Times New Roman" w:hAnsi="Times New Roman" w:cs="Times New Roman"/>
            <w:noProof/>
            <w:sz w:val="24"/>
            <w:szCs w:val="24"/>
          </w:rPr>
          <w:t>Figure 15: Algorithm – Euler-Maruyama SDE solver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3</w:t>
        </w:r>
        <w:r w:rsidR="002E315B" w:rsidRPr="006B5E91">
          <w:rPr>
            <w:rFonts w:ascii="Times New Roman" w:hAnsi="Times New Roman" w:cs="Times New Roman"/>
            <w:noProof/>
            <w:webHidden/>
            <w:sz w:val="24"/>
            <w:szCs w:val="24"/>
          </w:rPr>
          <w:fldChar w:fldCharType="end"/>
        </w:r>
      </w:hyperlink>
    </w:p>
    <w:p w14:paraId="1CB8FEE3" w14:textId="52EA2A5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9" w:history="1">
        <w:r w:rsidR="002E315B" w:rsidRPr="006B5E91">
          <w:rPr>
            <w:rStyle w:val="Hyperlink"/>
            <w:rFonts w:ascii="Times New Roman" w:hAnsi="Times New Roman" w:cs="Times New Roman"/>
            <w:noProof/>
            <w:sz w:val="24"/>
            <w:szCs w:val="24"/>
          </w:rPr>
          <w:t>Figure 16: Algorithm intui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w:t>
        </w:r>
        <w:r w:rsidR="002E315B" w:rsidRPr="006B5E91">
          <w:rPr>
            <w:rFonts w:ascii="Times New Roman" w:hAnsi="Times New Roman" w:cs="Times New Roman"/>
            <w:noProof/>
            <w:webHidden/>
            <w:sz w:val="24"/>
            <w:szCs w:val="24"/>
          </w:rPr>
          <w:fldChar w:fldCharType="end"/>
        </w:r>
      </w:hyperlink>
    </w:p>
    <w:p w14:paraId="001719F8" w14:textId="1696B75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0" w:history="1">
        <w:r w:rsidR="002E315B" w:rsidRPr="006B5E91">
          <w:rPr>
            <w:rStyle w:val="Hyperlink"/>
            <w:rFonts w:ascii="Times New Roman" w:hAnsi="Times New Roman" w:cs="Times New Roman"/>
            <w:noProof/>
            <w:sz w:val="24"/>
            <w:szCs w:val="24"/>
          </w:rPr>
          <w:t>Figure 17: UI wireframes – Ho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114BE7DC" w14:textId="41A5B38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1" w:history="1">
        <w:r w:rsidR="002E315B" w:rsidRPr="006B5E91">
          <w:rPr>
            <w:rStyle w:val="Hyperlink"/>
            <w:rFonts w:ascii="Times New Roman" w:hAnsi="Times New Roman" w:cs="Times New Roman"/>
            <w:noProof/>
            <w:sz w:val="24"/>
            <w:szCs w:val="24"/>
          </w:rPr>
          <w:t>Figure 18: UI wireframes – New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280A8F35" w14:textId="65CBDA7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2" w:history="1">
        <w:r w:rsidR="002E315B" w:rsidRPr="006B5E91">
          <w:rPr>
            <w:rStyle w:val="Hyperlink"/>
            <w:rFonts w:ascii="Times New Roman" w:hAnsi="Times New Roman" w:cs="Times New Roman"/>
            <w:noProof/>
            <w:sz w:val="24"/>
            <w:szCs w:val="24"/>
          </w:rPr>
          <w:t>Figure 19: UI wireframes – Cryptocurrenc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3824B2CC" w14:textId="4569614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3" w:history="1">
        <w:r w:rsidR="002E315B" w:rsidRPr="006B5E91">
          <w:rPr>
            <w:rStyle w:val="Hyperlink"/>
            <w:rFonts w:ascii="Times New Roman" w:hAnsi="Times New Roman" w:cs="Times New Roman"/>
            <w:noProof/>
            <w:sz w:val="24"/>
            <w:szCs w:val="24"/>
          </w:rPr>
          <w:t>Figure 20: UI wireframes – Cryptocurrency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72EC1BDD" w14:textId="0A5365C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4" w:history="1">
        <w:r w:rsidR="002E315B" w:rsidRPr="006B5E91">
          <w:rPr>
            <w:rStyle w:val="Hyperlink"/>
            <w:rFonts w:ascii="Times New Roman" w:hAnsi="Times New Roman" w:cs="Times New Roman"/>
            <w:noProof/>
            <w:sz w:val="24"/>
            <w:szCs w:val="24"/>
          </w:rPr>
          <w:t>Figure 21: UI wireframes – Admin logi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66F5F2BB" w14:textId="65BE8AE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5" w:history="1">
        <w:r w:rsidR="002E315B" w:rsidRPr="006B5E91">
          <w:rPr>
            <w:rStyle w:val="Hyperlink"/>
            <w:rFonts w:ascii="Times New Roman" w:hAnsi="Times New Roman" w:cs="Times New Roman"/>
            <w:noProof/>
            <w:sz w:val="24"/>
            <w:szCs w:val="24"/>
          </w:rPr>
          <w:t>Figure 22: UI wireframes – Admin model configur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46DDD1C" w14:textId="07C2E4D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6" w:history="1">
        <w:r w:rsidR="002E315B" w:rsidRPr="006B5E91">
          <w:rPr>
            <w:rStyle w:val="Hyperlink"/>
            <w:rFonts w:ascii="Times New Roman" w:hAnsi="Times New Roman" w:cs="Times New Roman"/>
            <w:noProof/>
            <w:sz w:val="24"/>
            <w:szCs w:val="24"/>
          </w:rPr>
          <w:t>Figure 23: UI wireframes – Forecas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5C8213D" w14:textId="5FE2E7D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7" w:history="1">
        <w:r w:rsidR="002E315B" w:rsidRPr="006B5E91">
          <w:rPr>
            <w:rStyle w:val="Hyperlink"/>
            <w:rFonts w:ascii="Times New Roman" w:hAnsi="Times New Roman" w:cs="Times New Roman"/>
            <w:noProof/>
            <w:sz w:val="24"/>
            <w:szCs w:val="24"/>
          </w:rPr>
          <w:t>Figure 24: Fetch historical pri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I</w:t>
        </w:r>
        <w:r w:rsidR="002E315B" w:rsidRPr="006B5E91">
          <w:rPr>
            <w:rFonts w:ascii="Times New Roman" w:hAnsi="Times New Roman" w:cs="Times New Roman"/>
            <w:noProof/>
            <w:webHidden/>
            <w:sz w:val="24"/>
            <w:szCs w:val="24"/>
          </w:rPr>
          <w:fldChar w:fldCharType="end"/>
        </w:r>
      </w:hyperlink>
    </w:p>
    <w:p w14:paraId="69AFDF20" w14:textId="66D36F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8" w:history="1">
        <w:r w:rsidR="002E315B" w:rsidRPr="006B5E91">
          <w:rPr>
            <w:rStyle w:val="Hyperlink"/>
            <w:rFonts w:ascii="Times New Roman" w:hAnsi="Times New Roman" w:cs="Times New Roman"/>
            <w:noProof/>
            <w:sz w:val="24"/>
            <w:szCs w:val="24"/>
          </w:rPr>
          <w:t>Figure 25: Fetch Twitter volu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1B0FB0C9" w14:textId="4E5C584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9" w:history="1">
        <w:r w:rsidR="002E315B" w:rsidRPr="006B5E91">
          <w:rPr>
            <w:rStyle w:val="Hyperlink"/>
            <w:rFonts w:ascii="Times New Roman" w:hAnsi="Times New Roman" w:cs="Times New Roman"/>
            <w:noProof/>
            <w:sz w:val="24"/>
            <w:szCs w:val="24"/>
          </w:rPr>
          <w:t>Figure 26: Fetch block reward siz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43FDC08C" w14:textId="7C2D9FB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0" w:history="1">
        <w:r w:rsidR="002E315B" w:rsidRPr="006B5E91">
          <w:rPr>
            <w:rStyle w:val="Hyperlink"/>
            <w:rFonts w:ascii="Times New Roman" w:hAnsi="Times New Roman" w:cs="Times New Roman"/>
            <w:noProof/>
            <w:sz w:val="24"/>
            <w:szCs w:val="24"/>
          </w:rPr>
          <w:t>Figure 27: Scrap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78D0972B" w14:textId="408775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1" w:history="1">
        <w:r w:rsidR="002E315B" w:rsidRPr="006B5E91">
          <w:rPr>
            <w:rStyle w:val="Hyperlink"/>
            <w:rFonts w:ascii="Times New Roman" w:hAnsi="Times New Roman" w:cs="Times New Roman"/>
            <w:noProof/>
            <w:sz w:val="24"/>
            <w:szCs w:val="24"/>
          </w:rPr>
          <w:t>Figure 28: Clean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w:t>
        </w:r>
        <w:r w:rsidR="002E315B" w:rsidRPr="006B5E91">
          <w:rPr>
            <w:rFonts w:ascii="Times New Roman" w:hAnsi="Times New Roman" w:cs="Times New Roman"/>
            <w:noProof/>
            <w:webHidden/>
            <w:sz w:val="24"/>
            <w:szCs w:val="24"/>
          </w:rPr>
          <w:fldChar w:fldCharType="end"/>
        </w:r>
      </w:hyperlink>
    </w:p>
    <w:p w14:paraId="7544446E" w14:textId="1D4BA38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2" w:history="1">
        <w:r w:rsidR="002E315B" w:rsidRPr="006B5E91">
          <w:rPr>
            <w:rStyle w:val="Hyperlink"/>
            <w:rFonts w:ascii="Times New Roman" w:hAnsi="Times New Roman" w:cs="Times New Roman"/>
            <w:noProof/>
            <w:sz w:val="24"/>
            <w:szCs w:val="24"/>
          </w:rPr>
          <w:t>Figure 29: Fetch Google Trend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w:t>
        </w:r>
        <w:r w:rsidR="002E315B" w:rsidRPr="006B5E91">
          <w:rPr>
            <w:rFonts w:ascii="Times New Roman" w:hAnsi="Times New Roman" w:cs="Times New Roman"/>
            <w:noProof/>
            <w:webHidden/>
            <w:sz w:val="24"/>
            <w:szCs w:val="24"/>
          </w:rPr>
          <w:fldChar w:fldCharType="end"/>
        </w:r>
      </w:hyperlink>
    </w:p>
    <w:p w14:paraId="57021AE2" w14:textId="49AD247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3" w:history="1">
        <w:r w:rsidR="002E315B" w:rsidRPr="006B5E91">
          <w:rPr>
            <w:rStyle w:val="Hyperlink"/>
            <w:rFonts w:ascii="Times New Roman" w:hAnsi="Times New Roman" w:cs="Times New Roman"/>
            <w:noProof/>
            <w:sz w:val="24"/>
            <w:szCs w:val="24"/>
          </w:rPr>
          <w:t>Figure 30: Analyze senti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w:t>
        </w:r>
        <w:r w:rsidR="002E315B" w:rsidRPr="006B5E91">
          <w:rPr>
            <w:rFonts w:ascii="Times New Roman" w:hAnsi="Times New Roman" w:cs="Times New Roman"/>
            <w:noProof/>
            <w:webHidden/>
            <w:sz w:val="24"/>
            <w:szCs w:val="24"/>
          </w:rPr>
          <w:fldChar w:fldCharType="end"/>
        </w:r>
      </w:hyperlink>
    </w:p>
    <w:p w14:paraId="06CE31BD" w14:textId="04792E8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4" w:history="1">
        <w:r w:rsidR="002E315B" w:rsidRPr="006B5E91">
          <w:rPr>
            <w:rStyle w:val="Hyperlink"/>
            <w:rFonts w:ascii="Times New Roman" w:hAnsi="Times New Roman" w:cs="Times New Roman"/>
            <w:noProof/>
            <w:sz w:val="24"/>
            <w:szCs w:val="24"/>
          </w:rPr>
          <w:t>Figure 31: Combine and condens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I</w:t>
        </w:r>
        <w:r w:rsidR="002E315B" w:rsidRPr="006B5E91">
          <w:rPr>
            <w:rFonts w:ascii="Times New Roman" w:hAnsi="Times New Roman" w:cs="Times New Roman"/>
            <w:noProof/>
            <w:webHidden/>
            <w:sz w:val="24"/>
            <w:szCs w:val="24"/>
          </w:rPr>
          <w:fldChar w:fldCharType="end"/>
        </w:r>
      </w:hyperlink>
    </w:p>
    <w:p w14:paraId="2F56C6C6" w14:textId="7E3F585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5" w:history="1">
        <w:r w:rsidR="002E315B" w:rsidRPr="006B5E91">
          <w:rPr>
            <w:rStyle w:val="Hyperlink"/>
            <w:rFonts w:ascii="Times New Roman" w:hAnsi="Times New Roman" w:cs="Times New Roman"/>
            <w:noProof/>
            <w:sz w:val="24"/>
            <w:szCs w:val="24"/>
          </w:rPr>
          <w:t>Figure 32: Combine all datas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V</w:t>
        </w:r>
        <w:r w:rsidR="002E315B" w:rsidRPr="006B5E91">
          <w:rPr>
            <w:rFonts w:ascii="Times New Roman" w:hAnsi="Times New Roman" w:cs="Times New Roman"/>
            <w:noProof/>
            <w:webHidden/>
            <w:sz w:val="24"/>
            <w:szCs w:val="24"/>
          </w:rPr>
          <w:fldChar w:fldCharType="end"/>
        </w:r>
      </w:hyperlink>
    </w:p>
    <w:p w14:paraId="2F146CBA" w14:textId="0379750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6" w:history="1">
        <w:r w:rsidR="002E315B" w:rsidRPr="006B5E91">
          <w:rPr>
            <w:rStyle w:val="Hyperlink"/>
            <w:rFonts w:ascii="Times New Roman" w:hAnsi="Times New Roman" w:cs="Times New Roman"/>
            <w:noProof/>
            <w:sz w:val="24"/>
            <w:szCs w:val="24"/>
          </w:rPr>
          <w:t>Figure 33: Initial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w:t>
        </w:r>
        <w:r w:rsidR="002E315B" w:rsidRPr="006B5E91">
          <w:rPr>
            <w:rFonts w:ascii="Times New Roman" w:hAnsi="Times New Roman" w:cs="Times New Roman"/>
            <w:noProof/>
            <w:webHidden/>
            <w:sz w:val="24"/>
            <w:szCs w:val="24"/>
          </w:rPr>
          <w:fldChar w:fldCharType="end"/>
        </w:r>
      </w:hyperlink>
    </w:p>
    <w:p w14:paraId="3D9BEA65" w14:textId="0196234C" w:rsidR="002E315B" w:rsidRPr="006B5E91" w:rsidRDefault="0045102D" w:rsidP="00E0167B">
      <w:pPr>
        <w:pStyle w:val="TableofFigures"/>
        <w:tabs>
          <w:tab w:val="right" w:leader="dot" w:pos="9350"/>
        </w:tabs>
        <w:spacing w:line="360" w:lineRule="auto"/>
        <w:rPr>
          <w:rFonts w:ascii="Times New Roman" w:hAnsi="Times New Roman" w:cs="Times New Roman"/>
          <w:noProof/>
        </w:rPr>
      </w:pPr>
      <w:hyperlink w:anchor="_Toc125649787" w:history="1">
        <w:r w:rsidR="002E315B" w:rsidRPr="006B5E91">
          <w:rPr>
            <w:rStyle w:val="Hyperlink"/>
            <w:rFonts w:ascii="Times New Roman" w:hAnsi="Times New Roman" w:cs="Times New Roman"/>
            <w:noProof/>
            <w:sz w:val="24"/>
            <w:szCs w:val="24"/>
          </w:rPr>
          <w:t>Figure 34: Current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I</w:t>
        </w:r>
        <w:r w:rsidR="002E315B" w:rsidRPr="006B5E91">
          <w:rPr>
            <w:rFonts w:ascii="Times New Roman" w:hAnsi="Times New Roman" w:cs="Times New Roman"/>
            <w:noProof/>
            <w:webHidden/>
            <w:sz w:val="24"/>
            <w:szCs w:val="24"/>
          </w:rPr>
          <w:fldChar w:fldCharType="end"/>
        </w:r>
      </w:hyperlink>
    </w:p>
    <w:p w14:paraId="0EB5C616" w14:textId="217C01D4" w:rsidR="00EB04DA" w:rsidRPr="006B5E91" w:rsidRDefault="003F3873" w:rsidP="009201B9">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0AE3FCB6" w14:textId="67628717" w:rsidR="003F3873" w:rsidRPr="006B5E91" w:rsidRDefault="003F3873" w:rsidP="009201B9">
      <w:pPr>
        <w:spacing w:line="360" w:lineRule="auto"/>
        <w:jc w:val="both"/>
        <w:rPr>
          <w:rFonts w:ascii="Times New Roman" w:hAnsi="Times New Roman" w:cs="Times New Roman"/>
          <w:b/>
          <w:bCs/>
          <w:sz w:val="24"/>
          <w:szCs w:val="24"/>
        </w:rPr>
      </w:pPr>
    </w:p>
    <w:p w14:paraId="49E5674E" w14:textId="00B8EF09" w:rsidR="003F3873" w:rsidRPr="006B5E91" w:rsidRDefault="003F3873" w:rsidP="009201B9">
      <w:pPr>
        <w:spacing w:line="360" w:lineRule="auto"/>
        <w:jc w:val="both"/>
        <w:rPr>
          <w:rFonts w:ascii="Times New Roman" w:hAnsi="Times New Roman" w:cs="Times New Roman"/>
          <w:b/>
          <w:bCs/>
          <w:sz w:val="24"/>
          <w:szCs w:val="24"/>
        </w:rPr>
      </w:pPr>
    </w:p>
    <w:p w14:paraId="51B6DBA0" w14:textId="6F145B2C" w:rsidR="003F3873" w:rsidRPr="006B5E91" w:rsidRDefault="003F3873" w:rsidP="009201B9">
      <w:pPr>
        <w:spacing w:line="360" w:lineRule="auto"/>
        <w:jc w:val="both"/>
        <w:rPr>
          <w:rFonts w:ascii="Times New Roman" w:hAnsi="Times New Roman" w:cs="Times New Roman"/>
          <w:b/>
          <w:bCs/>
          <w:sz w:val="24"/>
          <w:szCs w:val="24"/>
        </w:rPr>
      </w:pPr>
    </w:p>
    <w:p w14:paraId="7AFA8850" w14:textId="784C6377" w:rsidR="003F3873" w:rsidRPr="006B5E91" w:rsidRDefault="003F3873" w:rsidP="009201B9">
      <w:pPr>
        <w:spacing w:line="360" w:lineRule="auto"/>
        <w:jc w:val="both"/>
        <w:rPr>
          <w:rFonts w:ascii="Times New Roman" w:hAnsi="Times New Roman" w:cs="Times New Roman"/>
          <w:b/>
          <w:bCs/>
          <w:sz w:val="24"/>
          <w:szCs w:val="24"/>
        </w:rPr>
      </w:pPr>
    </w:p>
    <w:p w14:paraId="2590B68E" w14:textId="3BB835D6" w:rsidR="003F3873" w:rsidRPr="006B5E91" w:rsidRDefault="003F3873" w:rsidP="009201B9">
      <w:pPr>
        <w:spacing w:line="360" w:lineRule="auto"/>
        <w:jc w:val="both"/>
        <w:rPr>
          <w:rFonts w:ascii="Times New Roman" w:hAnsi="Times New Roman" w:cs="Times New Roman"/>
          <w:b/>
          <w:bCs/>
          <w:sz w:val="24"/>
          <w:szCs w:val="24"/>
        </w:rPr>
      </w:pPr>
    </w:p>
    <w:p w14:paraId="24F61AD3" w14:textId="106FE074" w:rsidR="003F3873" w:rsidRPr="006B5E91" w:rsidRDefault="003F3873" w:rsidP="009201B9">
      <w:pPr>
        <w:spacing w:line="360" w:lineRule="auto"/>
        <w:jc w:val="both"/>
        <w:rPr>
          <w:rFonts w:ascii="Times New Roman" w:hAnsi="Times New Roman" w:cs="Times New Roman"/>
          <w:b/>
          <w:bCs/>
          <w:sz w:val="24"/>
          <w:szCs w:val="24"/>
        </w:rPr>
      </w:pPr>
    </w:p>
    <w:p w14:paraId="2F0286C7" w14:textId="0EF94275" w:rsidR="003F3873" w:rsidRPr="006B5E91" w:rsidRDefault="003F3873" w:rsidP="009201B9">
      <w:pPr>
        <w:spacing w:line="360" w:lineRule="auto"/>
        <w:jc w:val="both"/>
        <w:rPr>
          <w:rFonts w:ascii="Times New Roman" w:hAnsi="Times New Roman" w:cs="Times New Roman"/>
          <w:b/>
          <w:bCs/>
          <w:sz w:val="24"/>
          <w:szCs w:val="24"/>
        </w:rPr>
      </w:pPr>
    </w:p>
    <w:p w14:paraId="0B7744E5" w14:textId="799AB61E" w:rsidR="003F3873" w:rsidRPr="006B5E91" w:rsidRDefault="003F3873" w:rsidP="009201B9">
      <w:pPr>
        <w:spacing w:line="360" w:lineRule="auto"/>
        <w:jc w:val="both"/>
        <w:rPr>
          <w:rFonts w:ascii="Times New Roman" w:hAnsi="Times New Roman" w:cs="Times New Roman"/>
          <w:b/>
          <w:bCs/>
          <w:sz w:val="24"/>
          <w:szCs w:val="24"/>
        </w:rPr>
      </w:pPr>
    </w:p>
    <w:p w14:paraId="3F498E31" w14:textId="0FCE2F5B" w:rsidR="003F3873" w:rsidRPr="006B5E91" w:rsidRDefault="003F3873" w:rsidP="009201B9">
      <w:pPr>
        <w:spacing w:line="360" w:lineRule="auto"/>
        <w:jc w:val="both"/>
        <w:rPr>
          <w:rFonts w:ascii="Times New Roman" w:hAnsi="Times New Roman" w:cs="Times New Roman"/>
          <w:b/>
          <w:bCs/>
          <w:sz w:val="24"/>
          <w:szCs w:val="24"/>
        </w:rPr>
      </w:pPr>
    </w:p>
    <w:p w14:paraId="73FB7D2A" w14:textId="1B6AF289" w:rsidR="00C10326" w:rsidRPr="006B5E91" w:rsidRDefault="00C10326" w:rsidP="009201B9">
      <w:pPr>
        <w:spacing w:line="360" w:lineRule="auto"/>
        <w:jc w:val="both"/>
        <w:rPr>
          <w:rFonts w:ascii="Times New Roman" w:hAnsi="Times New Roman" w:cs="Times New Roman"/>
          <w:b/>
          <w:bCs/>
          <w:sz w:val="24"/>
          <w:szCs w:val="24"/>
        </w:rPr>
      </w:pPr>
    </w:p>
    <w:p w14:paraId="70E7373A" w14:textId="713E9485" w:rsidR="00386CBB" w:rsidRPr="006B5E91" w:rsidRDefault="00386CBB" w:rsidP="009201B9">
      <w:pPr>
        <w:spacing w:line="360" w:lineRule="auto"/>
        <w:jc w:val="both"/>
        <w:rPr>
          <w:rFonts w:ascii="Times New Roman" w:hAnsi="Times New Roman" w:cs="Times New Roman"/>
          <w:b/>
          <w:bCs/>
          <w:sz w:val="24"/>
          <w:szCs w:val="24"/>
        </w:rPr>
      </w:pPr>
    </w:p>
    <w:p w14:paraId="08D49440" w14:textId="5E481E4F" w:rsidR="00386CBB" w:rsidRPr="006B5E91" w:rsidRDefault="00386CBB" w:rsidP="009201B9">
      <w:pPr>
        <w:spacing w:line="360" w:lineRule="auto"/>
        <w:jc w:val="both"/>
        <w:rPr>
          <w:rFonts w:ascii="Times New Roman" w:hAnsi="Times New Roman" w:cs="Times New Roman"/>
          <w:b/>
          <w:bCs/>
          <w:sz w:val="24"/>
          <w:szCs w:val="24"/>
        </w:rPr>
      </w:pPr>
    </w:p>
    <w:p w14:paraId="0FBFAC58" w14:textId="4743782C" w:rsidR="00386CBB" w:rsidRPr="006B5E91" w:rsidRDefault="00386CBB" w:rsidP="009201B9">
      <w:pPr>
        <w:spacing w:line="360" w:lineRule="auto"/>
        <w:jc w:val="both"/>
        <w:rPr>
          <w:rFonts w:ascii="Times New Roman" w:hAnsi="Times New Roman" w:cs="Times New Roman"/>
          <w:b/>
          <w:bCs/>
          <w:sz w:val="24"/>
          <w:szCs w:val="24"/>
        </w:rPr>
      </w:pPr>
    </w:p>
    <w:p w14:paraId="0265FF6A" w14:textId="1E04274E" w:rsidR="00386CBB" w:rsidRPr="006B5E91" w:rsidRDefault="00386CBB" w:rsidP="009201B9">
      <w:pPr>
        <w:spacing w:line="360" w:lineRule="auto"/>
        <w:jc w:val="both"/>
        <w:rPr>
          <w:rFonts w:ascii="Times New Roman" w:hAnsi="Times New Roman" w:cs="Times New Roman"/>
          <w:b/>
          <w:bCs/>
          <w:sz w:val="24"/>
          <w:szCs w:val="24"/>
        </w:rPr>
      </w:pPr>
    </w:p>
    <w:p w14:paraId="20648BBF" w14:textId="4C51CF8A" w:rsidR="00386CBB" w:rsidRPr="006B5E91" w:rsidRDefault="00386CBB" w:rsidP="009201B9">
      <w:pPr>
        <w:spacing w:line="360" w:lineRule="auto"/>
        <w:jc w:val="both"/>
        <w:rPr>
          <w:rFonts w:ascii="Times New Roman" w:hAnsi="Times New Roman" w:cs="Times New Roman"/>
          <w:b/>
          <w:bCs/>
          <w:sz w:val="24"/>
          <w:szCs w:val="24"/>
        </w:rPr>
      </w:pPr>
    </w:p>
    <w:p w14:paraId="7993C0F7" w14:textId="345EA9C9" w:rsidR="00386CBB" w:rsidRPr="006B5E91" w:rsidRDefault="00386CBB" w:rsidP="009201B9">
      <w:pPr>
        <w:spacing w:line="360" w:lineRule="auto"/>
        <w:jc w:val="both"/>
        <w:rPr>
          <w:rFonts w:ascii="Times New Roman" w:hAnsi="Times New Roman" w:cs="Times New Roman"/>
          <w:b/>
          <w:bCs/>
          <w:sz w:val="24"/>
          <w:szCs w:val="24"/>
        </w:rPr>
      </w:pPr>
    </w:p>
    <w:p w14:paraId="2EA446C8" w14:textId="7FC9F7B7" w:rsidR="00386CBB" w:rsidRDefault="00386CBB" w:rsidP="009201B9">
      <w:pPr>
        <w:spacing w:line="360" w:lineRule="auto"/>
        <w:jc w:val="both"/>
        <w:rPr>
          <w:rFonts w:ascii="Times New Roman" w:hAnsi="Times New Roman" w:cs="Times New Roman"/>
          <w:b/>
          <w:bCs/>
          <w:sz w:val="24"/>
          <w:szCs w:val="24"/>
        </w:rPr>
      </w:pPr>
    </w:p>
    <w:p w14:paraId="023129DC" w14:textId="1105E6E8" w:rsidR="00FB5625" w:rsidRDefault="00FB5625" w:rsidP="009201B9">
      <w:pPr>
        <w:spacing w:line="360" w:lineRule="auto"/>
        <w:jc w:val="both"/>
        <w:rPr>
          <w:rFonts w:ascii="Times New Roman" w:hAnsi="Times New Roman" w:cs="Times New Roman"/>
          <w:b/>
          <w:bCs/>
          <w:sz w:val="24"/>
          <w:szCs w:val="24"/>
        </w:rPr>
      </w:pPr>
    </w:p>
    <w:p w14:paraId="2A77FB92" w14:textId="57FAC6BC" w:rsidR="00FB5625" w:rsidRDefault="00FB5625" w:rsidP="009201B9">
      <w:pPr>
        <w:spacing w:line="360" w:lineRule="auto"/>
        <w:jc w:val="both"/>
        <w:rPr>
          <w:rFonts w:ascii="Times New Roman" w:hAnsi="Times New Roman" w:cs="Times New Roman"/>
          <w:b/>
          <w:bCs/>
          <w:sz w:val="24"/>
          <w:szCs w:val="24"/>
        </w:rPr>
      </w:pPr>
    </w:p>
    <w:p w14:paraId="1A2EEFB1" w14:textId="370F8819" w:rsidR="009E5AD6" w:rsidRPr="006B5E91" w:rsidRDefault="006D459B" w:rsidP="00934D6B">
      <w:pPr>
        <w:spacing w:line="360" w:lineRule="auto"/>
        <w:jc w:val="both"/>
        <w:rPr>
          <w:rFonts w:ascii="Times New Roman" w:hAnsi="Times New Roman" w:cs="Times New Roman"/>
          <w:b/>
          <w:bCs/>
          <w:sz w:val="32"/>
          <w:szCs w:val="32"/>
        </w:rPr>
      </w:pPr>
      <w:r w:rsidRPr="006B5E91">
        <w:rPr>
          <w:rFonts w:ascii="Times New Roman" w:hAnsi="Times New Roman" w:cs="Times New Roman"/>
          <w:b/>
          <w:bCs/>
          <w:sz w:val="32"/>
          <w:szCs w:val="32"/>
        </w:rPr>
        <w:t>Acrony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9E5AD6" w:rsidRPr="006B5E91" w14:paraId="1E68DD22" w14:textId="77777777" w:rsidTr="007D752C">
        <w:tc>
          <w:tcPr>
            <w:tcW w:w="1890" w:type="dxa"/>
          </w:tcPr>
          <w:p w14:paraId="15AE24C2" w14:textId="77777777" w:rsidR="009E5AD6" w:rsidRPr="006B5E91" w:rsidRDefault="009E5AD6" w:rsidP="002D1BDE">
            <w:pPr>
              <w:spacing w:line="360" w:lineRule="auto"/>
              <w:rPr>
                <w:rFonts w:ascii="Times New Roman" w:hAnsi="Times New Roman" w:cs="Times New Roman"/>
                <w:b/>
                <w:bCs/>
                <w:sz w:val="24"/>
                <w:szCs w:val="24"/>
              </w:rPr>
            </w:pPr>
            <w:bookmarkStart w:id="6" w:name="aiacronym"/>
            <w:r w:rsidRPr="006B5E91">
              <w:rPr>
                <w:rFonts w:ascii="Times New Roman" w:hAnsi="Times New Roman" w:cs="Times New Roman"/>
                <w:b/>
                <w:bCs/>
                <w:sz w:val="24"/>
                <w:szCs w:val="24"/>
              </w:rPr>
              <w:lastRenderedPageBreak/>
              <w:t>AI</w:t>
            </w:r>
            <w:bookmarkEnd w:id="6"/>
            <w:r w:rsidRPr="006B5E91">
              <w:rPr>
                <w:rFonts w:ascii="Times New Roman" w:hAnsi="Times New Roman" w:cs="Times New Roman"/>
                <w:b/>
                <w:bCs/>
                <w:sz w:val="24"/>
                <w:szCs w:val="24"/>
              </w:rPr>
              <w:t xml:space="preserve"> </w:t>
            </w:r>
          </w:p>
        </w:tc>
        <w:tc>
          <w:tcPr>
            <w:tcW w:w="7020" w:type="dxa"/>
            <w:shd w:val="clear" w:color="auto" w:fill="auto"/>
          </w:tcPr>
          <w:p w14:paraId="54C4D694"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Artificial Intelligence.</w:t>
            </w:r>
          </w:p>
        </w:tc>
      </w:tr>
      <w:tr w:rsidR="009E5AD6" w:rsidRPr="006B5E91" w14:paraId="76F58F4B" w14:textId="77777777" w:rsidTr="007D752C">
        <w:tc>
          <w:tcPr>
            <w:tcW w:w="1890" w:type="dxa"/>
          </w:tcPr>
          <w:p w14:paraId="37F8345F"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PI</w:t>
            </w:r>
          </w:p>
        </w:tc>
        <w:tc>
          <w:tcPr>
            <w:tcW w:w="7020" w:type="dxa"/>
            <w:shd w:val="clear" w:color="auto" w:fill="auto"/>
          </w:tcPr>
          <w:p w14:paraId="47FE043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pplication Programming Interface.</w:t>
            </w:r>
          </w:p>
        </w:tc>
      </w:tr>
      <w:tr w:rsidR="0039295A" w:rsidRPr="006B5E91" w14:paraId="5C6DB77A" w14:textId="77777777" w:rsidTr="007D752C">
        <w:tc>
          <w:tcPr>
            <w:tcW w:w="1890" w:type="dxa"/>
          </w:tcPr>
          <w:p w14:paraId="5FA2D0F6" w14:textId="3411ED00" w:rsidR="0039295A" w:rsidRPr="006B5E91" w:rsidRDefault="0039295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AD</w:t>
            </w:r>
          </w:p>
        </w:tc>
        <w:tc>
          <w:tcPr>
            <w:tcW w:w="7020" w:type="dxa"/>
            <w:shd w:val="clear" w:color="auto" w:fill="auto"/>
          </w:tcPr>
          <w:p w14:paraId="043766C1" w14:textId="10ED9CFC" w:rsidR="0039295A" w:rsidRPr="006B5E91" w:rsidRDefault="0039295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matic Differentiation.</w:t>
            </w:r>
          </w:p>
        </w:tc>
      </w:tr>
      <w:tr w:rsidR="009E5AD6" w:rsidRPr="006B5E91" w14:paraId="6999D4C0" w14:textId="77777777" w:rsidTr="007D752C">
        <w:tc>
          <w:tcPr>
            <w:tcW w:w="1890" w:type="dxa"/>
          </w:tcPr>
          <w:p w14:paraId="4587291B"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RIMA</w:t>
            </w:r>
          </w:p>
        </w:tc>
        <w:tc>
          <w:tcPr>
            <w:tcW w:w="7020" w:type="dxa"/>
            <w:shd w:val="clear" w:color="auto" w:fill="auto"/>
          </w:tcPr>
          <w:p w14:paraId="6D40CA3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regressive Integrated Moving Average.</w:t>
            </w:r>
          </w:p>
        </w:tc>
      </w:tr>
      <w:tr w:rsidR="009E5AD6" w:rsidRPr="006B5E91" w14:paraId="73BD7E01" w14:textId="77777777" w:rsidTr="007D752C">
        <w:tc>
          <w:tcPr>
            <w:tcW w:w="1890" w:type="dxa"/>
          </w:tcPr>
          <w:p w14:paraId="4D83BBD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PTT</w:t>
            </w:r>
          </w:p>
        </w:tc>
        <w:tc>
          <w:tcPr>
            <w:tcW w:w="7020" w:type="dxa"/>
            <w:shd w:val="clear" w:color="auto" w:fill="auto"/>
          </w:tcPr>
          <w:p w14:paraId="51CAFFA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ack-Propagation Through Time.</w:t>
            </w:r>
          </w:p>
        </w:tc>
      </w:tr>
      <w:tr w:rsidR="009E5AD6" w:rsidRPr="006B5E91" w14:paraId="756BF97B" w14:textId="77777777" w:rsidTr="007D752C">
        <w:tc>
          <w:tcPr>
            <w:tcW w:w="1890" w:type="dxa"/>
          </w:tcPr>
          <w:p w14:paraId="4797E73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TC</w:t>
            </w:r>
          </w:p>
        </w:tc>
        <w:tc>
          <w:tcPr>
            <w:tcW w:w="7020" w:type="dxa"/>
            <w:shd w:val="clear" w:color="auto" w:fill="auto"/>
          </w:tcPr>
          <w:p w14:paraId="298F318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itcoin.</w:t>
            </w:r>
          </w:p>
        </w:tc>
      </w:tr>
      <w:tr w:rsidR="009E5AD6" w:rsidRPr="006B5E91" w14:paraId="3DF0C4C2" w14:textId="77777777" w:rsidTr="007D752C">
        <w:tc>
          <w:tcPr>
            <w:tcW w:w="1890" w:type="dxa"/>
          </w:tcPr>
          <w:p w14:paraId="4A4EE409" w14:textId="7BFC5FA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CT-GRU</w:t>
            </w:r>
            <w:r w:rsidR="004320D3" w:rsidRPr="006B5E91">
              <w:rPr>
                <w:rFonts w:ascii="Times New Roman" w:hAnsi="Times New Roman" w:cs="Times New Roman"/>
                <w:b/>
                <w:bCs/>
                <w:sz w:val="24"/>
                <w:szCs w:val="24"/>
              </w:rPr>
              <w:t xml:space="preserve"> /</w:t>
            </w:r>
            <w:r w:rsidR="001E4409" w:rsidRPr="006B5E91">
              <w:rPr>
                <w:rFonts w:ascii="Times New Roman" w:hAnsi="Times New Roman" w:cs="Times New Roman"/>
                <w:b/>
                <w:bCs/>
                <w:sz w:val="24"/>
                <w:szCs w:val="24"/>
              </w:rPr>
              <w:t xml:space="preserve"> </w:t>
            </w:r>
            <w:r w:rsidR="004320D3" w:rsidRPr="006B5E91">
              <w:rPr>
                <w:rFonts w:ascii="Times New Roman" w:hAnsi="Times New Roman" w:cs="Times New Roman"/>
                <w:b/>
                <w:bCs/>
                <w:sz w:val="24"/>
                <w:szCs w:val="24"/>
              </w:rPr>
              <w:t>RNN</w:t>
            </w:r>
          </w:p>
        </w:tc>
        <w:tc>
          <w:tcPr>
            <w:tcW w:w="7020" w:type="dxa"/>
            <w:shd w:val="clear" w:color="auto" w:fill="auto"/>
          </w:tcPr>
          <w:p w14:paraId="4F8F0CF4" w14:textId="55B9CD6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Continuous-time Gated Recurrent Unit</w:t>
            </w:r>
            <w:r w:rsidR="00E1283D" w:rsidRPr="006B5E91">
              <w:rPr>
                <w:rFonts w:ascii="Times New Roman" w:hAnsi="Times New Roman" w:cs="Times New Roman"/>
                <w:sz w:val="24"/>
                <w:szCs w:val="24"/>
              </w:rPr>
              <w:t xml:space="preserve"> / Recurrent Neural Network.</w:t>
            </w:r>
          </w:p>
        </w:tc>
      </w:tr>
      <w:tr w:rsidR="009E5AD6" w:rsidRPr="006B5E91" w14:paraId="6CA416B4" w14:textId="77777777" w:rsidTr="007D752C">
        <w:tc>
          <w:tcPr>
            <w:tcW w:w="1890" w:type="dxa"/>
          </w:tcPr>
          <w:p w14:paraId="0E2E7CA2"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L</w:t>
            </w:r>
          </w:p>
        </w:tc>
        <w:tc>
          <w:tcPr>
            <w:tcW w:w="7020" w:type="dxa"/>
            <w:shd w:val="clear" w:color="auto" w:fill="auto"/>
          </w:tcPr>
          <w:p w14:paraId="2870060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Deep Learning.</w:t>
            </w:r>
          </w:p>
        </w:tc>
      </w:tr>
      <w:tr w:rsidR="009E5AD6" w:rsidRPr="006B5E91" w14:paraId="7054C7BE" w14:textId="77777777" w:rsidTr="007D752C">
        <w:tc>
          <w:tcPr>
            <w:tcW w:w="1890" w:type="dxa"/>
          </w:tcPr>
          <w:p w14:paraId="6E07E143"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GPU</w:t>
            </w:r>
          </w:p>
        </w:tc>
        <w:tc>
          <w:tcPr>
            <w:tcW w:w="7020" w:type="dxa"/>
            <w:shd w:val="clear" w:color="auto" w:fill="auto"/>
          </w:tcPr>
          <w:p w14:paraId="3F59BA8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aphics Processing Unit.</w:t>
            </w:r>
          </w:p>
        </w:tc>
      </w:tr>
      <w:tr w:rsidR="009E5AD6" w:rsidRPr="006B5E91" w14:paraId="38C31240" w14:textId="77777777" w:rsidTr="007D752C">
        <w:tc>
          <w:tcPr>
            <w:tcW w:w="1890" w:type="dxa"/>
          </w:tcPr>
          <w:p w14:paraId="7F7FBEE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STM</w:t>
            </w:r>
          </w:p>
        </w:tc>
        <w:tc>
          <w:tcPr>
            <w:tcW w:w="7020" w:type="dxa"/>
            <w:shd w:val="clear" w:color="auto" w:fill="auto"/>
          </w:tcPr>
          <w:p w14:paraId="62CB9FEC"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ong Short-Term Memory.</w:t>
            </w:r>
          </w:p>
        </w:tc>
      </w:tr>
      <w:tr w:rsidR="009E5AD6" w:rsidRPr="006B5E91" w14:paraId="431AF88C" w14:textId="77777777" w:rsidTr="007D752C">
        <w:tc>
          <w:tcPr>
            <w:tcW w:w="1890" w:type="dxa"/>
          </w:tcPr>
          <w:p w14:paraId="2EA00235"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TC</w:t>
            </w:r>
          </w:p>
        </w:tc>
        <w:tc>
          <w:tcPr>
            <w:tcW w:w="7020" w:type="dxa"/>
            <w:shd w:val="clear" w:color="auto" w:fill="auto"/>
          </w:tcPr>
          <w:p w14:paraId="4B8186B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iquid Time-constant.</w:t>
            </w:r>
          </w:p>
        </w:tc>
      </w:tr>
      <w:tr w:rsidR="009E5AD6" w:rsidRPr="006B5E91" w14:paraId="6271218F" w14:textId="77777777" w:rsidTr="007D752C">
        <w:tc>
          <w:tcPr>
            <w:tcW w:w="1890" w:type="dxa"/>
          </w:tcPr>
          <w:p w14:paraId="7CBDDE4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L</w:t>
            </w:r>
          </w:p>
        </w:tc>
        <w:tc>
          <w:tcPr>
            <w:tcW w:w="7020" w:type="dxa"/>
            <w:shd w:val="clear" w:color="auto" w:fill="auto"/>
          </w:tcPr>
          <w:p w14:paraId="1B067988"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achine Learning.</w:t>
            </w:r>
          </w:p>
        </w:tc>
      </w:tr>
      <w:tr w:rsidR="009E5AD6" w:rsidRPr="006B5E91" w14:paraId="6193FD16" w14:textId="77777777" w:rsidTr="007D752C">
        <w:tc>
          <w:tcPr>
            <w:tcW w:w="1890" w:type="dxa"/>
          </w:tcPr>
          <w:p w14:paraId="29214BE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MAPE</w:t>
            </w:r>
          </w:p>
        </w:tc>
        <w:tc>
          <w:tcPr>
            <w:tcW w:w="7020" w:type="dxa"/>
            <w:shd w:val="clear" w:color="auto" w:fill="auto"/>
          </w:tcPr>
          <w:p w14:paraId="7D69DEC4"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ymmetric Mean Absolute Product Error.</w:t>
            </w:r>
          </w:p>
        </w:tc>
      </w:tr>
      <w:tr w:rsidR="009E5AD6" w:rsidRPr="006B5E91" w14:paraId="48EBD020" w14:textId="77777777" w:rsidTr="007D752C">
        <w:tc>
          <w:tcPr>
            <w:tcW w:w="1890" w:type="dxa"/>
          </w:tcPr>
          <w:p w14:paraId="056126D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ASE</w:t>
            </w:r>
          </w:p>
        </w:tc>
        <w:tc>
          <w:tcPr>
            <w:tcW w:w="7020" w:type="dxa"/>
            <w:shd w:val="clear" w:color="auto" w:fill="auto"/>
          </w:tcPr>
          <w:p w14:paraId="7B1AA9AA"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Absolute Scaled Error.</w:t>
            </w:r>
          </w:p>
        </w:tc>
      </w:tr>
      <w:tr w:rsidR="009E5AD6" w:rsidRPr="006B5E91" w14:paraId="36FB2826" w14:textId="77777777" w:rsidTr="007D752C">
        <w:tc>
          <w:tcPr>
            <w:tcW w:w="1890" w:type="dxa"/>
          </w:tcPr>
          <w:p w14:paraId="199C2EB9"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SE</w:t>
            </w:r>
          </w:p>
        </w:tc>
        <w:tc>
          <w:tcPr>
            <w:tcW w:w="7020" w:type="dxa"/>
            <w:shd w:val="clear" w:color="auto" w:fill="auto"/>
          </w:tcPr>
          <w:p w14:paraId="17B9338B"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Squared Error.</w:t>
            </w:r>
          </w:p>
        </w:tc>
      </w:tr>
      <w:tr w:rsidR="009F20CC" w:rsidRPr="006B5E91" w14:paraId="196E32B2" w14:textId="77777777" w:rsidTr="007D752C">
        <w:tc>
          <w:tcPr>
            <w:tcW w:w="1890" w:type="dxa"/>
          </w:tcPr>
          <w:p w14:paraId="55B5909B" w14:textId="56CF509A" w:rsidR="009F20CC" w:rsidRPr="006B5E91" w:rsidRDefault="009F20C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VP</w:t>
            </w:r>
          </w:p>
        </w:tc>
        <w:tc>
          <w:tcPr>
            <w:tcW w:w="7020" w:type="dxa"/>
            <w:shd w:val="clear" w:color="auto" w:fill="auto"/>
          </w:tcPr>
          <w:p w14:paraId="317966EC" w14:textId="3037E439" w:rsidR="009F20CC" w:rsidRPr="006B5E91" w:rsidRDefault="009F20C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inimal Viable Product.</w:t>
            </w:r>
          </w:p>
        </w:tc>
      </w:tr>
      <w:tr w:rsidR="009E5AD6" w:rsidRPr="006B5E91" w14:paraId="642B5297" w14:textId="77777777" w:rsidTr="007D752C">
        <w:tc>
          <w:tcPr>
            <w:tcW w:w="1890" w:type="dxa"/>
          </w:tcPr>
          <w:p w14:paraId="5C400CAD"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N-BEATS</w:t>
            </w:r>
          </w:p>
        </w:tc>
        <w:tc>
          <w:tcPr>
            <w:tcW w:w="7020" w:type="dxa"/>
            <w:shd w:val="clear" w:color="auto" w:fill="auto"/>
          </w:tcPr>
          <w:p w14:paraId="20331EA5" w14:textId="31AAA23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eural Basis Expansion Analysis for interpretable Time Series</w:t>
            </w:r>
            <w:r w:rsidR="003248CD" w:rsidRPr="006B5E91">
              <w:rPr>
                <w:rFonts w:ascii="Times New Roman" w:hAnsi="Times New Roman" w:cs="Times New Roman"/>
                <w:sz w:val="24"/>
                <w:szCs w:val="24"/>
              </w:rPr>
              <w:t>.</w:t>
            </w:r>
          </w:p>
        </w:tc>
      </w:tr>
      <w:tr w:rsidR="009E5AD6" w:rsidRPr="006B5E91" w14:paraId="451B029C" w14:textId="77777777" w:rsidTr="007D752C">
        <w:tc>
          <w:tcPr>
            <w:tcW w:w="1890" w:type="dxa"/>
          </w:tcPr>
          <w:p w14:paraId="6D0C62F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NLP</w:t>
            </w:r>
          </w:p>
        </w:tc>
        <w:tc>
          <w:tcPr>
            <w:tcW w:w="7020" w:type="dxa"/>
            <w:shd w:val="clear" w:color="auto" w:fill="auto"/>
          </w:tcPr>
          <w:p w14:paraId="0F3D7E17"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atural Language Processing.</w:t>
            </w:r>
          </w:p>
        </w:tc>
      </w:tr>
      <w:tr w:rsidR="009E5AD6" w:rsidRPr="006B5E91" w14:paraId="7F207C66" w14:textId="77777777" w:rsidTr="007D752C">
        <w:tc>
          <w:tcPr>
            <w:tcW w:w="1890" w:type="dxa"/>
          </w:tcPr>
          <w:p w14:paraId="383FF4BD"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ODE</w:t>
            </w:r>
          </w:p>
        </w:tc>
        <w:tc>
          <w:tcPr>
            <w:tcW w:w="7020" w:type="dxa"/>
            <w:shd w:val="clear" w:color="auto" w:fill="auto"/>
          </w:tcPr>
          <w:p w14:paraId="089CB6E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Ordinary Differential Equations.</w:t>
            </w:r>
          </w:p>
        </w:tc>
      </w:tr>
      <w:tr w:rsidR="009E5AD6" w:rsidRPr="006B5E91" w14:paraId="35612EDF" w14:textId="77777777" w:rsidTr="007D752C">
        <w:tc>
          <w:tcPr>
            <w:tcW w:w="1890" w:type="dxa"/>
          </w:tcPr>
          <w:p w14:paraId="1C514AC5"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POC</w:t>
            </w:r>
          </w:p>
        </w:tc>
        <w:tc>
          <w:tcPr>
            <w:tcW w:w="7020" w:type="dxa"/>
            <w:shd w:val="clear" w:color="auto" w:fill="auto"/>
          </w:tcPr>
          <w:p w14:paraId="75AE28D3"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Proof-Of-Concept.</w:t>
            </w:r>
          </w:p>
        </w:tc>
      </w:tr>
      <w:tr w:rsidR="009E5AD6" w:rsidRPr="006B5E91" w14:paraId="4F616F81" w14:textId="77777777" w:rsidTr="007D752C">
        <w:tc>
          <w:tcPr>
            <w:tcW w:w="1890" w:type="dxa"/>
          </w:tcPr>
          <w:p w14:paraId="6C50038A"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REST</w:t>
            </w:r>
          </w:p>
        </w:tc>
        <w:tc>
          <w:tcPr>
            <w:tcW w:w="7020" w:type="dxa"/>
            <w:shd w:val="clear" w:color="auto" w:fill="auto"/>
          </w:tcPr>
          <w:p w14:paraId="54A4BFDD"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presentational State Transfer.</w:t>
            </w:r>
          </w:p>
        </w:tc>
      </w:tr>
      <w:tr w:rsidR="009E5AD6" w:rsidRPr="006B5E91" w14:paraId="0EBA3A62" w14:textId="77777777" w:rsidTr="007D752C">
        <w:tc>
          <w:tcPr>
            <w:tcW w:w="1890" w:type="dxa"/>
          </w:tcPr>
          <w:p w14:paraId="67FF891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MSE</w:t>
            </w:r>
          </w:p>
        </w:tc>
        <w:tc>
          <w:tcPr>
            <w:tcW w:w="7020" w:type="dxa"/>
            <w:shd w:val="clear" w:color="auto" w:fill="auto"/>
          </w:tcPr>
          <w:p w14:paraId="513C3B4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oot Mean Squared Error.</w:t>
            </w:r>
          </w:p>
        </w:tc>
      </w:tr>
      <w:tr w:rsidR="009E5AD6" w:rsidRPr="006B5E91" w14:paraId="240B1863" w14:textId="77777777" w:rsidTr="007D752C">
        <w:tc>
          <w:tcPr>
            <w:tcW w:w="1890" w:type="dxa"/>
          </w:tcPr>
          <w:p w14:paraId="195E6831"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NN</w:t>
            </w:r>
          </w:p>
        </w:tc>
        <w:tc>
          <w:tcPr>
            <w:tcW w:w="7020" w:type="dxa"/>
            <w:shd w:val="clear" w:color="auto" w:fill="auto"/>
          </w:tcPr>
          <w:p w14:paraId="55CFE82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current Neural Network.</w:t>
            </w:r>
          </w:p>
        </w:tc>
      </w:tr>
      <w:tr w:rsidR="008C77EA" w:rsidRPr="006B5E91" w14:paraId="06F77555" w14:textId="77777777" w:rsidTr="007D752C">
        <w:tc>
          <w:tcPr>
            <w:tcW w:w="1890" w:type="dxa"/>
          </w:tcPr>
          <w:p w14:paraId="54680B11" w14:textId="6A2FD1A3" w:rsidR="008C77EA" w:rsidRPr="006B5E91" w:rsidRDefault="008C77E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OTA</w:t>
            </w:r>
          </w:p>
        </w:tc>
        <w:tc>
          <w:tcPr>
            <w:tcW w:w="7020" w:type="dxa"/>
            <w:shd w:val="clear" w:color="auto" w:fill="auto"/>
          </w:tcPr>
          <w:p w14:paraId="367D7B7F" w14:textId="48809CA7" w:rsidR="008C77EA" w:rsidRPr="006B5E91" w:rsidRDefault="008C77E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 xml:space="preserve">State </w:t>
            </w:r>
            <w:proofErr w:type="gramStart"/>
            <w:r w:rsidRPr="006B5E91">
              <w:rPr>
                <w:rFonts w:ascii="Times New Roman" w:hAnsi="Times New Roman" w:cs="Times New Roman"/>
                <w:sz w:val="24"/>
                <w:szCs w:val="24"/>
              </w:rPr>
              <w:t>Of</w:t>
            </w:r>
            <w:proofErr w:type="gramEnd"/>
            <w:r w:rsidRPr="006B5E91">
              <w:rPr>
                <w:rFonts w:ascii="Times New Roman" w:hAnsi="Times New Roman" w:cs="Times New Roman"/>
                <w:sz w:val="24"/>
                <w:szCs w:val="24"/>
              </w:rPr>
              <w:t xml:space="preserve"> </w:t>
            </w:r>
            <w:r w:rsidR="00CE19D0" w:rsidRPr="006B5E91">
              <w:rPr>
                <w:rFonts w:ascii="Times New Roman" w:hAnsi="Times New Roman" w:cs="Times New Roman"/>
                <w:sz w:val="24"/>
                <w:szCs w:val="24"/>
              </w:rPr>
              <w:t>the</w:t>
            </w:r>
            <w:r w:rsidRPr="006B5E91">
              <w:rPr>
                <w:rFonts w:ascii="Times New Roman" w:hAnsi="Times New Roman" w:cs="Times New Roman"/>
                <w:sz w:val="24"/>
                <w:szCs w:val="24"/>
              </w:rPr>
              <w:t xml:space="preserve"> Art.</w:t>
            </w:r>
          </w:p>
        </w:tc>
      </w:tr>
      <w:tr w:rsidR="004C51D9" w:rsidRPr="006B5E91" w14:paraId="3AAC149D" w14:textId="77777777" w:rsidTr="007D752C">
        <w:tc>
          <w:tcPr>
            <w:tcW w:w="1890" w:type="dxa"/>
          </w:tcPr>
          <w:p w14:paraId="58B3421D" w14:textId="3C77E908"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DE</w:t>
            </w:r>
          </w:p>
        </w:tc>
        <w:tc>
          <w:tcPr>
            <w:tcW w:w="7020" w:type="dxa"/>
            <w:shd w:val="clear" w:color="auto" w:fill="auto"/>
          </w:tcPr>
          <w:p w14:paraId="6FFC3C8E" w14:textId="5F33B425"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Differential Equations.</w:t>
            </w:r>
          </w:p>
        </w:tc>
      </w:tr>
      <w:tr w:rsidR="004C51D9" w:rsidRPr="006B5E91" w14:paraId="09B8C5D0" w14:textId="77777777" w:rsidTr="007D752C">
        <w:tc>
          <w:tcPr>
            <w:tcW w:w="1890" w:type="dxa"/>
          </w:tcPr>
          <w:p w14:paraId="22F5E980" w14:textId="3174EF41"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GD</w:t>
            </w:r>
          </w:p>
        </w:tc>
        <w:tc>
          <w:tcPr>
            <w:tcW w:w="7020" w:type="dxa"/>
            <w:shd w:val="clear" w:color="auto" w:fill="auto"/>
          </w:tcPr>
          <w:p w14:paraId="4F0B90A4" w14:textId="273DD02B"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Gradient Descent.</w:t>
            </w:r>
          </w:p>
        </w:tc>
      </w:tr>
      <w:tr w:rsidR="004C51D9" w:rsidRPr="006B5E91" w14:paraId="54BFE829" w14:textId="77777777" w:rsidTr="007D752C">
        <w:tc>
          <w:tcPr>
            <w:tcW w:w="1890" w:type="dxa"/>
          </w:tcPr>
          <w:p w14:paraId="3A31B67D" w14:textId="7B8792C2"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TS</w:t>
            </w:r>
          </w:p>
        </w:tc>
        <w:tc>
          <w:tcPr>
            <w:tcW w:w="7020" w:type="dxa"/>
            <w:shd w:val="clear" w:color="auto" w:fill="auto"/>
          </w:tcPr>
          <w:p w14:paraId="2032B7BF" w14:textId="1B16291F"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Time Series.</w:t>
            </w:r>
          </w:p>
        </w:tc>
      </w:tr>
      <w:tr w:rsidR="005E50F1" w:rsidRPr="006B5E91" w14:paraId="25278AE6" w14:textId="77777777" w:rsidTr="007D752C">
        <w:tc>
          <w:tcPr>
            <w:tcW w:w="1890" w:type="dxa"/>
          </w:tcPr>
          <w:p w14:paraId="14CAF832" w14:textId="51853ACA" w:rsidR="005E50F1" w:rsidRPr="006B5E91" w:rsidRDefault="005E50F1"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UI</w:t>
            </w:r>
          </w:p>
        </w:tc>
        <w:tc>
          <w:tcPr>
            <w:tcW w:w="7020" w:type="dxa"/>
            <w:shd w:val="clear" w:color="auto" w:fill="auto"/>
          </w:tcPr>
          <w:p w14:paraId="49A04944" w14:textId="16F7E1A1" w:rsidR="005E50F1" w:rsidRPr="006B5E91" w:rsidRDefault="005E50F1"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User Interface.</w:t>
            </w:r>
          </w:p>
        </w:tc>
      </w:tr>
      <w:tr w:rsidR="00CE19D0" w:rsidRPr="006B5E91" w14:paraId="5A18F28B" w14:textId="77777777" w:rsidTr="007D752C">
        <w:tc>
          <w:tcPr>
            <w:tcW w:w="1890" w:type="dxa"/>
          </w:tcPr>
          <w:p w14:paraId="17875DE9" w14:textId="319414EB" w:rsidR="00CE19D0" w:rsidRPr="006B5E91" w:rsidRDefault="00CE19D0"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XAI</w:t>
            </w:r>
          </w:p>
        </w:tc>
        <w:tc>
          <w:tcPr>
            <w:tcW w:w="7020" w:type="dxa"/>
            <w:shd w:val="clear" w:color="auto" w:fill="auto"/>
          </w:tcPr>
          <w:p w14:paraId="3F2A700A" w14:textId="7D753F9F" w:rsidR="00CE19D0" w:rsidRPr="006B5E91" w:rsidRDefault="003F35E8"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Explainable Artificial Intelligence.</w:t>
            </w:r>
          </w:p>
        </w:tc>
      </w:tr>
    </w:tbl>
    <w:p w14:paraId="4D8B9B49" w14:textId="147CFE28" w:rsidR="009E5AD6" w:rsidRPr="006B5E91" w:rsidRDefault="009E5AD6">
      <w:pPr>
        <w:rPr>
          <w:rFonts w:ascii="Times New Roman" w:hAnsi="Times New Roman" w:cs="Times New Roman"/>
          <w:b/>
          <w:bCs/>
          <w:sz w:val="32"/>
          <w:szCs w:val="32"/>
        </w:rPr>
        <w:sectPr w:rsidR="009E5AD6" w:rsidRPr="006B5E91" w:rsidSect="003C6E3B">
          <w:headerReference w:type="first" r:id="rId11"/>
          <w:footerReference w:type="first" r:id="rId12"/>
          <w:pgSz w:w="12240" w:h="15840"/>
          <w:pgMar w:top="1440" w:right="1440" w:bottom="1440" w:left="1440" w:header="720" w:footer="720" w:gutter="0"/>
          <w:pgNumType w:fmt="lowerRoman" w:start="1"/>
          <w:cols w:space="720"/>
          <w:docGrid w:linePitch="360"/>
        </w:sectPr>
      </w:pPr>
    </w:p>
    <w:p w14:paraId="0E045F07" w14:textId="766DF4E8" w:rsidR="006220BE" w:rsidRPr="006B5E91" w:rsidRDefault="006220BE" w:rsidP="006220BE">
      <w:pPr>
        <w:pStyle w:val="Heading1"/>
        <w:spacing w:line="360" w:lineRule="auto"/>
        <w:rPr>
          <w:rFonts w:ascii="Times New Roman" w:hAnsi="Times New Roman" w:cs="Times New Roman"/>
          <w:b/>
          <w:bCs/>
          <w:sz w:val="32"/>
          <w:szCs w:val="32"/>
        </w:rPr>
      </w:pPr>
      <w:bookmarkStart w:id="7" w:name="_Toc125663075"/>
      <w:bookmarkStart w:id="8" w:name="_Toc126571406"/>
      <w:r w:rsidRPr="006B5E91">
        <w:rPr>
          <w:rFonts w:ascii="Times New Roman" w:hAnsi="Times New Roman" w:cs="Times New Roman"/>
          <w:b/>
          <w:bCs/>
          <w:sz w:val="32"/>
          <w:szCs w:val="32"/>
        </w:rPr>
        <w:lastRenderedPageBreak/>
        <w:t>CHAPTER 01. INTRODUCTION</w:t>
      </w:r>
      <w:bookmarkEnd w:id="7"/>
      <w:bookmarkEnd w:id="8"/>
    </w:p>
    <w:p w14:paraId="45F3C309" w14:textId="5321F3FD" w:rsidR="0095319E" w:rsidRPr="006B5E91" w:rsidRDefault="004A3B98" w:rsidP="00C61E5F">
      <w:pPr>
        <w:pStyle w:val="Heading1"/>
        <w:spacing w:line="360" w:lineRule="auto"/>
        <w:rPr>
          <w:rFonts w:ascii="Times New Roman" w:hAnsi="Times New Roman" w:cs="Times New Roman"/>
          <w:b/>
          <w:bCs/>
          <w:sz w:val="28"/>
          <w:szCs w:val="28"/>
        </w:rPr>
      </w:pPr>
      <w:bookmarkStart w:id="9" w:name="_Toc125663076"/>
      <w:bookmarkStart w:id="10" w:name="_Toc126571407"/>
      <w:r w:rsidRPr="006B5E91">
        <w:rPr>
          <w:rFonts w:ascii="Times New Roman" w:hAnsi="Times New Roman" w:cs="Times New Roman"/>
          <w:b/>
          <w:bCs/>
          <w:sz w:val="28"/>
          <w:szCs w:val="28"/>
        </w:rPr>
        <w:t>1</w:t>
      </w:r>
      <w:r w:rsidR="00214913" w:rsidRPr="006B5E91">
        <w:rPr>
          <w:rFonts w:ascii="Times New Roman" w:hAnsi="Times New Roman" w:cs="Times New Roman"/>
          <w:b/>
          <w:bCs/>
          <w:sz w:val="28"/>
          <w:szCs w:val="28"/>
        </w:rPr>
        <w:t>.1</w:t>
      </w:r>
      <w:r w:rsidRPr="006B5E91">
        <w:rPr>
          <w:rFonts w:ascii="Times New Roman" w:hAnsi="Times New Roman" w:cs="Times New Roman"/>
          <w:b/>
          <w:bCs/>
          <w:sz w:val="28"/>
          <w:szCs w:val="28"/>
        </w:rPr>
        <w:t xml:space="preserve">. </w:t>
      </w:r>
      <w:r w:rsidR="00214913" w:rsidRPr="006B5E91">
        <w:rPr>
          <w:rFonts w:ascii="Times New Roman" w:hAnsi="Times New Roman" w:cs="Times New Roman"/>
          <w:b/>
          <w:bCs/>
          <w:sz w:val="28"/>
          <w:szCs w:val="28"/>
        </w:rPr>
        <w:t>Chapter overview</w:t>
      </w:r>
      <w:bookmarkEnd w:id="9"/>
      <w:bookmarkEnd w:id="10"/>
    </w:p>
    <w:p w14:paraId="0105EF00" w14:textId="50A75B09" w:rsidR="004D6927" w:rsidRPr="006B5E91" w:rsidRDefault="004D6927" w:rsidP="00695027">
      <w:pPr>
        <w:spacing w:line="360" w:lineRule="auto"/>
        <w:jc w:val="both"/>
        <w:rPr>
          <w:rFonts w:ascii="Times New Roman" w:hAnsi="Times New Roman" w:cs="Times New Roman"/>
          <w:sz w:val="24"/>
          <w:szCs w:val="24"/>
        </w:rPr>
      </w:pPr>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A094730" w14:textId="4311A7F2" w:rsidR="004F0039" w:rsidRPr="006B5E91" w:rsidRDefault="00214913" w:rsidP="00C61E5F">
      <w:pPr>
        <w:pStyle w:val="Heading1"/>
        <w:spacing w:line="360" w:lineRule="auto"/>
        <w:rPr>
          <w:rFonts w:ascii="Times New Roman" w:hAnsi="Times New Roman" w:cs="Times New Roman"/>
          <w:b/>
          <w:bCs/>
          <w:sz w:val="28"/>
          <w:szCs w:val="28"/>
        </w:rPr>
      </w:pPr>
      <w:bookmarkStart w:id="11" w:name="_Toc125663077"/>
      <w:bookmarkStart w:id="12" w:name="_Toc126571408"/>
      <w:r w:rsidRPr="006B5E91">
        <w:rPr>
          <w:rFonts w:ascii="Times New Roman" w:hAnsi="Times New Roman" w:cs="Times New Roman"/>
          <w:b/>
          <w:bCs/>
          <w:sz w:val="28"/>
          <w:szCs w:val="28"/>
        </w:rPr>
        <w:t>1.</w:t>
      </w:r>
      <w:r w:rsidR="004A3B98" w:rsidRPr="006B5E91">
        <w:rPr>
          <w:rFonts w:ascii="Times New Roman" w:hAnsi="Times New Roman" w:cs="Times New Roman"/>
          <w:b/>
          <w:bCs/>
          <w:sz w:val="28"/>
          <w:szCs w:val="28"/>
        </w:rPr>
        <w:t xml:space="preserve">2. </w:t>
      </w:r>
      <w:r w:rsidRPr="006B5E91">
        <w:rPr>
          <w:rFonts w:ascii="Times New Roman" w:hAnsi="Times New Roman" w:cs="Times New Roman"/>
          <w:b/>
          <w:bCs/>
          <w:sz w:val="28"/>
          <w:szCs w:val="28"/>
        </w:rPr>
        <w:t>Problem domain</w:t>
      </w:r>
      <w:bookmarkEnd w:id="11"/>
      <w:bookmarkEnd w:id="12"/>
    </w:p>
    <w:p w14:paraId="1BC83600" w14:textId="653974D6" w:rsidR="00CA28E1" w:rsidRPr="006B5E91" w:rsidRDefault="00883CB9" w:rsidP="00C61E5F">
      <w:pPr>
        <w:pStyle w:val="Heading2"/>
        <w:spacing w:line="360" w:lineRule="auto"/>
        <w:rPr>
          <w:rFonts w:ascii="Times New Roman" w:hAnsi="Times New Roman" w:cs="Times New Roman"/>
          <w:b/>
          <w:bCs/>
          <w:sz w:val="24"/>
          <w:szCs w:val="24"/>
        </w:rPr>
      </w:pPr>
      <w:bookmarkStart w:id="13" w:name="_Toc125663078"/>
      <w:bookmarkStart w:id="14" w:name="_Toc126571409"/>
      <w:r w:rsidRPr="006B5E91">
        <w:rPr>
          <w:rFonts w:ascii="Times New Roman" w:hAnsi="Times New Roman" w:cs="Times New Roman"/>
          <w:b/>
          <w:bCs/>
          <w:sz w:val="24"/>
          <w:szCs w:val="24"/>
        </w:rPr>
        <w:t>1.</w:t>
      </w:r>
      <w:r w:rsidR="009E600F" w:rsidRPr="006B5E91">
        <w:rPr>
          <w:rFonts w:ascii="Times New Roman" w:hAnsi="Times New Roman" w:cs="Times New Roman"/>
          <w:b/>
          <w:bCs/>
          <w:sz w:val="24"/>
          <w:szCs w:val="24"/>
        </w:rPr>
        <w:t xml:space="preserve">2.1 </w:t>
      </w:r>
      <w:bookmarkEnd w:id="13"/>
      <w:r w:rsidR="002D1BDE">
        <w:rPr>
          <w:rFonts w:ascii="Times New Roman" w:hAnsi="Times New Roman" w:cs="Times New Roman"/>
          <w:b/>
          <w:bCs/>
          <w:sz w:val="24"/>
          <w:szCs w:val="24"/>
        </w:rPr>
        <w:t>Movie User Reviews</w:t>
      </w:r>
      <w:bookmarkEnd w:id="14"/>
    </w:p>
    <w:p w14:paraId="7C97615B"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14AF24AC" w14:textId="5750D921" w:rsidR="00C51A24"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9D69DCD"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18D2689" w14:textId="737AFC55" w:rsidR="00EB1D59" w:rsidRPr="00C51A24" w:rsidRDefault="00C51A24" w:rsidP="00C51A24">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359DF697" w14:textId="14087C29" w:rsidR="001D7ADE" w:rsidRDefault="0067778E" w:rsidP="00C61E5F">
      <w:pPr>
        <w:pStyle w:val="Heading2"/>
        <w:spacing w:line="360" w:lineRule="auto"/>
        <w:rPr>
          <w:rFonts w:ascii="Times New Roman" w:hAnsi="Times New Roman" w:cs="Times New Roman"/>
          <w:b/>
          <w:bCs/>
          <w:sz w:val="24"/>
          <w:szCs w:val="24"/>
        </w:rPr>
      </w:pPr>
      <w:bookmarkStart w:id="15" w:name="_Toc125663079"/>
      <w:bookmarkStart w:id="16" w:name="_Toc126571410"/>
      <w:r w:rsidRPr="006B5E91">
        <w:rPr>
          <w:rFonts w:ascii="Times New Roman" w:hAnsi="Times New Roman" w:cs="Times New Roman"/>
          <w:b/>
          <w:bCs/>
          <w:sz w:val="24"/>
          <w:szCs w:val="24"/>
        </w:rPr>
        <w:lastRenderedPageBreak/>
        <w:t>1.</w:t>
      </w:r>
      <w:r w:rsidR="001D7ADE" w:rsidRPr="006B5E91">
        <w:rPr>
          <w:rFonts w:ascii="Times New Roman" w:hAnsi="Times New Roman" w:cs="Times New Roman"/>
          <w:b/>
          <w:bCs/>
          <w:sz w:val="24"/>
          <w:szCs w:val="24"/>
        </w:rPr>
        <w:t xml:space="preserve">2.2 </w:t>
      </w:r>
      <w:bookmarkEnd w:id="15"/>
      <w:r w:rsidR="00EB1D59">
        <w:rPr>
          <w:rFonts w:ascii="Times New Roman" w:hAnsi="Times New Roman" w:cs="Times New Roman"/>
          <w:b/>
          <w:bCs/>
          <w:sz w:val="24"/>
          <w:szCs w:val="24"/>
        </w:rPr>
        <w:t>Text Summarization</w:t>
      </w:r>
      <w:bookmarkEnd w:id="16"/>
    </w:p>
    <w:p w14:paraId="3E983908" w14:textId="77777777" w:rsidR="00C51A24" w:rsidRPr="006B11E7" w:rsidRDefault="00C51A24" w:rsidP="00C51A24">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110D5BB"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bookmarkStart w:id="17"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9475B30" w14:textId="2CDC55B8" w:rsidR="004046FD" w:rsidRPr="006B5E91" w:rsidRDefault="00F53167" w:rsidP="00C61E5F">
      <w:pPr>
        <w:pStyle w:val="Heading2"/>
        <w:spacing w:line="360" w:lineRule="auto"/>
        <w:rPr>
          <w:rFonts w:ascii="Times New Roman" w:hAnsi="Times New Roman" w:cs="Times New Roman"/>
          <w:b/>
          <w:bCs/>
          <w:sz w:val="24"/>
          <w:szCs w:val="24"/>
        </w:rPr>
      </w:pPr>
      <w:bookmarkStart w:id="18" w:name="_Toc126571411"/>
      <w:r w:rsidRPr="006B5E91">
        <w:rPr>
          <w:rFonts w:ascii="Times New Roman" w:hAnsi="Times New Roman" w:cs="Times New Roman"/>
          <w:b/>
          <w:bCs/>
          <w:sz w:val="24"/>
          <w:szCs w:val="24"/>
        </w:rPr>
        <w:t>1.</w:t>
      </w:r>
      <w:r w:rsidR="004046FD" w:rsidRPr="006B5E91">
        <w:rPr>
          <w:rFonts w:ascii="Times New Roman" w:hAnsi="Times New Roman" w:cs="Times New Roman"/>
          <w:b/>
          <w:bCs/>
          <w:sz w:val="24"/>
          <w:szCs w:val="24"/>
        </w:rPr>
        <w:t xml:space="preserve">2.3 </w:t>
      </w:r>
      <w:bookmarkEnd w:id="17"/>
      <w:r w:rsidR="00EB1D59">
        <w:rPr>
          <w:rFonts w:ascii="Times New Roman" w:hAnsi="Times New Roman" w:cs="Times New Roman"/>
          <w:b/>
          <w:bCs/>
          <w:sz w:val="24"/>
          <w:szCs w:val="24"/>
        </w:rPr>
        <w:t>Transformers</w:t>
      </w:r>
      <w:bookmarkEnd w:id="18"/>
    </w:p>
    <w:p w14:paraId="7557B632"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3D256E5" w14:textId="77777777" w:rsidR="00C51A24" w:rsidRPr="006B11E7" w:rsidRDefault="00C51A24" w:rsidP="00C51A24">
      <w:pPr>
        <w:spacing w:line="360" w:lineRule="auto"/>
        <w:ind w:firstLine="720"/>
        <w:jc w:val="both"/>
        <w:rPr>
          <w:rFonts w:ascii="Times New Roman" w:hAnsi="Times New Roman" w:cs="Times New Roman"/>
          <w:color w:val="000000" w:themeColor="text1"/>
        </w:rPr>
      </w:pPr>
      <w:bookmarkStart w:id="19"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23EBE44" w14:textId="531425C8" w:rsidR="00066FBE" w:rsidRPr="006B5E91" w:rsidRDefault="00214913" w:rsidP="00C61E5F">
      <w:pPr>
        <w:pStyle w:val="Heading1"/>
        <w:spacing w:line="360" w:lineRule="auto"/>
        <w:rPr>
          <w:rFonts w:ascii="Times New Roman" w:hAnsi="Times New Roman" w:cs="Times New Roman"/>
          <w:b/>
          <w:bCs/>
          <w:sz w:val="28"/>
          <w:szCs w:val="28"/>
        </w:rPr>
      </w:pPr>
      <w:bookmarkStart w:id="20" w:name="_Toc126571412"/>
      <w:r w:rsidRPr="006B5E91">
        <w:rPr>
          <w:rFonts w:ascii="Times New Roman" w:hAnsi="Times New Roman" w:cs="Times New Roman"/>
          <w:b/>
          <w:bCs/>
          <w:sz w:val="28"/>
          <w:szCs w:val="28"/>
        </w:rPr>
        <w:t>1.</w:t>
      </w:r>
      <w:r w:rsidR="008B2CBF" w:rsidRPr="006B5E91">
        <w:rPr>
          <w:rFonts w:ascii="Times New Roman" w:hAnsi="Times New Roman" w:cs="Times New Roman"/>
          <w:b/>
          <w:bCs/>
          <w:sz w:val="28"/>
          <w:szCs w:val="28"/>
        </w:rPr>
        <w:t xml:space="preserve">3. </w:t>
      </w:r>
      <w:r w:rsidRPr="006B5E91">
        <w:rPr>
          <w:rFonts w:ascii="Times New Roman" w:hAnsi="Times New Roman" w:cs="Times New Roman"/>
          <w:b/>
          <w:bCs/>
          <w:sz w:val="28"/>
          <w:szCs w:val="28"/>
        </w:rPr>
        <w:t>Problem definition</w:t>
      </w:r>
      <w:bookmarkEnd w:id="19"/>
      <w:bookmarkEnd w:id="20"/>
    </w:p>
    <w:p w14:paraId="41EDD8F6"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63755EC6" w14:textId="597EAAF9" w:rsidR="00A41F41" w:rsidRPr="00C51A24" w:rsidRDefault="00D42808" w:rsidP="00D42808">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C51A24" w:rsidRPr="006B11E7">
        <w:rPr>
          <w:rFonts w:ascii="Times New Roman" w:hAnsi="Times New Roman" w:cs="Times New Roman"/>
          <w:sz w:val="24"/>
          <w:szCs w:val="24"/>
        </w:rPr>
        <w:t xml:space="preserve">algorithms require feature selection at first. Therefore, applying deep learning techniques will help </w:t>
      </w:r>
      <w:r w:rsidR="00C51A24" w:rsidRPr="006B11E7">
        <w:rPr>
          <w:rFonts w:ascii="Times New Roman" w:hAnsi="Times New Roman" w:cs="Times New Roman"/>
          <w:sz w:val="24"/>
          <w:szCs w:val="24"/>
        </w:rPr>
        <w:lastRenderedPageBreak/>
        <w:t>to improve the quality of text summarization and help the user in making better decisions</w:t>
      </w:r>
      <w:r w:rsidR="00C51A24">
        <w:rPr>
          <w:rFonts w:ascii="Times New Roman" w:hAnsi="Times New Roman" w:cs="Times New Roman"/>
          <w:sz w:val="24"/>
          <w:szCs w:val="24"/>
        </w:rPr>
        <w:t xml:space="preserve"> </w:t>
      </w:r>
      <w:r w:rsidR="00C51A24" w:rsidRPr="006B11E7">
        <w:rPr>
          <w:rFonts w:ascii="Times New Roman" w:hAnsi="Times New Roman" w:cs="Times New Roman"/>
          <w:sz w:val="24"/>
          <w:szCs w:val="24"/>
        </w:rPr>
        <w:fldChar w:fldCharType="begin"/>
      </w:r>
      <w:r w:rsidR="00C51A24"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C51A24" w:rsidRPr="006B11E7">
        <w:rPr>
          <w:rFonts w:ascii="Times New Roman" w:hAnsi="Times New Roman" w:cs="Times New Roman"/>
          <w:sz w:val="24"/>
          <w:szCs w:val="24"/>
        </w:rPr>
        <w:fldChar w:fldCharType="separate"/>
      </w:r>
      <w:r w:rsidR="00C51A24" w:rsidRPr="006B11E7">
        <w:rPr>
          <w:rFonts w:ascii="Times New Roman" w:hAnsi="Times New Roman" w:cs="Times New Roman"/>
          <w:sz w:val="24"/>
        </w:rPr>
        <w:t>(Etemad, Abidi and Chhabra, 2021)</w:t>
      </w:r>
      <w:r w:rsidR="00C51A24" w:rsidRPr="006B11E7">
        <w:rPr>
          <w:rFonts w:ascii="Times New Roman" w:hAnsi="Times New Roman" w:cs="Times New Roman"/>
          <w:sz w:val="24"/>
          <w:szCs w:val="24"/>
        </w:rPr>
        <w:fldChar w:fldCharType="end"/>
      </w:r>
      <w:r w:rsidR="00C51A24">
        <w:rPr>
          <w:rFonts w:ascii="Times New Roman" w:hAnsi="Times New Roman" w:cs="Times New Roman"/>
          <w:sz w:val="24"/>
          <w:szCs w:val="24"/>
        </w:rPr>
        <w:t>.</w:t>
      </w:r>
    </w:p>
    <w:p w14:paraId="65FCB71E" w14:textId="01535616" w:rsidR="00101804" w:rsidRPr="006B5E91" w:rsidRDefault="00DB53D4" w:rsidP="00C61E5F">
      <w:pPr>
        <w:pStyle w:val="Heading2"/>
        <w:spacing w:line="360" w:lineRule="auto"/>
        <w:rPr>
          <w:rFonts w:ascii="Times New Roman" w:hAnsi="Times New Roman" w:cs="Times New Roman"/>
          <w:b/>
          <w:bCs/>
          <w:sz w:val="24"/>
          <w:szCs w:val="24"/>
        </w:rPr>
      </w:pPr>
      <w:bookmarkStart w:id="21" w:name="_Toc125663082"/>
      <w:bookmarkStart w:id="22" w:name="_Toc126571413"/>
      <w:r w:rsidRPr="006B5E91">
        <w:rPr>
          <w:rFonts w:ascii="Times New Roman" w:hAnsi="Times New Roman" w:cs="Times New Roman"/>
          <w:b/>
          <w:bCs/>
          <w:sz w:val="24"/>
          <w:szCs w:val="24"/>
        </w:rPr>
        <w:t>1.</w:t>
      </w:r>
      <w:r w:rsidR="009D46FF" w:rsidRPr="006B5E91">
        <w:rPr>
          <w:rFonts w:ascii="Times New Roman" w:hAnsi="Times New Roman" w:cs="Times New Roman"/>
          <w:b/>
          <w:bCs/>
          <w:sz w:val="24"/>
          <w:szCs w:val="24"/>
        </w:rPr>
        <w:t xml:space="preserve">3.1 Problem </w:t>
      </w:r>
      <w:r w:rsidR="005325ED" w:rsidRPr="006B5E91">
        <w:rPr>
          <w:rFonts w:ascii="Times New Roman" w:hAnsi="Times New Roman" w:cs="Times New Roman"/>
          <w:b/>
          <w:bCs/>
          <w:sz w:val="24"/>
          <w:szCs w:val="24"/>
        </w:rPr>
        <w:t>s</w:t>
      </w:r>
      <w:r w:rsidR="009D46FF" w:rsidRPr="006B5E91">
        <w:rPr>
          <w:rFonts w:ascii="Times New Roman" w:hAnsi="Times New Roman" w:cs="Times New Roman"/>
          <w:b/>
          <w:bCs/>
          <w:sz w:val="24"/>
          <w:szCs w:val="24"/>
        </w:rPr>
        <w:t>tatement</w:t>
      </w:r>
      <w:bookmarkEnd w:id="21"/>
      <w:bookmarkEnd w:id="22"/>
    </w:p>
    <w:p w14:paraId="170E83AD" w14:textId="771C3E8D" w:rsidR="003B280B" w:rsidRPr="006B5E91" w:rsidRDefault="00C51A24" w:rsidP="004B25EF">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003B280B" w:rsidRPr="003B280B">
        <w:rPr>
          <w:rFonts w:ascii="Times New Roman" w:hAnsi="Times New Roman" w:cs="Times New Roman"/>
          <w:sz w:val="24"/>
          <w:szCs w:val="24"/>
        </w:rPr>
        <w:t>(Khan, Gul, Zareei, et al., 2020).</w:t>
      </w:r>
    </w:p>
    <w:p w14:paraId="6DC1F759" w14:textId="68655D1B" w:rsidR="00EF3EA5" w:rsidRPr="006B5E91" w:rsidRDefault="00EF3EA5" w:rsidP="00EF3EA5">
      <w:pPr>
        <w:pStyle w:val="Heading1"/>
        <w:spacing w:line="360" w:lineRule="auto"/>
        <w:rPr>
          <w:rFonts w:ascii="Times New Roman" w:hAnsi="Times New Roman" w:cs="Times New Roman"/>
          <w:b/>
          <w:bCs/>
          <w:sz w:val="28"/>
          <w:szCs w:val="28"/>
        </w:rPr>
      </w:pPr>
      <w:bookmarkStart w:id="23" w:name="_Toc125663083"/>
      <w:bookmarkStart w:id="24" w:name="_Toc126571414"/>
      <w:r w:rsidRPr="006B5E91">
        <w:rPr>
          <w:rFonts w:ascii="Times New Roman" w:hAnsi="Times New Roman" w:cs="Times New Roman"/>
          <w:b/>
          <w:bCs/>
          <w:sz w:val="28"/>
          <w:szCs w:val="28"/>
        </w:rPr>
        <w:t>1.4. Research questions</w:t>
      </w:r>
      <w:bookmarkEnd w:id="23"/>
      <w:bookmarkEnd w:id="24"/>
    </w:p>
    <w:p w14:paraId="5C4CE661" w14:textId="30243E3D" w:rsidR="00F737EF" w:rsidRPr="006B5E91" w:rsidRDefault="00104746" w:rsidP="00F737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research questions proposed are available </w:t>
      </w:r>
      <w:r w:rsidR="003E3EC3"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A.1._Research_questions" w:history="1">
        <w:r w:rsidRPr="006B5E91">
          <w:rPr>
            <w:rStyle w:val="Hyperlink"/>
            <w:rFonts w:ascii="Times New Roman" w:hAnsi="Times New Roman" w:cs="Times New Roman"/>
            <w:b/>
            <w:bCs/>
            <w:color w:val="auto"/>
            <w:sz w:val="24"/>
            <w:szCs w:val="24"/>
            <w:u w:val="none"/>
          </w:rPr>
          <w:t xml:space="preserve">APPENDIX </w:t>
        </w:r>
        <w:r w:rsidR="0024336C" w:rsidRPr="006B5E91">
          <w:rPr>
            <w:rStyle w:val="Hyperlink"/>
            <w:rFonts w:ascii="Times New Roman" w:hAnsi="Times New Roman" w:cs="Times New Roman"/>
            <w:b/>
            <w:bCs/>
            <w:color w:val="auto"/>
            <w:sz w:val="24"/>
            <w:szCs w:val="24"/>
            <w:u w:val="none"/>
          </w:rPr>
          <w:t>A.1</w:t>
        </w:r>
      </w:hyperlink>
      <w:r w:rsidRPr="006B5E91">
        <w:rPr>
          <w:rFonts w:ascii="Times New Roman" w:hAnsi="Times New Roman" w:cs="Times New Roman"/>
          <w:sz w:val="24"/>
          <w:szCs w:val="24"/>
        </w:rPr>
        <w:t>.</w:t>
      </w:r>
    </w:p>
    <w:p w14:paraId="27E60D9B" w14:textId="0C4A78DA" w:rsidR="001B05EE" w:rsidRPr="006B5E91" w:rsidRDefault="00214913" w:rsidP="00C61E5F">
      <w:pPr>
        <w:pStyle w:val="Heading1"/>
        <w:spacing w:line="360" w:lineRule="auto"/>
        <w:jc w:val="both"/>
        <w:rPr>
          <w:rFonts w:ascii="Times New Roman" w:hAnsi="Times New Roman" w:cs="Times New Roman"/>
          <w:b/>
          <w:bCs/>
          <w:sz w:val="28"/>
          <w:szCs w:val="28"/>
        </w:rPr>
      </w:pPr>
      <w:bookmarkStart w:id="25" w:name="_Toc125663084"/>
      <w:bookmarkStart w:id="26" w:name="_Toc12657141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5</w:t>
      </w:r>
      <w:r w:rsidR="001B05EE" w:rsidRPr="006B5E91">
        <w:rPr>
          <w:rFonts w:ascii="Times New Roman" w:hAnsi="Times New Roman" w:cs="Times New Roman"/>
          <w:b/>
          <w:bCs/>
          <w:sz w:val="28"/>
          <w:szCs w:val="28"/>
        </w:rPr>
        <w:t xml:space="preserve">. </w:t>
      </w:r>
      <w:r w:rsidR="00566FBA" w:rsidRPr="006B5E91">
        <w:rPr>
          <w:rFonts w:ascii="Times New Roman" w:hAnsi="Times New Roman" w:cs="Times New Roman"/>
          <w:b/>
          <w:bCs/>
          <w:sz w:val="28"/>
          <w:szCs w:val="28"/>
        </w:rPr>
        <w:t>Research a</w:t>
      </w:r>
      <w:r w:rsidRPr="006B5E91">
        <w:rPr>
          <w:rFonts w:ascii="Times New Roman" w:hAnsi="Times New Roman" w:cs="Times New Roman"/>
          <w:b/>
          <w:bCs/>
          <w:sz w:val="28"/>
          <w:szCs w:val="28"/>
        </w:rPr>
        <w:t>im &amp; objectives</w:t>
      </w:r>
      <w:bookmarkEnd w:id="25"/>
      <w:bookmarkEnd w:id="26"/>
    </w:p>
    <w:p w14:paraId="2AE551C7" w14:textId="1C5D7445" w:rsidR="006C6AEF" w:rsidRPr="006B5E91" w:rsidRDefault="00A97882" w:rsidP="006C6AEF">
      <w:pPr>
        <w:pStyle w:val="Heading2"/>
        <w:spacing w:line="360" w:lineRule="auto"/>
        <w:rPr>
          <w:rFonts w:ascii="Times New Roman" w:hAnsi="Times New Roman" w:cs="Times New Roman"/>
          <w:b/>
          <w:bCs/>
          <w:sz w:val="24"/>
          <w:szCs w:val="24"/>
        </w:rPr>
      </w:pPr>
      <w:bookmarkStart w:id="27" w:name="_Toc125663085"/>
      <w:bookmarkStart w:id="28" w:name="_Toc126571416"/>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5</w:t>
      </w:r>
      <w:r w:rsidR="006C6AEF" w:rsidRPr="006B5E91">
        <w:rPr>
          <w:rFonts w:ascii="Times New Roman" w:hAnsi="Times New Roman" w:cs="Times New Roman"/>
          <w:b/>
          <w:bCs/>
          <w:sz w:val="24"/>
          <w:szCs w:val="24"/>
        </w:rPr>
        <w:t xml:space="preserve">.1 </w:t>
      </w:r>
      <w:r w:rsidR="00566FBA" w:rsidRPr="006B5E91">
        <w:rPr>
          <w:rFonts w:ascii="Times New Roman" w:hAnsi="Times New Roman" w:cs="Times New Roman"/>
          <w:b/>
          <w:bCs/>
          <w:sz w:val="24"/>
          <w:szCs w:val="24"/>
        </w:rPr>
        <w:t>Research a</w:t>
      </w:r>
      <w:r w:rsidR="006C6AEF" w:rsidRPr="006B5E91">
        <w:rPr>
          <w:rFonts w:ascii="Times New Roman" w:hAnsi="Times New Roman" w:cs="Times New Roman"/>
          <w:b/>
          <w:bCs/>
          <w:sz w:val="24"/>
          <w:szCs w:val="24"/>
        </w:rPr>
        <w:t>im</w:t>
      </w:r>
      <w:bookmarkEnd w:id="27"/>
      <w:bookmarkEnd w:id="28"/>
    </w:p>
    <w:p w14:paraId="25C87DE9" w14:textId="77777777" w:rsidR="00361648" w:rsidRDefault="00361648" w:rsidP="00361648">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The aim of this research is to design, develop and evaluate an optimal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hyperparameter optimization, therefore obtaining the recommended architecture's optimum performance </w:t>
      </w:r>
    </w:p>
    <w:p w14:paraId="2A7F61BA" w14:textId="216B9D74" w:rsidR="00EA7729" w:rsidRPr="00C51A24" w:rsidRDefault="00EA7729" w:rsidP="004B25EF">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further explain the objective, a fully working system that can</w:t>
      </w:r>
      <w:r w:rsidR="00C51A24">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00C51A24" w:rsidRPr="006B11E7">
        <w:rPr>
          <w:rFonts w:ascii="Times New Roman" w:hAnsi="Times New Roman" w:cs="Times New Roman"/>
          <w:color w:val="000000" w:themeColor="text1"/>
          <w:sz w:val="24"/>
          <w:szCs w:val="24"/>
        </w:rPr>
        <w:t xml:space="preserve"> The quality of the resulting text summary or performance optimization will be the main points of emphasis. To get the best result, the usage of data preparation, data analysis, conducting hyperparameter tuning, and evaluating the models will be investigated.</w:t>
      </w:r>
    </w:p>
    <w:p w14:paraId="7D2DBD24" w14:textId="1CFBC8D7" w:rsidR="008D38DF" w:rsidRPr="00C51A24" w:rsidRDefault="008D38DF" w:rsidP="004B25E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2D65F2BA" w14:textId="2A12C7B6" w:rsidR="006C0D34" w:rsidRPr="006B5E91" w:rsidRDefault="000D1894" w:rsidP="006C0D34">
      <w:pPr>
        <w:pStyle w:val="Heading2"/>
        <w:spacing w:line="360" w:lineRule="auto"/>
        <w:rPr>
          <w:rFonts w:ascii="Times New Roman" w:hAnsi="Times New Roman" w:cs="Times New Roman"/>
          <w:b/>
          <w:bCs/>
          <w:sz w:val="24"/>
          <w:szCs w:val="24"/>
        </w:rPr>
      </w:pPr>
      <w:bookmarkStart w:id="29" w:name="_Toc125663086"/>
      <w:bookmarkStart w:id="30" w:name="_Toc126571417"/>
      <w:bookmarkStart w:id="31" w:name="_Toc115287372"/>
      <w:bookmarkStart w:id="32" w:name="_Toc116485545"/>
      <w:bookmarkStart w:id="33" w:name="_Toc117005581"/>
      <w:bookmarkStart w:id="34" w:name="_Toc117006109"/>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5</w:t>
      </w:r>
      <w:r w:rsidR="006C0D34" w:rsidRPr="006B5E91">
        <w:rPr>
          <w:rFonts w:ascii="Times New Roman" w:hAnsi="Times New Roman" w:cs="Times New Roman"/>
          <w:b/>
          <w:bCs/>
          <w:sz w:val="24"/>
          <w:szCs w:val="24"/>
        </w:rPr>
        <w:t xml:space="preserve">.2 Research </w:t>
      </w:r>
      <w:r w:rsidR="008176E2" w:rsidRPr="006B5E91">
        <w:rPr>
          <w:rFonts w:ascii="Times New Roman" w:hAnsi="Times New Roman" w:cs="Times New Roman"/>
          <w:b/>
          <w:bCs/>
          <w:sz w:val="24"/>
          <w:szCs w:val="24"/>
        </w:rPr>
        <w:t>o</w:t>
      </w:r>
      <w:r w:rsidR="006C0D34" w:rsidRPr="006B5E91">
        <w:rPr>
          <w:rFonts w:ascii="Times New Roman" w:hAnsi="Times New Roman" w:cs="Times New Roman"/>
          <w:b/>
          <w:bCs/>
          <w:sz w:val="24"/>
          <w:szCs w:val="24"/>
        </w:rPr>
        <w:t>bjectives</w:t>
      </w:r>
      <w:bookmarkEnd w:id="29"/>
      <w:bookmarkEnd w:id="30"/>
    </w:p>
    <w:p w14:paraId="31BE6056" w14:textId="175FB19E" w:rsidR="00C51A24" w:rsidRDefault="00C51A24" w:rsidP="00C51A24">
      <w:pPr>
        <w:pStyle w:val="Caption"/>
        <w:keepNext/>
        <w:rPr>
          <w:rFonts w:ascii="Times New Roman" w:hAnsi="Times New Roman" w:cs="Times New Roman"/>
          <w:b w:val="0"/>
          <w:bCs w:val="0"/>
          <w:smallCaps w:val="0"/>
          <w:sz w:val="24"/>
          <w:szCs w:val="24"/>
        </w:rPr>
      </w:pPr>
      <w:bookmarkStart w:id="35" w:name="_Toc125649728"/>
      <w:bookmarkEnd w:id="31"/>
      <w:bookmarkEnd w:id="32"/>
      <w:bookmarkEnd w:id="33"/>
      <w:bookmarkEnd w:id="34"/>
      <w:r w:rsidRPr="00C51A24">
        <w:rPr>
          <w:rFonts w:ascii="Times New Roman" w:hAnsi="Times New Roman" w:cs="Times New Roman"/>
          <w:b w:val="0"/>
          <w:bCs w:val="0"/>
          <w:smallCaps w:val="0"/>
          <w:color w:val="auto"/>
          <w:sz w:val="24"/>
          <w:szCs w:val="24"/>
        </w:rPr>
        <w:t>For the research to be considered successful, its goals must be fulfilled.</w:t>
      </w:r>
    </w:p>
    <w:p w14:paraId="4B453BF7" w14:textId="27D5021A" w:rsidR="00DB1532" w:rsidRPr="006B5E91" w:rsidRDefault="00DB1532" w:rsidP="00DB1532">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search Objectiv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
    </w:p>
    <w:tbl>
      <w:tblPr>
        <w:tblStyle w:val="TableGrid"/>
        <w:tblW w:w="0" w:type="auto"/>
        <w:tblLook w:val="0480" w:firstRow="0" w:lastRow="0" w:firstColumn="1" w:lastColumn="0" w:noHBand="0" w:noVBand="1"/>
      </w:tblPr>
      <w:tblGrid>
        <w:gridCol w:w="1736"/>
        <w:gridCol w:w="6081"/>
        <w:gridCol w:w="728"/>
        <w:gridCol w:w="805"/>
      </w:tblGrid>
      <w:tr w:rsidR="00DC533C" w:rsidRPr="006B5E91" w14:paraId="2DD54095" w14:textId="6AB94A4A" w:rsidTr="008D38DF">
        <w:tc>
          <w:tcPr>
            <w:tcW w:w="1736" w:type="dxa"/>
            <w:shd w:val="clear" w:color="auto" w:fill="F2F2F2" w:themeFill="background1" w:themeFillShade="F2"/>
          </w:tcPr>
          <w:p w14:paraId="2CF552A7" w14:textId="1E93CCA9"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jective</w:t>
            </w:r>
          </w:p>
        </w:tc>
        <w:tc>
          <w:tcPr>
            <w:tcW w:w="6081" w:type="dxa"/>
            <w:shd w:val="clear" w:color="auto" w:fill="F2F2F2" w:themeFill="background1" w:themeFillShade="F2"/>
          </w:tcPr>
          <w:p w14:paraId="5A709FCA" w14:textId="271F20A0"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28" w:type="dxa"/>
            <w:shd w:val="clear" w:color="auto" w:fill="F2F2F2" w:themeFill="background1" w:themeFillShade="F2"/>
          </w:tcPr>
          <w:p w14:paraId="2DAF0165" w14:textId="789139E9"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LO</w:t>
            </w:r>
          </w:p>
        </w:tc>
        <w:tc>
          <w:tcPr>
            <w:tcW w:w="805" w:type="dxa"/>
            <w:shd w:val="clear" w:color="auto" w:fill="F2F2F2" w:themeFill="background1" w:themeFillShade="F2"/>
          </w:tcPr>
          <w:p w14:paraId="6163FACF" w14:textId="40253A58"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RQ</w:t>
            </w:r>
          </w:p>
        </w:tc>
      </w:tr>
      <w:tr w:rsidR="008D38DF" w:rsidRPr="006B5E91" w14:paraId="784FF8DA" w14:textId="5399AFB0" w:rsidTr="008D38DF">
        <w:tc>
          <w:tcPr>
            <w:tcW w:w="1736" w:type="dxa"/>
          </w:tcPr>
          <w:p w14:paraId="691B5324" w14:textId="7591C300" w:rsidR="008D38DF" w:rsidRPr="006B5E91" w:rsidRDefault="008D38DF" w:rsidP="008D38D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48C1C39"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4E238FF2" w14:textId="77777777" w:rsidR="008D38DF" w:rsidRPr="006B11E7" w:rsidRDefault="008D38DF" w:rsidP="008D38D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5561D91"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3B917AC"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3ECDECB6"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7CFEEA0A"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8518310" w14:textId="5A657F5C" w:rsidR="008D38DF" w:rsidRPr="008D38DF" w:rsidRDefault="008D38DF" w:rsidP="008D38DF">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00A1C07C"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4A1DE7BC" w14:textId="58620C58" w:rsidR="008D38DF" w:rsidRPr="006B5E91" w:rsidRDefault="008D38DF" w:rsidP="008D38DF">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708122E4" w14:textId="77777777" w:rsidR="008D38DF" w:rsidRPr="006B5E91" w:rsidRDefault="008D38DF" w:rsidP="008D38DF">
            <w:pPr>
              <w:spacing w:line="360" w:lineRule="auto"/>
              <w:rPr>
                <w:rFonts w:ascii="Times New Roman" w:hAnsi="Times New Roman" w:cs="Times New Roman"/>
                <w:b/>
                <w:bCs/>
                <w:sz w:val="24"/>
                <w:szCs w:val="24"/>
              </w:rPr>
            </w:pPr>
          </w:p>
          <w:p w14:paraId="40C4CE6C" w14:textId="5E35E4FF" w:rsidR="008D38DF" w:rsidRPr="006B5E91" w:rsidRDefault="0045102D" w:rsidP="008D38DF">
            <w:pPr>
              <w:spacing w:line="360" w:lineRule="auto"/>
              <w:rPr>
                <w:rFonts w:ascii="Times New Roman" w:hAnsi="Times New Roman" w:cs="Times New Roman"/>
                <w:b/>
                <w:bCs/>
                <w:sz w:val="24"/>
                <w:szCs w:val="24"/>
              </w:rPr>
            </w:pP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1</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2</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3</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4</w:t>
              </w:r>
            </w:hyperlink>
          </w:p>
          <w:p w14:paraId="0F069F38" w14:textId="66A41BA1" w:rsidR="008D38DF" w:rsidRPr="006B5E91" w:rsidRDefault="008D38DF" w:rsidP="008D38DF">
            <w:pPr>
              <w:spacing w:line="360" w:lineRule="auto"/>
              <w:rPr>
                <w:rFonts w:ascii="Times New Roman" w:hAnsi="Times New Roman" w:cs="Times New Roman"/>
                <w:b/>
                <w:bCs/>
                <w:sz w:val="24"/>
                <w:szCs w:val="24"/>
              </w:rPr>
            </w:pPr>
          </w:p>
          <w:p w14:paraId="49F5E0A2" w14:textId="069EA402" w:rsidR="008D38DF" w:rsidRPr="008D38DF" w:rsidRDefault="008D38DF" w:rsidP="008D38DF">
            <w:pPr>
              <w:spacing w:line="360" w:lineRule="auto"/>
              <w:rPr>
                <w:rFonts w:ascii="Times New Roman" w:hAnsi="Times New Roman" w:cs="Times New Roman"/>
                <w:b/>
                <w:bCs/>
                <w:sz w:val="24"/>
                <w:szCs w:val="24"/>
              </w:rPr>
            </w:pPr>
          </w:p>
        </w:tc>
      </w:tr>
      <w:tr w:rsidR="004D0E7E" w:rsidRPr="006B5E91" w14:paraId="35222D31" w14:textId="77777777" w:rsidTr="008D38DF">
        <w:tc>
          <w:tcPr>
            <w:tcW w:w="1736" w:type="dxa"/>
          </w:tcPr>
          <w:p w14:paraId="5E1C8C34" w14:textId="293D67B8" w:rsidR="004D0E7E" w:rsidRPr="006B5E91" w:rsidRDefault="004D0E7E" w:rsidP="008D38DF">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05A83CC"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B7F04D3"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22E8D2B8"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8E89BEF"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6EB2F76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083B7CFD" w14:textId="62CA844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3320BD80"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6D369E12" w14:textId="0A12947F"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7362CEB1" w14:textId="1999CEF6" w:rsidR="004D0E7E" w:rsidRPr="006B5E91"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p w14:paraId="635B002A" w14:textId="77777777" w:rsidR="004D0E7E" w:rsidRPr="006B5E91" w:rsidRDefault="004D0E7E" w:rsidP="008D38DF">
            <w:pPr>
              <w:spacing w:line="360" w:lineRule="auto"/>
              <w:rPr>
                <w:rFonts w:ascii="Times New Roman" w:hAnsi="Times New Roman" w:cs="Times New Roman"/>
                <w:b/>
                <w:bCs/>
                <w:sz w:val="24"/>
                <w:szCs w:val="24"/>
              </w:rPr>
            </w:pPr>
          </w:p>
        </w:tc>
      </w:tr>
      <w:tr w:rsidR="004D0E7E" w:rsidRPr="006B5E91" w14:paraId="1A7A522C" w14:textId="78B77DB1" w:rsidTr="008D38DF">
        <w:tc>
          <w:tcPr>
            <w:tcW w:w="1736" w:type="dxa"/>
          </w:tcPr>
          <w:p w14:paraId="2F0AB011" w14:textId="2FCC298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Requirement Elicitation</w:t>
            </w:r>
          </w:p>
        </w:tc>
        <w:tc>
          <w:tcPr>
            <w:tcW w:w="6081" w:type="dxa"/>
          </w:tcPr>
          <w:p w14:paraId="75B9798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6777D521"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B384FE4"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3A5DD62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4811532B" w14:textId="3CEDD84F"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5BB06E0A" w14:textId="36E6ED44" w:rsidR="004D0E7E" w:rsidRPr="006B5E91" w:rsidRDefault="004D0E7E" w:rsidP="004D0E7E">
            <w:pPr>
              <w:pStyle w:val="NormalWeb"/>
              <w:spacing w:after="0" w:line="360" w:lineRule="auto"/>
              <w:jc w:val="both"/>
            </w:pPr>
            <w:r w:rsidRPr="00DB1F7B">
              <w:rPr>
                <w:color w:val="000000"/>
              </w:rPr>
              <w:t>LO1, LO3, LO5</w:t>
            </w:r>
          </w:p>
        </w:tc>
        <w:tc>
          <w:tcPr>
            <w:tcW w:w="805" w:type="dxa"/>
            <w:vAlign w:val="center"/>
          </w:tcPr>
          <w:p w14:paraId="325DDD26" w14:textId="54292531" w:rsidR="004D0E7E" w:rsidRPr="004D0E7E"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tc>
      </w:tr>
      <w:tr w:rsidR="004D0E7E" w:rsidRPr="006B5E91" w14:paraId="7772E52A" w14:textId="55F9B95E" w:rsidTr="008D38DF">
        <w:tc>
          <w:tcPr>
            <w:tcW w:w="1736" w:type="dxa"/>
          </w:tcPr>
          <w:p w14:paraId="01229E4B" w14:textId="173B36B0"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2E285E4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DB4BB9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798D000B"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314799B0"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281F6410" w14:textId="22DFB9CC"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574E71DC" w14:textId="3EE70AA6" w:rsidR="004D0E7E" w:rsidRPr="006B5E91" w:rsidRDefault="004D0E7E" w:rsidP="004D0E7E">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2D2BEF70" w14:textId="77777777" w:rsidR="004D0E7E" w:rsidRPr="006B5E91" w:rsidRDefault="004D0E7E" w:rsidP="004D0E7E">
            <w:pPr>
              <w:spacing w:line="360" w:lineRule="auto"/>
              <w:rPr>
                <w:rFonts w:ascii="Times New Roman" w:hAnsi="Times New Roman" w:cs="Times New Roman"/>
                <w:sz w:val="24"/>
                <w:szCs w:val="24"/>
              </w:rPr>
            </w:pPr>
          </w:p>
          <w:p w14:paraId="68493EB0" w14:textId="6511CF6D" w:rsidR="004D0E7E" w:rsidRPr="006B5E91" w:rsidRDefault="0045102D" w:rsidP="004D0E7E">
            <w:pPr>
              <w:spacing w:line="360" w:lineRule="auto"/>
              <w:rPr>
                <w:rFonts w:ascii="Times New Roman" w:hAnsi="Times New Roman" w:cs="Times New Roman"/>
                <w:sz w:val="24"/>
                <w:szCs w:val="24"/>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p>
        </w:tc>
      </w:tr>
      <w:tr w:rsidR="004D0E7E" w:rsidRPr="006B5E91" w14:paraId="31ACA8B3" w14:textId="5CF6C339" w:rsidTr="008D38DF">
        <w:tc>
          <w:tcPr>
            <w:tcW w:w="1736" w:type="dxa"/>
          </w:tcPr>
          <w:p w14:paraId="2A95FDE1" w14:textId="4DE5B85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7ED83B7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86F5B7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314C67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F0E7BB9" w14:textId="73161E9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73973FC" w14:textId="69AD66E9"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52235CD1" w14:textId="1B929EC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1C47CA2E" w14:textId="77777777" w:rsidR="004D0E7E" w:rsidRDefault="004D0E7E" w:rsidP="004D0E7E">
            <w:pPr>
              <w:spacing w:line="360" w:lineRule="auto"/>
              <w:rPr>
                <w:rStyle w:val="Hyperlink"/>
                <w:rFonts w:ascii="Times New Roman" w:hAnsi="Times New Roman" w:cs="Times New Roman"/>
                <w:b/>
                <w:bCs/>
                <w:color w:val="auto"/>
                <w:sz w:val="24"/>
                <w:szCs w:val="24"/>
                <w:u w:val="none"/>
                <w:bdr w:val="single" w:sz="4" w:space="0" w:color="00B050"/>
              </w:rPr>
            </w:pPr>
          </w:p>
          <w:p w14:paraId="01AC4105" w14:textId="62E23CEA" w:rsidR="004D0E7E" w:rsidRPr="004D0E7E" w:rsidRDefault="0045102D" w:rsidP="004D0E7E">
            <w:pPr>
              <w:spacing w:line="360" w:lineRule="auto"/>
              <w:rPr>
                <w:color w:val="0563C1" w:themeColor="hyperlink"/>
                <w:u w:val="single"/>
                <w:bdr w:val="single" w:sz="4" w:space="0" w:color="00B050"/>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3</w:t>
              </w:r>
            </w:hyperlink>
          </w:p>
        </w:tc>
      </w:tr>
      <w:tr w:rsidR="004D0E7E" w:rsidRPr="006B5E91" w14:paraId="571A4F78" w14:textId="48471217" w:rsidTr="008D38DF">
        <w:tc>
          <w:tcPr>
            <w:tcW w:w="1736" w:type="dxa"/>
          </w:tcPr>
          <w:p w14:paraId="17948380" w14:textId="3C43A8F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Evaluation</w:t>
            </w:r>
          </w:p>
        </w:tc>
        <w:tc>
          <w:tcPr>
            <w:tcW w:w="6081" w:type="dxa"/>
          </w:tcPr>
          <w:p w14:paraId="08F4183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1750D1F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37858A96" w14:textId="1293B31F"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8" w:type="dxa"/>
            <w:vAlign w:val="center"/>
          </w:tcPr>
          <w:p w14:paraId="07C81C47" w14:textId="77777777" w:rsidR="004D0E7E"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1922621A" w14:textId="663CE643"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83A6A03" w14:textId="77777777" w:rsidR="004D0E7E" w:rsidRPr="006B5E91" w:rsidRDefault="004D0E7E" w:rsidP="004D0E7E">
            <w:pPr>
              <w:spacing w:line="360" w:lineRule="auto"/>
              <w:rPr>
                <w:rFonts w:ascii="Times New Roman" w:hAnsi="Times New Roman" w:cs="Times New Roman"/>
                <w:b/>
                <w:bCs/>
                <w:sz w:val="24"/>
                <w:szCs w:val="24"/>
              </w:rPr>
            </w:pPr>
          </w:p>
          <w:p w14:paraId="23429880" w14:textId="5A27327C" w:rsidR="004D0E7E" w:rsidRPr="006B5E91" w:rsidRDefault="0045102D" w:rsidP="004D0E7E">
            <w:pPr>
              <w:spacing w:line="360" w:lineRule="auto"/>
              <w:rPr>
                <w:rFonts w:ascii="Times New Roman" w:hAnsi="Times New Roman" w:cs="Times New Roman"/>
                <w:sz w:val="24"/>
                <w:szCs w:val="24"/>
              </w:rPr>
            </w:pPr>
            <w:hyperlink w:anchor="researchq3"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3</w:t>
              </w:r>
            </w:hyperlink>
          </w:p>
          <w:p w14:paraId="698DDBD0" w14:textId="028AD60E" w:rsidR="004D0E7E" w:rsidRPr="006B5E91" w:rsidRDefault="004D0E7E" w:rsidP="004D0E7E">
            <w:pPr>
              <w:spacing w:line="360" w:lineRule="auto"/>
              <w:rPr>
                <w:rFonts w:ascii="Times New Roman" w:hAnsi="Times New Roman" w:cs="Times New Roman"/>
                <w:sz w:val="24"/>
                <w:szCs w:val="24"/>
              </w:rPr>
            </w:pPr>
          </w:p>
        </w:tc>
      </w:tr>
      <w:tr w:rsidR="004D0E7E" w:rsidRPr="006B5E91" w14:paraId="12C48C25" w14:textId="0236BB25" w:rsidTr="008D38DF">
        <w:tc>
          <w:tcPr>
            <w:tcW w:w="1736" w:type="dxa"/>
          </w:tcPr>
          <w:p w14:paraId="21874D91" w14:textId="2775CBCF"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5EB7746A" w14:textId="2363E75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3EF9DDF3" w14:textId="6226BB28" w:rsidR="004D0E7E" w:rsidRPr="006B5E91"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08B6223B" w14:textId="7DA8207A" w:rsidR="004D0E7E" w:rsidRPr="006B5E91" w:rsidRDefault="004D0E7E" w:rsidP="004D0E7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D0E7E" w:rsidRPr="006B5E91" w14:paraId="2167461D" w14:textId="77777777" w:rsidTr="008D38DF">
        <w:tc>
          <w:tcPr>
            <w:tcW w:w="1736" w:type="dxa"/>
          </w:tcPr>
          <w:p w14:paraId="4B921DF8" w14:textId="641061CC" w:rsidR="004D0E7E" w:rsidRPr="006B5E91" w:rsidRDefault="004D0E7E" w:rsidP="004D0E7E">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2F881EC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129F3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2972439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3F949387" w14:textId="1F98C0F1" w:rsidR="004D0E7E" w:rsidRPr="006B11E7" w:rsidRDefault="004D0E7E" w:rsidP="004D0E7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274A6FBB" w14:textId="77777777" w:rsidR="004D0E7E"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41EC731E" w14:textId="2194F919"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14C158A" w14:textId="77777777" w:rsidR="004D0E7E" w:rsidRDefault="004D0E7E" w:rsidP="004D0E7E">
            <w:pPr>
              <w:spacing w:line="360" w:lineRule="auto"/>
              <w:jc w:val="center"/>
              <w:rPr>
                <w:rFonts w:ascii="Times New Roman" w:hAnsi="Times New Roman" w:cs="Times New Roman"/>
                <w:sz w:val="24"/>
                <w:szCs w:val="24"/>
              </w:rPr>
            </w:pPr>
          </w:p>
          <w:p w14:paraId="6857B047" w14:textId="77777777" w:rsidR="004D0E7E" w:rsidRDefault="004D0E7E" w:rsidP="004D0E7E">
            <w:pPr>
              <w:spacing w:line="360" w:lineRule="auto"/>
              <w:jc w:val="center"/>
              <w:rPr>
                <w:rFonts w:ascii="Times New Roman" w:hAnsi="Times New Roman" w:cs="Times New Roman"/>
                <w:sz w:val="24"/>
                <w:szCs w:val="24"/>
              </w:rPr>
            </w:pPr>
          </w:p>
          <w:p w14:paraId="6CED0484" w14:textId="77777777" w:rsidR="004D0E7E" w:rsidRDefault="004D0E7E" w:rsidP="004D0E7E">
            <w:pPr>
              <w:spacing w:line="360" w:lineRule="auto"/>
              <w:jc w:val="center"/>
              <w:rPr>
                <w:rFonts w:ascii="Times New Roman" w:hAnsi="Times New Roman" w:cs="Times New Roman"/>
                <w:sz w:val="24"/>
                <w:szCs w:val="24"/>
              </w:rPr>
            </w:pPr>
          </w:p>
          <w:p w14:paraId="4F72F667" w14:textId="77777777" w:rsidR="004D0E7E" w:rsidRDefault="004D0E7E" w:rsidP="004D0E7E">
            <w:pPr>
              <w:spacing w:line="360" w:lineRule="auto"/>
              <w:jc w:val="center"/>
              <w:rPr>
                <w:rFonts w:ascii="Times New Roman" w:hAnsi="Times New Roman" w:cs="Times New Roman"/>
                <w:sz w:val="24"/>
                <w:szCs w:val="24"/>
              </w:rPr>
            </w:pPr>
          </w:p>
          <w:p w14:paraId="27090DE8" w14:textId="5BD32D05" w:rsidR="004D0E7E" w:rsidRPr="006B5E91" w:rsidRDefault="004D0E7E" w:rsidP="004D0E7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2071504E" w14:textId="4DEB03AD" w:rsidR="00213945" w:rsidRPr="006B5E91" w:rsidRDefault="00EA0C2F" w:rsidP="00213945">
      <w:pPr>
        <w:pStyle w:val="Heading1"/>
        <w:spacing w:line="360" w:lineRule="auto"/>
        <w:jc w:val="both"/>
        <w:rPr>
          <w:rFonts w:ascii="Times New Roman" w:hAnsi="Times New Roman" w:cs="Times New Roman"/>
          <w:b/>
          <w:bCs/>
          <w:sz w:val="28"/>
          <w:szCs w:val="28"/>
        </w:rPr>
      </w:pPr>
      <w:bookmarkStart w:id="36" w:name="_Toc125663087"/>
      <w:bookmarkStart w:id="37" w:name="_Toc126571418"/>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6</w:t>
      </w:r>
      <w:r w:rsidR="00213945"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Novelty of the research</w:t>
      </w:r>
      <w:bookmarkEnd w:id="36"/>
      <w:bookmarkEnd w:id="37"/>
    </w:p>
    <w:p w14:paraId="76EA900C" w14:textId="489561AB" w:rsidR="004D0B1F" w:rsidRPr="006B5E91" w:rsidRDefault="00970E37" w:rsidP="004D0B1F">
      <w:pPr>
        <w:pStyle w:val="Heading2"/>
        <w:spacing w:line="360" w:lineRule="auto"/>
        <w:rPr>
          <w:rFonts w:ascii="Times New Roman" w:hAnsi="Times New Roman" w:cs="Times New Roman"/>
          <w:b/>
          <w:bCs/>
          <w:sz w:val="24"/>
          <w:szCs w:val="24"/>
        </w:rPr>
      </w:pPr>
      <w:bookmarkStart w:id="38" w:name="_Toc125663088"/>
      <w:bookmarkStart w:id="39" w:name="_Toc126571419"/>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1 Problem novelty</w:t>
      </w:r>
      <w:bookmarkEnd w:id="38"/>
      <w:bookmarkEnd w:id="39"/>
    </w:p>
    <w:p w14:paraId="4703DB5B" w14:textId="6DC38DFA" w:rsidR="00CB249F" w:rsidRPr="00CB249F" w:rsidRDefault="00CB249F" w:rsidP="00CB24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blem novelty of this research is, the </w:t>
      </w:r>
      <w:r w:rsidRPr="00CB249F">
        <w:rPr>
          <w:rFonts w:ascii="Times New Roman" w:hAnsi="Times New Roman" w:cs="Times New Roman"/>
          <w:sz w:val="24"/>
          <w:szCs w:val="24"/>
        </w:rPr>
        <w:t>lack of attempt to increase transformer performance in order to get better textual summarizing outcomes.</w:t>
      </w:r>
      <w:bookmarkStart w:id="40" w:name="_Toc125663089"/>
    </w:p>
    <w:p w14:paraId="0470A9D8" w14:textId="6809475E" w:rsidR="004D0B1F" w:rsidRPr="006B5E91" w:rsidRDefault="00970E37" w:rsidP="004D0B1F">
      <w:pPr>
        <w:pStyle w:val="Heading2"/>
        <w:spacing w:line="360" w:lineRule="auto"/>
        <w:rPr>
          <w:rFonts w:ascii="Times New Roman" w:hAnsi="Times New Roman" w:cs="Times New Roman"/>
          <w:b/>
          <w:bCs/>
          <w:sz w:val="24"/>
          <w:szCs w:val="24"/>
        </w:rPr>
      </w:pPr>
      <w:bookmarkStart w:id="41" w:name="_Toc126571420"/>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2 Solution novelty</w:t>
      </w:r>
      <w:bookmarkEnd w:id="40"/>
      <w:bookmarkEnd w:id="41"/>
    </w:p>
    <w:p w14:paraId="5144B398" w14:textId="414A8CCF" w:rsidR="0005598C" w:rsidRPr="006B5E91" w:rsidRDefault="0005598C" w:rsidP="00E71105">
      <w:pPr>
        <w:spacing w:line="360" w:lineRule="auto"/>
        <w:jc w:val="both"/>
        <w:rPr>
          <w:rFonts w:ascii="Times New Roman" w:hAnsi="Times New Roman" w:cs="Times New Roman"/>
          <w:sz w:val="24"/>
          <w:szCs w:val="24"/>
        </w:rPr>
      </w:pPr>
      <w:r>
        <w:rPr>
          <w:rFonts w:ascii="Times New Roman" w:hAnsi="Times New Roman" w:cs="Times New Roman"/>
          <w:sz w:val="24"/>
          <w:szCs w:val="24"/>
        </w:rPr>
        <w:t>The solution novelty for this problem has several approaches few of which performing automated hyperparameter tuning, creating a retraining mechanism with newly exposed data and exploring any changes in the model architecture to enhance its performance further.</w:t>
      </w:r>
    </w:p>
    <w:p w14:paraId="062B2787" w14:textId="5A5B2ED9" w:rsidR="00263361" w:rsidRPr="006B5E91" w:rsidRDefault="00EA0C2F" w:rsidP="00263361">
      <w:pPr>
        <w:pStyle w:val="Heading1"/>
        <w:spacing w:line="360" w:lineRule="auto"/>
        <w:rPr>
          <w:rFonts w:ascii="Times New Roman" w:hAnsi="Times New Roman" w:cs="Times New Roman"/>
          <w:b/>
          <w:bCs/>
          <w:sz w:val="28"/>
          <w:szCs w:val="28"/>
        </w:rPr>
      </w:pPr>
      <w:bookmarkStart w:id="42" w:name="_Toc125663090"/>
      <w:bookmarkStart w:id="43" w:name="_Toc126571421"/>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7</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gap</w:t>
      </w:r>
      <w:bookmarkEnd w:id="42"/>
      <w:bookmarkEnd w:id="43"/>
    </w:p>
    <w:p w14:paraId="74CAE7FB" w14:textId="4A2C54BB" w:rsidR="006B7144"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w:t>
      </w:r>
      <w:r w:rsidRPr="006B11E7">
        <w:rPr>
          <w:rFonts w:ascii="Times New Roman" w:hAnsi="Times New Roman" w:cs="Times New Roman"/>
          <w:color w:val="000000" w:themeColor="text1"/>
          <w:sz w:val="24"/>
          <w:szCs w:val="28"/>
        </w:rPr>
        <w:lastRenderedPageBreak/>
        <w:t xml:space="preserve">learning approaches to improve the performance of text summarization for this </w:t>
      </w:r>
      <w:r>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21BB6293" w14:textId="1127F772" w:rsidR="006B7144" w:rsidRPr="006B7144" w:rsidRDefault="006B7144" w:rsidP="006B714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3066B74A" w14:textId="689F3567" w:rsidR="00263361" w:rsidRPr="006B5E91" w:rsidRDefault="00EA0C2F" w:rsidP="00263361">
      <w:pPr>
        <w:pStyle w:val="Heading1"/>
        <w:spacing w:line="360" w:lineRule="auto"/>
        <w:rPr>
          <w:rFonts w:ascii="Times New Roman" w:hAnsi="Times New Roman" w:cs="Times New Roman"/>
          <w:b/>
          <w:bCs/>
          <w:sz w:val="32"/>
          <w:szCs w:val="32"/>
        </w:rPr>
      </w:pPr>
      <w:bookmarkStart w:id="44" w:name="_Toc125663091"/>
      <w:bookmarkStart w:id="45" w:name="_Toc126571422"/>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8</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ontribution to the body of knowledge</w:t>
      </w:r>
      <w:bookmarkEnd w:id="44"/>
      <w:bookmarkEnd w:id="45"/>
    </w:p>
    <w:p w14:paraId="6021FA1B"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0347EC26"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793B1C2F" w14:textId="705FB1E0" w:rsidR="006B7144" w:rsidRPr="00576B65" w:rsidRDefault="006B7144" w:rsidP="006B7144">
      <w:pPr>
        <w:pStyle w:val="ListParagraph"/>
        <w:numPr>
          <w:ilvl w:val="0"/>
          <w:numId w:val="34"/>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Pr>
          <w:rFonts w:ascii="Times New Roman" w:hAnsi="Times New Roman" w:cs="Times New Roman"/>
          <w:i/>
          <w:color w:val="000000" w:themeColor="text1"/>
          <w:sz w:val="24"/>
          <w:szCs w:val="28"/>
        </w:rPr>
        <w:t>Automated</w:t>
      </w:r>
      <w:r w:rsidRPr="00576B65">
        <w:rPr>
          <w:rFonts w:ascii="Times New Roman" w:hAnsi="Times New Roman" w:cs="Times New Roman"/>
          <w:i/>
          <w:color w:val="000000" w:themeColor="text1"/>
          <w:sz w:val="24"/>
          <w:szCs w:val="28"/>
        </w:rPr>
        <w:t xml:space="preserve"> Hyperparameter</w:t>
      </w:r>
      <w:r>
        <w:rPr>
          <w:rFonts w:ascii="Times New Roman" w:hAnsi="Times New Roman" w:cs="Times New Roman"/>
          <w:i/>
          <w:color w:val="000000" w:themeColor="text1"/>
          <w:sz w:val="24"/>
          <w:szCs w:val="28"/>
        </w:rPr>
        <w:t xml:space="preserve"> </w:t>
      </w:r>
      <w:r w:rsidRPr="00576B65">
        <w:rPr>
          <w:rFonts w:ascii="Times New Roman" w:hAnsi="Times New Roman" w:cs="Times New Roman"/>
          <w:i/>
          <w:color w:val="000000" w:themeColor="text1"/>
          <w:sz w:val="24"/>
          <w:szCs w:val="28"/>
        </w:rPr>
        <w:t>optimization +</w:t>
      </w:r>
      <w:r>
        <w:rPr>
          <w:rFonts w:ascii="Times New Roman" w:hAnsi="Times New Roman" w:cs="Times New Roman"/>
          <w:i/>
          <w:color w:val="000000" w:themeColor="text1"/>
          <w:sz w:val="24"/>
          <w:szCs w:val="28"/>
        </w:rPr>
        <w:t xml:space="preserve"> Model Retraining +</w:t>
      </w:r>
      <w:r w:rsidRPr="00576B65">
        <w:rPr>
          <w:rFonts w:ascii="Times New Roman" w:hAnsi="Times New Roman" w:cs="Times New Roman"/>
          <w:i/>
          <w:color w:val="000000" w:themeColor="text1"/>
          <w:sz w:val="24"/>
          <w:szCs w:val="28"/>
        </w:rPr>
        <w:t xml:space="preserve"> Transformers + Deep Learning</w:t>
      </w:r>
    </w:p>
    <w:p w14:paraId="7697D822" w14:textId="5F7A1799" w:rsidR="006B7144" w:rsidRPr="006B7144" w:rsidRDefault="006B7144" w:rsidP="006B7144">
      <w:pPr>
        <w:pStyle w:val="ListParagraph"/>
        <w:numPr>
          <w:ilvl w:val="0"/>
          <w:numId w:val="34"/>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Research domain target is for Movie reviews, in addition the author makes the system generalized to adapt to any domain area</w:t>
      </w:r>
      <w:r>
        <w:rPr>
          <w:rFonts w:ascii="Times New Roman" w:hAnsi="Times New Roman" w:cs="Times New Roman"/>
          <w:color w:val="000000" w:themeColor="text1"/>
          <w:sz w:val="24"/>
          <w:szCs w:val="28"/>
        </w:rPr>
        <w:t>.</w:t>
      </w:r>
    </w:p>
    <w:p w14:paraId="0BA9F3EF" w14:textId="47231A8D" w:rsidR="00263361" w:rsidRPr="006B5E91" w:rsidRDefault="009B5BA7" w:rsidP="00263361">
      <w:pPr>
        <w:pStyle w:val="Heading2"/>
        <w:spacing w:line="360" w:lineRule="auto"/>
        <w:rPr>
          <w:rFonts w:ascii="Times New Roman" w:hAnsi="Times New Roman" w:cs="Times New Roman"/>
          <w:b/>
          <w:bCs/>
          <w:sz w:val="24"/>
          <w:szCs w:val="24"/>
        </w:rPr>
      </w:pPr>
      <w:bookmarkStart w:id="46" w:name="_Toc125663092"/>
      <w:bookmarkStart w:id="47" w:name="_Toc126571423"/>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1 </w:t>
      </w:r>
      <w:r w:rsidR="00460A56"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460A56" w:rsidRPr="006B5E91">
        <w:rPr>
          <w:rFonts w:ascii="Times New Roman" w:hAnsi="Times New Roman" w:cs="Times New Roman"/>
          <w:b/>
          <w:bCs/>
          <w:sz w:val="24"/>
          <w:szCs w:val="24"/>
        </w:rPr>
        <w:t xml:space="preserve"> to the research domain</w:t>
      </w:r>
      <w:bookmarkEnd w:id="46"/>
      <w:bookmarkEnd w:id="47"/>
    </w:p>
    <w:p w14:paraId="0F62D1FD" w14:textId="77777777" w:rsidR="006B7144" w:rsidRPr="00576B65" w:rsidRDefault="006B7144" w:rsidP="006B7144">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ere are various deep learning techniques that can be used to handle abstractive text summarization, however with respect to previous researches done, </w:t>
      </w:r>
      <w:r w:rsidRPr="00576B65">
        <w:rPr>
          <w:rFonts w:ascii="Times New Roman" w:hAnsi="Times New Roman" w:cs="Times New Roman"/>
          <w:color w:val="000000" w:themeColor="text1"/>
          <w:sz w:val="24"/>
          <w:szCs w:val="24"/>
        </w:rPr>
        <w:fldChar w:fldCharType="begin"/>
      </w:r>
      <w:r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Pr="00576B65">
        <w:rPr>
          <w:rFonts w:ascii="Times New Roman" w:hAnsi="Times New Roman" w:cs="Times New Roman"/>
          <w:color w:val="000000" w:themeColor="text1"/>
          <w:sz w:val="24"/>
          <w:szCs w:val="24"/>
        </w:rPr>
        <w:fldChar w:fldCharType="separate"/>
      </w:r>
      <w:r w:rsidRPr="00576B65">
        <w:rPr>
          <w:rFonts w:ascii="Times New Roman" w:hAnsi="Times New Roman" w:cs="Times New Roman"/>
          <w:sz w:val="24"/>
          <w:szCs w:val="24"/>
        </w:rPr>
        <w:t>(Zhang, Xu and Wang, 2019)</w:t>
      </w:r>
      <w:r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much research on optimizing them for a much better performance.  </w:t>
      </w:r>
    </w:p>
    <w:p w14:paraId="3725A9EE" w14:textId="77777777" w:rsidR="006B7144" w:rsidRPr="00576B65" w:rsidRDefault="00263361" w:rsidP="006B7144">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6B7144" w:rsidRPr="00576B65">
        <w:rPr>
          <w:rFonts w:ascii="Times New Roman" w:hAnsi="Times New Roman" w:cs="Times New Roman"/>
          <w:color w:val="000000" w:themeColor="text1"/>
          <w:sz w:val="24"/>
          <w:szCs w:val="24"/>
        </w:rPr>
        <w:t xml:space="preserve">This research will be focused on creating a </w:t>
      </w:r>
      <w:r w:rsidR="006B7144" w:rsidRPr="00576B65">
        <w:rPr>
          <w:rFonts w:ascii="Times New Roman" w:hAnsi="Times New Roman" w:cs="Times New Roman"/>
          <w:b/>
          <w:i/>
          <w:color w:val="000000" w:themeColor="text1"/>
          <w:sz w:val="24"/>
          <w:szCs w:val="24"/>
        </w:rPr>
        <w:t>generalized</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b/>
          <w:i/>
          <w:color w:val="000000" w:themeColor="text1"/>
          <w:sz w:val="24"/>
          <w:szCs w:val="24"/>
        </w:rPr>
        <w:t>solution</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color w:val="000000" w:themeColor="text1"/>
          <w:sz w:val="24"/>
          <w:szCs w:val="24"/>
        </w:rPr>
        <w:t xml:space="preserve">by achieving the optimized transformer architecture from a couple of the top tier existing architectures, via fine-tuning and performing hyperparameter optimization along with handling abstractive text summarization </w:t>
      </w:r>
      <w:r w:rsidR="006B7144" w:rsidRPr="00576B65">
        <w:rPr>
          <w:rFonts w:ascii="Times New Roman" w:hAnsi="Times New Roman" w:cs="Times New Roman"/>
          <w:color w:val="000000" w:themeColor="text1"/>
          <w:sz w:val="24"/>
          <w:szCs w:val="24"/>
        </w:rPr>
        <w:fldChar w:fldCharType="begin"/>
      </w:r>
      <w:r w:rsidR="006B7144"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6B7144" w:rsidRPr="00576B65">
        <w:rPr>
          <w:rFonts w:ascii="Times New Roman" w:hAnsi="Times New Roman" w:cs="Times New Roman"/>
          <w:color w:val="000000" w:themeColor="text1"/>
          <w:sz w:val="24"/>
          <w:szCs w:val="24"/>
        </w:rPr>
        <w:fldChar w:fldCharType="separate"/>
      </w:r>
      <w:r w:rsidR="006B7144" w:rsidRPr="00576B65">
        <w:rPr>
          <w:rFonts w:ascii="Times New Roman" w:hAnsi="Times New Roman" w:cs="Times New Roman"/>
          <w:sz w:val="24"/>
          <w:szCs w:val="24"/>
        </w:rPr>
        <w:t>(Liu and Wang, 2021)</w:t>
      </w:r>
      <w:r w:rsidR="006B7144" w:rsidRPr="00576B65">
        <w:rPr>
          <w:rFonts w:ascii="Times New Roman" w:hAnsi="Times New Roman" w:cs="Times New Roman"/>
          <w:color w:val="000000" w:themeColor="text1"/>
          <w:sz w:val="24"/>
          <w:szCs w:val="24"/>
        </w:rPr>
        <w:fldChar w:fldCharType="end"/>
      </w:r>
      <w:r w:rsidR="006B7144" w:rsidRPr="00576B65">
        <w:rPr>
          <w:rFonts w:ascii="Times New Roman" w:hAnsi="Times New Roman" w:cs="Times New Roman"/>
          <w:color w:val="000000" w:themeColor="text1"/>
          <w:sz w:val="24"/>
          <w:szCs w:val="24"/>
        </w:rPr>
        <w:t>, therefore we are able to maximize the performance of the recommended architecture. The author plans out to make use of generalization where any domain when used the model will be optimizing</w:t>
      </w:r>
      <w:r w:rsidR="006B7144">
        <w:rPr>
          <w:rFonts w:ascii="Times New Roman" w:hAnsi="Times New Roman" w:cs="Times New Roman"/>
          <w:color w:val="000000" w:themeColor="text1"/>
          <w:sz w:val="24"/>
          <w:szCs w:val="24"/>
        </w:rPr>
        <w:t xml:space="preserve"> and adapting</w:t>
      </w:r>
      <w:r w:rsidR="006B7144" w:rsidRPr="00576B65">
        <w:rPr>
          <w:rFonts w:ascii="Times New Roman" w:hAnsi="Times New Roman" w:cs="Times New Roman"/>
          <w:color w:val="000000" w:themeColor="text1"/>
          <w:sz w:val="24"/>
          <w:szCs w:val="24"/>
        </w:rPr>
        <w:t xml:space="preserve"> towards their</w:t>
      </w:r>
      <w:r w:rsidR="006B7144">
        <w:rPr>
          <w:rFonts w:ascii="Times New Roman" w:hAnsi="Times New Roman" w:cs="Times New Roman"/>
          <w:color w:val="000000" w:themeColor="text1"/>
          <w:sz w:val="24"/>
          <w:szCs w:val="24"/>
        </w:rPr>
        <w:t xml:space="preserve"> respective</w:t>
      </w:r>
      <w:r w:rsidR="006B7144" w:rsidRPr="00576B65">
        <w:rPr>
          <w:rFonts w:ascii="Times New Roman" w:hAnsi="Times New Roman" w:cs="Times New Roman"/>
          <w:color w:val="000000" w:themeColor="text1"/>
          <w:sz w:val="24"/>
          <w:szCs w:val="24"/>
        </w:rPr>
        <w:t xml:space="preserve"> domain.</w:t>
      </w:r>
    </w:p>
    <w:p w14:paraId="046124C9" w14:textId="35FCDCB5" w:rsidR="00263361" w:rsidRPr="006B5E91" w:rsidRDefault="001C7199" w:rsidP="00263361">
      <w:pPr>
        <w:pStyle w:val="Heading2"/>
        <w:spacing w:line="360" w:lineRule="auto"/>
        <w:rPr>
          <w:rFonts w:ascii="Times New Roman" w:hAnsi="Times New Roman" w:cs="Times New Roman"/>
          <w:b/>
          <w:bCs/>
          <w:sz w:val="24"/>
          <w:szCs w:val="24"/>
        </w:rPr>
      </w:pPr>
      <w:bookmarkStart w:id="48" w:name="_Toc125663093"/>
      <w:bookmarkStart w:id="49" w:name="_Toc126571424"/>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2 </w:t>
      </w:r>
      <w:r w:rsidR="003661E5"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3661E5" w:rsidRPr="006B5E91">
        <w:rPr>
          <w:rFonts w:ascii="Times New Roman" w:hAnsi="Times New Roman" w:cs="Times New Roman"/>
          <w:b/>
          <w:bCs/>
          <w:sz w:val="24"/>
          <w:szCs w:val="24"/>
        </w:rPr>
        <w:t xml:space="preserve"> to the problem domain</w:t>
      </w:r>
      <w:bookmarkEnd w:id="48"/>
      <w:bookmarkEnd w:id="49"/>
    </w:p>
    <w:p w14:paraId="41510AE8" w14:textId="77777777" w:rsidR="006B7144" w:rsidRPr="006B11E7"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C24B773" w14:textId="77777777" w:rsidR="006B7144" w:rsidRPr="006B11E7" w:rsidRDefault="006B7144" w:rsidP="006B7144">
      <w:pPr>
        <w:spacing w:line="360" w:lineRule="auto"/>
        <w:ind w:firstLine="720"/>
        <w:jc w:val="both"/>
        <w:rPr>
          <w:rFonts w:ascii="Times New Roman" w:hAnsi="Times New Roman" w:cs="Times New Roman"/>
          <w:color w:val="000000" w:themeColor="text1"/>
          <w:sz w:val="24"/>
          <w:szCs w:val="28"/>
        </w:rPr>
      </w:pPr>
      <w:bookmarkStart w:id="50" w:name="_Toc125663094"/>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52AB91CC" w14:textId="60FA3453" w:rsidR="00263361" w:rsidRPr="006B5E91" w:rsidRDefault="00EA0C2F" w:rsidP="00263361">
      <w:pPr>
        <w:pStyle w:val="Heading1"/>
        <w:spacing w:line="360" w:lineRule="auto"/>
        <w:rPr>
          <w:rFonts w:ascii="Times New Roman" w:hAnsi="Times New Roman" w:cs="Times New Roman"/>
          <w:b/>
          <w:bCs/>
          <w:sz w:val="28"/>
          <w:szCs w:val="28"/>
        </w:rPr>
      </w:pPr>
      <w:bookmarkStart w:id="51" w:name="_Toc12657142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9</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challenge</w:t>
      </w:r>
      <w:bookmarkEnd w:id="50"/>
      <w:bookmarkEnd w:id="51"/>
    </w:p>
    <w:p w14:paraId="060A537F" w14:textId="77777777" w:rsidR="00E8079D" w:rsidRDefault="00E8079D" w:rsidP="00E8079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7E1E0E58" w14:textId="77777777" w:rsidR="00E8079D" w:rsidRPr="006B11E7" w:rsidRDefault="00E8079D" w:rsidP="00E8079D">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6194815B" w14:textId="77777777" w:rsidR="00E8079D" w:rsidRPr="008866F5" w:rsidRDefault="00E8079D" w:rsidP="00E8079D">
      <w:pPr>
        <w:spacing w:line="360" w:lineRule="auto"/>
        <w:ind w:firstLine="720"/>
        <w:jc w:val="both"/>
        <w:rPr>
          <w:rFonts w:ascii="Times New Roman" w:hAnsi="Times New Roman" w:cs="Times New Roman"/>
          <w:color w:val="000000" w:themeColor="text1"/>
          <w:sz w:val="24"/>
          <w:szCs w:val="24"/>
        </w:rPr>
      </w:pPr>
      <w:bookmarkStart w:id="52" w:name="_Toc125663095"/>
      <w:r w:rsidRPr="006B11E7">
        <w:rPr>
          <w:rFonts w:ascii="Times New Roman" w:hAnsi="Times New Roman" w:cs="Times New Roman"/>
          <w:color w:val="000000" w:themeColor="text1"/>
          <w:sz w:val="24"/>
          <w:szCs w:val="24"/>
        </w:rPr>
        <w:t>Additionally, identifying suitable datasets for this domain (Movie Reviews Summarization)</w:t>
      </w:r>
      <w:r>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3F3AD2A" w14:textId="1080B805" w:rsidR="009F61CC" w:rsidRPr="006B5E91" w:rsidRDefault="00EA0C2F" w:rsidP="009F61CC">
      <w:pPr>
        <w:pStyle w:val="Heading1"/>
        <w:spacing w:line="360" w:lineRule="auto"/>
        <w:rPr>
          <w:rFonts w:ascii="Times New Roman" w:hAnsi="Times New Roman" w:cs="Times New Roman"/>
          <w:b/>
          <w:bCs/>
          <w:sz w:val="32"/>
          <w:szCs w:val="32"/>
        </w:rPr>
      </w:pPr>
      <w:bookmarkStart w:id="53" w:name="_Toc126571426"/>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10</w:t>
      </w:r>
      <w:r w:rsidR="009F61CC"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hapter summary</w:t>
      </w:r>
      <w:bookmarkEnd w:id="52"/>
      <w:bookmarkEnd w:id="53"/>
    </w:p>
    <w:p w14:paraId="6531C4C3" w14:textId="047798F8" w:rsidR="008F22B9" w:rsidRPr="006B5E91" w:rsidRDefault="00E8079D" w:rsidP="00E8079D">
      <w:pPr>
        <w:spacing w:line="360" w:lineRule="auto"/>
        <w:jc w:val="both"/>
        <w:rPr>
          <w:rFonts w:ascii="Times New Roman" w:hAnsi="Times New Roman" w:cs="Times New Roman"/>
          <w:sz w:val="24"/>
          <w:szCs w:val="24"/>
        </w:rPr>
        <w:sectPr w:rsidR="008F22B9" w:rsidRPr="006B5E91" w:rsidSect="002C1C27">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r w:rsidRPr="00E8079D">
        <w:rPr>
          <w:rFonts w:ascii="Times New Roman" w:hAnsi="Times New Roman" w:cs="Times New Roman"/>
          <w:sz w:val="24"/>
          <w:szCs w:val="24"/>
        </w:rPr>
        <w:t>In this chapter, the author gave an outline of the research project that was carried, the reasons why the research and problem were innovative, and the difficulties that could arise while trying to solve them. In addition, the essential objectives that must be pursued for the study to be considered effective were put out and linked to the degree's required learning outcomes.</w:t>
      </w:r>
    </w:p>
    <w:p w14:paraId="672A7AEB" w14:textId="29EDE739" w:rsidR="00B64E4F" w:rsidRPr="006B5E91" w:rsidRDefault="00B64E4F" w:rsidP="00B64E4F">
      <w:pPr>
        <w:pStyle w:val="Heading1"/>
        <w:spacing w:line="360" w:lineRule="auto"/>
        <w:rPr>
          <w:rFonts w:ascii="Times New Roman" w:hAnsi="Times New Roman" w:cs="Times New Roman"/>
          <w:b/>
          <w:bCs/>
          <w:sz w:val="32"/>
          <w:szCs w:val="32"/>
        </w:rPr>
      </w:pPr>
      <w:bookmarkStart w:id="54" w:name="_Toc125663096"/>
      <w:bookmarkStart w:id="55" w:name="_Toc126571427"/>
      <w:r w:rsidRPr="006B5E91">
        <w:rPr>
          <w:rFonts w:ascii="Times New Roman" w:hAnsi="Times New Roman" w:cs="Times New Roman"/>
          <w:b/>
          <w:bCs/>
          <w:sz w:val="32"/>
          <w:szCs w:val="32"/>
        </w:rPr>
        <w:lastRenderedPageBreak/>
        <w:t>CHAPTER 02. SOFTWARE REQUIREMENTS SPECIFICATION</w:t>
      </w:r>
      <w:bookmarkEnd w:id="54"/>
      <w:bookmarkEnd w:id="55"/>
    </w:p>
    <w:p w14:paraId="3F8B744A" w14:textId="3C5C08EA" w:rsidR="009E22FC" w:rsidRPr="006B5E91" w:rsidRDefault="009E22FC" w:rsidP="009E22FC">
      <w:pPr>
        <w:pStyle w:val="Heading1"/>
        <w:spacing w:line="360" w:lineRule="auto"/>
        <w:rPr>
          <w:rFonts w:ascii="Times New Roman" w:hAnsi="Times New Roman" w:cs="Times New Roman"/>
          <w:b/>
          <w:bCs/>
          <w:sz w:val="28"/>
          <w:szCs w:val="28"/>
        </w:rPr>
      </w:pPr>
      <w:bookmarkStart w:id="56" w:name="_Toc125556177"/>
      <w:bookmarkStart w:id="57" w:name="_Toc125663097"/>
      <w:bookmarkStart w:id="58" w:name="_Toc126571428"/>
      <w:r w:rsidRPr="006B5E91">
        <w:rPr>
          <w:rFonts w:ascii="Times New Roman" w:hAnsi="Times New Roman" w:cs="Times New Roman"/>
          <w:b/>
          <w:bCs/>
          <w:sz w:val="28"/>
          <w:szCs w:val="28"/>
        </w:rPr>
        <w:t xml:space="preserve">2.1. </w:t>
      </w:r>
      <w:bookmarkEnd w:id="56"/>
      <w:r w:rsidRPr="006B5E91">
        <w:rPr>
          <w:rFonts w:ascii="Times New Roman" w:hAnsi="Times New Roman" w:cs="Times New Roman"/>
          <w:b/>
          <w:bCs/>
          <w:sz w:val="28"/>
          <w:szCs w:val="28"/>
        </w:rPr>
        <w:t>Chapter overview</w:t>
      </w:r>
      <w:bookmarkEnd w:id="57"/>
      <w:bookmarkEnd w:id="58"/>
    </w:p>
    <w:p w14:paraId="1DF6B3D3" w14:textId="05223BA0" w:rsidR="0045102D" w:rsidRPr="006B5E91" w:rsidRDefault="0045102D" w:rsidP="009E22FC">
      <w:pPr>
        <w:spacing w:line="360" w:lineRule="auto"/>
        <w:jc w:val="both"/>
        <w:rPr>
          <w:rFonts w:ascii="Times New Roman" w:hAnsi="Times New Roman" w:cs="Times New Roman"/>
          <w:sz w:val="24"/>
          <w:szCs w:val="24"/>
        </w:rPr>
      </w:pPr>
      <w:r w:rsidRPr="0045102D">
        <w:rPr>
          <w:rFonts w:ascii="Times New Roman" w:hAnsi="Times New Roman" w:cs="Times New Roman"/>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p>
    <w:p w14:paraId="63806731" w14:textId="207FCBD7" w:rsidR="009E22FC" w:rsidRPr="006B5E91" w:rsidRDefault="009E22FC" w:rsidP="009E22FC">
      <w:pPr>
        <w:pStyle w:val="Heading1"/>
        <w:spacing w:line="360" w:lineRule="auto"/>
        <w:rPr>
          <w:rFonts w:ascii="Times New Roman" w:hAnsi="Times New Roman" w:cs="Times New Roman"/>
          <w:b/>
          <w:bCs/>
          <w:sz w:val="28"/>
          <w:szCs w:val="28"/>
        </w:rPr>
      </w:pPr>
      <w:bookmarkStart w:id="59" w:name="_Toc125556178"/>
      <w:bookmarkStart w:id="60" w:name="_Toc125663098"/>
      <w:bookmarkStart w:id="61" w:name="_Toc126571429"/>
      <w:r w:rsidRPr="006B5E91">
        <w:rPr>
          <w:rFonts w:ascii="Times New Roman" w:hAnsi="Times New Roman" w:cs="Times New Roman"/>
          <w:b/>
          <w:bCs/>
          <w:sz w:val="28"/>
          <w:szCs w:val="28"/>
        </w:rPr>
        <w:t xml:space="preserve">2.2. </w:t>
      </w:r>
      <w:bookmarkEnd w:id="59"/>
      <w:r w:rsidRPr="006B5E91">
        <w:rPr>
          <w:rFonts w:ascii="Times New Roman" w:hAnsi="Times New Roman" w:cs="Times New Roman"/>
          <w:b/>
          <w:bCs/>
          <w:sz w:val="28"/>
          <w:szCs w:val="28"/>
        </w:rPr>
        <w:t>Rich picture</w:t>
      </w:r>
      <w:bookmarkEnd w:id="60"/>
      <w:bookmarkEnd w:id="61"/>
    </w:p>
    <w:p w14:paraId="5003A3AF" w14:textId="378CBFD0" w:rsidR="009E22FC" w:rsidRPr="006B5E91" w:rsidRDefault="000B0C8E"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B9CC6FE" wp14:editId="6C4CA684">
            <wp:extent cx="5800466" cy="49345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6456" cy="4939681"/>
                    </a:xfrm>
                    <a:prstGeom prst="rect">
                      <a:avLst/>
                    </a:prstGeom>
                    <a:noFill/>
                    <a:ln>
                      <a:noFill/>
                    </a:ln>
                  </pic:spPr>
                </pic:pic>
              </a:graphicData>
            </a:graphic>
          </wp:inline>
        </w:drawing>
      </w:r>
    </w:p>
    <w:p w14:paraId="36AB4518" w14:textId="059EF038" w:rsidR="009E22FC" w:rsidRPr="006B5E91" w:rsidRDefault="009E22FC" w:rsidP="009E22FC">
      <w:pPr>
        <w:pStyle w:val="Caption"/>
        <w:jc w:val="center"/>
        <w:rPr>
          <w:rFonts w:ascii="Times New Roman" w:hAnsi="Times New Roman" w:cs="Times New Roman"/>
          <w:b w:val="0"/>
          <w:bCs w:val="0"/>
          <w:smallCaps w:val="0"/>
          <w:sz w:val="24"/>
          <w:szCs w:val="24"/>
        </w:rPr>
      </w:pPr>
      <w:bookmarkStart w:id="62" w:name="_Toc121070275"/>
      <w:bookmarkStart w:id="63" w:name="_Toc12564975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ich pictur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62"/>
      <w:bookmarkEnd w:id="63"/>
    </w:p>
    <w:p w14:paraId="78F7FC8B" w14:textId="0DE7CF6B"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p>
    <w:p w14:paraId="39D0DDDD" w14:textId="0814319B" w:rsidR="009E22FC" w:rsidRPr="006B5E91" w:rsidRDefault="005024AF" w:rsidP="009E22FC">
      <w:pPr>
        <w:pStyle w:val="Heading1"/>
        <w:spacing w:line="360" w:lineRule="auto"/>
        <w:rPr>
          <w:rFonts w:ascii="Times New Roman" w:hAnsi="Times New Roman" w:cs="Times New Roman"/>
          <w:b/>
          <w:bCs/>
          <w:sz w:val="28"/>
          <w:szCs w:val="28"/>
        </w:rPr>
      </w:pPr>
      <w:bookmarkStart w:id="64" w:name="_Toc125556179"/>
      <w:bookmarkStart w:id="65" w:name="_Toc125663099"/>
      <w:bookmarkStart w:id="66" w:name="_Toc126571430"/>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3. </w:t>
      </w:r>
      <w:bookmarkEnd w:id="64"/>
      <w:r w:rsidR="009E22FC" w:rsidRPr="006B5E91">
        <w:rPr>
          <w:rFonts w:ascii="Times New Roman" w:hAnsi="Times New Roman" w:cs="Times New Roman"/>
          <w:b/>
          <w:bCs/>
          <w:sz w:val="28"/>
          <w:szCs w:val="28"/>
        </w:rPr>
        <w:t>Stakeholder analysis</w:t>
      </w:r>
      <w:bookmarkEnd w:id="65"/>
      <w:bookmarkEnd w:id="66"/>
    </w:p>
    <w:p w14:paraId="1F04401A" w14:textId="268E2E31"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t>The section that follows acknowledges significant stakeholders involved with the system, their relationships, and their individual roles. The stakeholder onion model represents this information, and stakeholder perspectives elaborate on it.</w:t>
      </w:r>
    </w:p>
    <w:p w14:paraId="48C0FA0A" w14:textId="39B021B3" w:rsidR="009E22FC" w:rsidRPr="006B5E91" w:rsidRDefault="0046658B" w:rsidP="009E22FC">
      <w:pPr>
        <w:pStyle w:val="Heading2"/>
        <w:spacing w:line="360" w:lineRule="auto"/>
        <w:rPr>
          <w:rFonts w:ascii="Times New Roman" w:hAnsi="Times New Roman" w:cs="Times New Roman"/>
          <w:sz w:val="24"/>
          <w:szCs w:val="24"/>
        </w:rPr>
      </w:pPr>
      <w:bookmarkStart w:id="67" w:name="_Toc125556180"/>
      <w:bookmarkStart w:id="68" w:name="_Toc125663100"/>
      <w:bookmarkStart w:id="69" w:name="_Toc126571431"/>
      <w:r w:rsidRPr="006B5E91">
        <w:rPr>
          <w:rFonts w:ascii="Times New Roman" w:hAnsi="Times New Roman" w:cs="Times New Roman"/>
          <w:sz w:val="24"/>
          <w:szCs w:val="24"/>
        </w:rPr>
        <w:t>2.</w:t>
      </w:r>
      <w:r w:rsidR="009E22FC" w:rsidRPr="006B5E91">
        <w:rPr>
          <w:rFonts w:ascii="Times New Roman" w:hAnsi="Times New Roman" w:cs="Times New Roman"/>
          <w:sz w:val="24"/>
          <w:szCs w:val="24"/>
        </w:rPr>
        <w:t>3.1 Stakeholder onion model</w:t>
      </w:r>
      <w:bookmarkEnd w:id="67"/>
      <w:bookmarkEnd w:id="68"/>
      <w:bookmarkEnd w:id="69"/>
    </w:p>
    <w:p w14:paraId="2E4522C8" w14:textId="53E6F65A" w:rsidR="009E22FC" w:rsidRPr="006B5E91" w:rsidRDefault="000E1713" w:rsidP="009E22FC">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90180A1" wp14:editId="3E2CE225">
            <wp:extent cx="4918775" cy="47529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7708" cy="4790595"/>
                    </a:xfrm>
                    <a:prstGeom prst="rect">
                      <a:avLst/>
                    </a:prstGeom>
                    <a:noFill/>
                    <a:ln>
                      <a:noFill/>
                    </a:ln>
                  </pic:spPr>
                </pic:pic>
              </a:graphicData>
            </a:graphic>
          </wp:inline>
        </w:drawing>
      </w:r>
    </w:p>
    <w:p w14:paraId="2D5421A2" w14:textId="7A1686D5" w:rsidR="009E22FC" w:rsidRPr="006B5E91" w:rsidRDefault="009E22FC" w:rsidP="009E22FC">
      <w:pPr>
        <w:pStyle w:val="Caption"/>
        <w:jc w:val="center"/>
        <w:rPr>
          <w:rFonts w:ascii="Times New Roman" w:hAnsi="Times New Roman" w:cs="Times New Roman"/>
          <w:b w:val="0"/>
          <w:bCs w:val="0"/>
          <w:smallCaps w:val="0"/>
          <w:sz w:val="28"/>
          <w:szCs w:val="28"/>
        </w:rPr>
      </w:pPr>
      <w:bookmarkStart w:id="70" w:name="_Toc121070276"/>
      <w:bookmarkStart w:id="71" w:name="_Toc12564975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onion model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0"/>
      <w:bookmarkEnd w:id="71"/>
    </w:p>
    <w:p w14:paraId="0F9B0890" w14:textId="63C3A86D" w:rsidR="009E22FC" w:rsidRPr="006B5E91" w:rsidRDefault="000907E8" w:rsidP="009E22FC">
      <w:pPr>
        <w:pStyle w:val="Heading2"/>
        <w:spacing w:line="360" w:lineRule="auto"/>
        <w:rPr>
          <w:rFonts w:ascii="Times New Roman" w:hAnsi="Times New Roman" w:cs="Times New Roman"/>
          <w:sz w:val="24"/>
          <w:szCs w:val="24"/>
        </w:rPr>
      </w:pPr>
      <w:bookmarkStart w:id="72" w:name="_Toc125556181"/>
      <w:bookmarkStart w:id="73" w:name="_Toc125663101"/>
      <w:bookmarkStart w:id="74" w:name="_Toc126571432"/>
      <w:r w:rsidRPr="006B5E91">
        <w:rPr>
          <w:rFonts w:ascii="Times New Roman" w:hAnsi="Times New Roman" w:cs="Times New Roman"/>
          <w:sz w:val="24"/>
          <w:szCs w:val="24"/>
        </w:rPr>
        <w:lastRenderedPageBreak/>
        <w:t>2.</w:t>
      </w:r>
      <w:r w:rsidR="009E22FC" w:rsidRPr="006B5E91">
        <w:rPr>
          <w:rFonts w:ascii="Times New Roman" w:hAnsi="Times New Roman" w:cs="Times New Roman"/>
          <w:sz w:val="24"/>
          <w:szCs w:val="24"/>
        </w:rPr>
        <w:t>3.2 Stakeholder viewpoints</w:t>
      </w:r>
      <w:bookmarkEnd w:id="72"/>
      <w:bookmarkEnd w:id="73"/>
      <w:bookmarkEnd w:id="74"/>
    </w:p>
    <w:p w14:paraId="49A44571" w14:textId="72D3FE9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75" w:name="_Toc121126698"/>
      <w:bookmarkStart w:id="76" w:name="_Toc12564972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viewpoints</w:t>
      </w:r>
      <w:r w:rsidR="000E1713">
        <w:rPr>
          <w:rFonts w:ascii="Times New Roman" w:hAnsi="Times New Roman" w:cs="Times New Roman"/>
          <w:b w:val="0"/>
          <w:bCs w:val="0"/>
          <w:smallCaps w:val="0"/>
          <w:sz w:val="24"/>
          <w:szCs w:val="24"/>
        </w:rPr>
        <w:t xml:space="preserve"> &amp; Require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5"/>
      <w:bookmarkEnd w:id="76"/>
    </w:p>
    <w:tbl>
      <w:tblPr>
        <w:tblStyle w:val="TableGrid"/>
        <w:tblW w:w="0" w:type="auto"/>
        <w:tblLook w:val="04A0" w:firstRow="1" w:lastRow="0" w:firstColumn="1" w:lastColumn="0" w:noHBand="0" w:noVBand="1"/>
      </w:tblPr>
      <w:tblGrid>
        <w:gridCol w:w="1975"/>
        <w:gridCol w:w="1800"/>
        <w:gridCol w:w="5575"/>
      </w:tblGrid>
      <w:tr w:rsidR="009E7D5F" w:rsidRPr="006B5E91" w14:paraId="334DFCE2" w14:textId="77777777" w:rsidTr="00AC1DDE">
        <w:tc>
          <w:tcPr>
            <w:tcW w:w="1975" w:type="dxa"/>
          </w:tcPr>
          <w:p w14:paraId="71E012D0" w14:textId="77777777" w:rsidR="009E7D5F" w:rsidRPr="006B5E91" w:rsidRDefault="009E7D5F" w:rsidP="002D1BDE">
            <w:pPr>
              <w:spacing w:line="360" w:lineRule="auto"/>
              <w:jc w:val="both"/>
              <w:rPr>
                <w:rFonts w:ascii="Times New Roman" w:hAnsi="Times New Roman" w:cs="Times New Roman"/>
                <w:b/>
                <w:bCs/>
                <w:sz w:val="24"/>
                <w:szCs w:val="24"/>
              </w:rPr>
            </w:pPr>
            <w:bookmarkStart w:id="77" w:name="_Toc125556182"/>
            <w:r w:rsidRPr="006B5E91">
              <w:rPr>
                <w:rFonts w:ascii="Times New Roman" w:hAnsi="Times New Roman" w:cs="Times New Roman"/>
                <w:b/>
                <w:bCs/>
                <w:sz w:val="24"/>
                <w:szCs w:val="24"/>
              </w:rPr>
              <w:t>Stakeholder</w:t>
            </w:r>
          </w:p>
        </w:tc>
        <w:tc>
          <w:tcPr>
            <w:tcW w:w="1800" w:type="dxa"/>
          </w:tcPr>
          <w:p w14:paraId="3C3EB22B"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575" w:type="dxa"/>
          </w:tcPr>
          <w:p w14:paraId="4C45F828"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8C0432" w:rsidRPr="006B5E91" w14:paraId="61A6CB0F" w14:textId="77777777" w:rsidTr="00AC1DDE">
        <w:trPr>
          <w:trHeight w:val="422"/>
        </w:trPr>
        <w:tc>
          <w:tcPr>
            <w:tcW w:w="1975" w:type="dxa"/>
          </w:tcPr>
          <w:p w14:paraId="51EB4896" w14:textId="372EB5CA"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800" w:type="dxa"/>
            <w:vMerge w:val="restart"/>
          </w:tcPr>
          <w:p w14:paraId="73927751" w14:textId="08CA7BBD" w:rsidR="008C0432" w:rsidRPr="006B5E91" w:rsidRDefault="008C043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575" w:type="dxa"/>
          </w:tcPr>
          <w:p w14:paraId="5350E67A" w14:textId="4CD530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8C0432" w:rsidRPr="006B5E91" w14:paraId="691B91FB" w14:textId="77777777" w:rsidTr="00AC1DDE">
        <w:trPr>
          <w:trHeight w:val="622"/>
        </w:trPr>
        <w:tc>
          <w:tcPr>
            <w:tcW w:w="1975" w:type="dxa"/>
          </w:tcPr>
          <w:p w14:paraId="5B6B48E8" w14:textId="1D67BD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1800" w:type="dxa"/>
            <w:vMerge/>
          </w:tcPr>
          <w:p w14:paraId="3DD8CA64" w14:textId="77777777" w:rsidR="008C0432" w:rsidRPr="006B5E91" w:rsidRDefault="008C0432" w:rsidP="002D1BDE">
            <w:pPr>
              <w:spacing w:line="360" w:lineRule="auto"/>
              <w:jc w:val="both"/>
              <w:rPr>
                <w:rFonts w:ascii="Times New Roman" w:hAnsi="Times New Roman" w:cs="Times New Roman"/>
                <w:sz w:val="24"/>
                <w:szCs w:val="24"/>
              </w:rPr>
            </w:pPr>
          </w:p>
        </w:tc>
        <w:tc>
          <w:tcPr>
            <w:tcW w:w="5575" w:type="dxa"/>
          </w:tcPr>
          <w:p w14:paraId="40D93D90" w14:textId="76EF098C" w:rsidR="008C0432" w:rsidRPr="006B5E91" w:rsidRDefault="008C0432" w:rsidP="002D1BDE">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8C0432" w:rsidRPr="006B5E91" w14:paraId="44E7DC02" w14:textId="77777777" w:rsidTr="00AC1DDE">
        <w:trPr>
          <w:trHeight w:val="622"/>
        </w:trPr>
        <w:tc>
          <w:tcPr>
            <w:tcW w:w="1975" w:type="dxa"/>
          </w:tcPr>
          <w:p w14:paraId="491FF2CB" w14:textId="4AA12489"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800" w:type="dxa"/>
          </w:tcPr>
          <w:p w14:paraId="69B230B5" w14:textId="230372B0" w:rsidR="008C0432" w:rsidRPr="006B5E91"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575" w:type="dxa"/>
          </w:tcPr>
          <w:p w14:paraId="74037D39" w14:textId="56539863" w:rsidR="008C0432"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8C0432" w:rsidRPr="006B5E91" w14:paraId="6F88596A" w14:textId="77777777" w:rsidTr="00AC1DDE">
        <w:trPr>
          <w:trHeight w:val="622"/>
        </w:trPr>
        <w:tc>
          <w:tcPr>
            <w:tcW w:w="1975" w:type="dxa"/>
          </w:tcPr>
          <w:p w14:paraId="56623513" w14:textId="5CDB3B4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800" w:type="dxa"/>
          </w:tcPr>
          <w:p w14:paraId="109AFE7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5209F34" w14:textId="617F0CA8"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8C0432" w:rsidRPr="006B5E91" w14:paraId="0FB0E0D9" w14:textId="77777777" w:rsidTr="00AC1DDE">
        <w:trPr>
          <w:trHeight w:val="622"/>
        </w:trPr>
        <w:tc>
          <w:tcPr>
            <w:tcW w:w="1975" w:type="dxa"/>
          </w:tcPr>
          <w:p w14:paraId="7EB9935F" w14:textId="0FAEA8F2"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800" w:type="dxa"/>
          </w:tcPr>
          <w:p w14:paraId="3057A357"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D2215F3" w14:textId="3A9403A9"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8C0432" w:rsidRPr="006B5E91" w14:paraId="40645D19" w14:textId="77777777" w:rsidTr="00AC1DDE">
        <w:trPr>
          <w:trHeight w:val="622"/>
        </w:trPr>
        <w:tc>
          <w:tcPr>
            <w:tcW w:w="1975" w:type="dxa"/>
          </w:tcPr>
          <w:p w14:paraId="7738FF5E" w14:textId="655456A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800" w:type="dxa"/>
          </w:tcPr>
          <w:p w14:paraId="60A9BA40"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6F8E3FCD" w14:textId="77777777"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6A5B01E3" w14:textId="3F329F92"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8C0432" w:rsidRPr="006B5E91" w14:paraId="737B7B07" w14:textId="77777777" w:rsidTr="00AC1DDE">
        <w:trPr>
          <w:trHeight w:val="205"/>
        </w:trPr>
        <w:tc>
          <w:tcPr>
            <w:tcW w:w="1975" w:type="dxa"/>
          </w:tcPr>
          <w:p w14:paraId="7BBF1726" w14:textId="2CBC83C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800" w:type="dxa"/>
            <w:vMerge w:val="restart"/>
          </w:tcPr>
          <w:p w14:paraId="6CE8159F" w14:textId="0C3ABD8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575" w:type="dxa"/>
          </w:tcPr>
          <w:p w14:paraId="1E927411" w14:textId="5D5F66ED" w:rsidR="008C0432" w:rsidRPr="00313850" w:rsidRDefault="008C0432" w:rsidP="008C0432">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8C0432" w:rsidRPr="006B5E91" w14:paraId="46B6DFF9" w14:textId="77777777" w:rsidTr="00AC1DDE">
        <w:trPr>
          <w:trHeight w:val="205"/>
        </w:trPr>
        <w:tc>
          <w:tcPr>
            <w:tcW w:w="1975" w:type="dxa"/>
          </w:tcPr>
          <w:p w14:paraId="7762A39D" w14:textId="7612ABE8"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800" w:type="dxa"/>
            <w:vMerge/>
          </w:tcPr>
          <w:p w14:paraId="1E2BC23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0FC654FB" w14:textId="10574880" w:rsidR="008C0432" w:rsidRPr="00313850" w:rsidRDefault="00AC1DDE" w:rsidP="008C0432">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8C0432" w:rsidRPr="006B5E91" w14:paraId="15A6F464" w14:textId="77777777" w:rsidTr="00AC1DDE">
        <w:trPr>
          <w:trHeight w:val="205"/>
        </w:trPr>
        <w:tc>
          <w:tcPr>
            <w:tcW w:w="1975" w:type="dxa"/>
          </w:tcPr>
          <w:p w14:paraId="70BB3589" w14:textId="03B2126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800" w:type="dxa"/>
            <w:vMerge/>
          </w:tcPr>
          <w:p w14:paraId="5901C00E"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3331B985" w14:textId="21325BE9" w:rsidR="008C0432" w:rsidRPr="00313850" w:rsidRDefault="008C0432" w:rsidP="008C0432">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AC1DDE" w:rsidRPr="006B5E91" w14:paraId="3140D323" w14:textId="77777777" w:rsidTr="00AC1DDE">
        <w:trPr>
          <w:trHeight w:val="205"/>
        </w:trPr>
        <w:tc>
          <w:tcPr>
            <w:tcW w:w="1975" w:type="dxa"/>
          </w:tcPr>
          <w:p w14:paraId="1F44BADE" w14:textId="021BA8C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800" w:type="dxa"/>
          </w:tcPr>
          <w:p w14:paraId="2AC19DE8" w14:textId="7A279FA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575" w:type="dxa"/>
          </w:tcPr>
          <w:p w14:paraId="60D39D27" w14:textId="5D23D78E" w:rsidR="00AC1DDE" w:rsidRPr="00671749"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AC1DDE" w:rsidRPr="006B5E91" w14:paraId="5C9C7BCD" w14:textId="77777777" w:rsidTr="00AC1DDE">
        <w:trPr>
          <w:trHeight w:val="205"/>
        </w:trPr>
        <w:tc>
          <w:tcPr>
            <w:tcW w:w="1975" w:type="dxa"/>
          </w:tcPr>
          <w:p w14:paraId="44994DAC" w14:textId="1983DDE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800" w:type="dxa"/>
            <w:vMerge w:val="restart"/>
          </w:tcPr>
          <w:p w14:paraId="4845AB4E" w14:textId="72E3D03C"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575" w:type="dxa"/>
          </w:tcPr>
          <w:p w14:paraId="33C9B7C9" w14:textId="28B88349"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AC1DDE" w:rsidRPr="006B5E91" w14:paraId="33EF1402" w14:textId="77777777" w:rsidTr="00AC1DDE">
        <w:trPr>
          <w:trHeight w:val="205"/>
        </w:trPr>
        <w:tc>
          <w:tcPr>
            <w:tcW w:w="1975" w:type="dxa"/>
          </w:tcPr>
          <w:p w14:paraId="08DC85BE" w14:textId="49915A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800" w:type="dxa"/>
            <w:vMerge/>
          </w:tcPr>
          <w:p w14:paraId="0F038A17" w14:textId="77777777" w:rsidR="00AC1DDE" w:rsidRDefault="00AC1DDE" w:rsidP="00AC1DDE">
            <w:pPr>
              <w:spacing w:line="360" w:lineRule="auto"/>
              <w:jc w:val="both"/>
              <w:rPr>
                <w:rFonts w:ascii="Times New Roman" w:hAnsi="Times New Roman" w:cs="Times New Roman"/>
                <w:sz w:val="24"/>
                <w:szCs w:val="24"/>
              </w:rPr>
            </w:pPr>
          </w:p>
        </w:tc>
        <w:tc>
          <w:tcPr>
            <w:tcW w:w="5575" w:type="dxa"/>
          </w:tcPr>
          <w:p w14:paraId="15D55373" w14:textId="683CE482"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AC1DDE" w:rsidRPr="006B5E91" w14:paraId="3EE63026" w14:textId="77777777" w:rsidTr="00AC1DDE">
        <w:trPr>
          <w:trHeight w:val="205"/>
        </w:trPr>
        <w:tc>
          <w:tcPr>
            <w:tcW w:w="1975" w:type="dxa"/>
          </w:tcPr>
          <w:p w14:paraId="1C53173E" w14:textId="431D421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800" w:type="dxa"/>
          </w:tcPr>
          <w:p w14:paraId="3AAF6942" w14:textId="547E4E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575" w:type="dxa"/>
          </w:tcPr>
          <w:p w14:paraId="7665EA9B" w14:textId="0C899639" w:rsidR="00AC1DDE"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bl>
    <w:p w14:paraId="282600F4" w14:textId="2A7E54E2" w:rsidR="009E22FC" w:rsidRPr="006B5E91" w:rsidRDefault="00D308B7" w:rsidP="009E22FC">
      <w:pPr>
        <w:pStyle w:val="Heading1"/>
        <w:spacing w:line="360" w:lineRule="auto"/>
        <w:rPr>
          <w:rFonts w:ascii="Times New Roman" w:hAnsi="Times New Roman" w:cs="Times New Roman"/>
          <w:b/>
          <w:bCs/>
          <w:sz w:val="28"/>
          <w:szCs w:val="28"/>
        </w:rPr>
      </w:pPr>
      <w:bookmarkStart w:id="78" w:name="_Toc125663102"/>
      <w:bookmarkStart w:id="79" w:name="_Toc126571433"/>
      <w:r w:rsidRPr="006B5E91">
        <w:rPr>
          <w:rFonts w:ascii="Times New Roman" w:hAnsi="Times New Roman" w:cs="Times New Roman"/>
          <w:b/>
          <w:bCs/>
          <w:sz w:val="28"/>
          <w:szCs w:val="28"/>
        </w:rPr>
        <w:lastRenderedPageBreak/>
        <w:t>2.</w:t>
      </w:r>
      <w:r w:rsidR="009E22FC" w:rsidRPr="006B5E91">
        <w:rPr>
          <w:rFonts w:ascii="Times New Roman" w:hAnsi="Times New Roman" w:cs="Times New Roman"/>
          <w:b/>
          <w:bCs/>
          <w:sz w:val="28"/>
          <w:szCs w:val="28"/>
        </w:rPr>
        <w:t xml:space="preserve">4. </w:t>
      </w:r>
      <w:bookmarkEnd w:id="77"/>
      <w:r w:rsidRPr="006B5E91">
        <w:rPr>
          <w:rFonts w:ascii="Times New Roman" w:hAnsi="Times New Roman" w:cs="Times New Roman"/>
          <w:b/>
          <w:bCs/>
          <w:sz w:val="28"/>
          <w:szCs w:val="28"/>
        </w:rPr>
        <w:t>Selection of requirement elicitation methodologies</w:t>
      </w:r>
      <w:bookmarkEnd w:id="78"/>
      <w:bookmarkEnd w:id="79"/>
    </w:p>
    <w:p w14:paraId="40120A02" w14:textId="4F4A227D" w:rsidR="00282417" w:rsidRDefault="00282417" w:rsidP="00282417">
      <w:pPr>
        <w:spacing w:line="360" w:lineRule="auto"/>
        <w:jc w:val="both"/>
        <w:rPr>
          <w:rFonts w:ascii="Times New Roman" w:hAnsi="Times New Roman" w:cs="Times New Roman"/>
          <w:sz w:val="24"/>
          <w:szCs w:val="24"/>
        </w:rPr>
      </w:pPr>
      <w:bookmarkStart w:id="80" w:name="_Toc121126699"/>
      <w:bookmarkStart w:id="81" w:name="_Toc125649730"/>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w:t>
      </w:r>
      <w:r w:rsidR="00201C8A">
        <w:rPr>
          <w:rFonts w:ascii="Times New Roman" w:hAnsi="Times New Roman" w:cs="Times New Roman"/>
          <w:sz w:val="24"/>
          <w:szCs w:val="24"/>
        </w:rPr>
        <w:t xml:space="preserve"> interviews, prototyping, brainstorming</w:t>
      </w:r>
      <w:r w:rsidRPr="00B96D9C">
        <w:rPr>
          <w:rFonts w:ascii="Times New Roman" w:hAnsi="Times New Roman" w:cs="Times New Roman"/>
          <w:sz w:val="24"/>
          <w:szCs w:val="24"/>
        </w:rPr>
        <w:t xml:space="preserve"> and </w:t>
      </w:r>
      <w:r w:rsidR="00201C8A">
        <w:rPr>
          <w:rFonts w:ascii="Times New Roman" w:hAnsi="Times New Roman" w:cs="Times New Roman"/>
          <w:sz w:val="24"/>
          <w:szCs w:val="24"/>
        </w:rPr>
        <w:t>self-evaluation</w:t>
      </w:r>
      <w:r w:rsidRPr="00B96D9C">
        <w:rPr>
          <w:rFonts w:ascii="Times New Roman" w:hAnsi="Times New Roman" w:cs="Times New Roman"/>
          <w:sz w:val="24"/>
          <w:szCs w:val="24"/>
        </w:rPr>
        <w:t>. The following is a discussion of the rationales behind selecting the mentioned requirement elicitation approaches.</w:t>
      </w:r>
    </w:p>
    <w:p w14:paraId="61213658" w14:textId="7D72E939"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quirement elicitation method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80"/>
      <w:bookmarkEnd w:id="81"/>
    </w:p>
    <w:tbl>
      <w:tblPr>
        <w:tblStyle w:val="TableGrid"/>
        <w:tblW w:w="0" w:type="auto"/>
        <w:tblLook w:val="04A0" w:firstRow="1" w:lastRow="0" w:firstColumn="1" w:lastColumn="0" w:noHBand="0" w:noVBand="1"/>
      </w:tblPr>
      <w:tblGrid>
        <w:gridCol w:w="1975"/>
        <w:gridCol w:w="7375"/>
      </w:tblGrid>
      <w:tr w:rsidR="00C362FC" w:rsidRPr="006B5E91" w14:paraId="63E5767D" w14:textId="77777777" w:rsidTr="00C362FC">
        <w:tc>
          <w:tcPr>
            <w:tcW w:w="1975" w:type="dxa"/>
            <w:shd w:val="clear" w:color="auto" w:fill="auto"/>
          </w:tcPr>
          <w:p w14:paraId="037F4EF4" w14:textId="24394B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auto"/>
          </w:tcPr>
          <w:p w14:paraId="522EAE67" w14:textId="4522BF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C362FC" w:rsidRPr="006B5E91" w14:paraId="0A08CC7D" w14:textId="77777777" w:rsidTr="00C362FC">
        <w:trPr>
          <w:trHeight w:val="125"/>
        </w:trPr>
        <w:tc>
          <w:tcPr>
            <w:tcW w:w="1975" w:type="dxa"/>
          </w:tcPr>
          <w:p w14:paraId="2B6D5CBA" w14:textId="018E8E8E" w:rsidR="00C362FC" w:rsidRPr="006B5E91"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4FF87C7" w14:textId="54FF8AB1" w:rsidR="00C362FC" w:rsidRPr="006B5E91"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C362FC" w:rsidRPr="006B5E91" w14:paraId="17DF5DD0" w14:textId="77777777" w:rsidTr="00C362FC">
        <w:trPr>
          <w:trHeight w:val="125"/>
        </w:trPr>
        <w:tc>
          <w:tcPr>
            <w:tcW w:w="1975" w:type="dxa"/>
          </w:tcPr>
          <w:p w14:paraId="50F04F68" w14:textId="3268FDA7"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2E23361A" w14:textId="00D7B129"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C362FC" w:rsidRPr="006B5E91" w14:paraId="763E2F39" w14:textId="77777777" w:rsidTr="00C362FC">
        <w:trPr>
          <w:trHeight w:val="125"/>
        </w:trPr>
        <w:tc>
          <w:tcPr>
            <w:tcW w:w="1975" w:type="dxa"/>
          </w:tcPr>
          <w:p w14:paraId="5F914C8A" w14:textId="6DB41BE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64323C3F" w14:textId="31A04F7B" w:rsidR="00C362FC" w:rsidRPr="00F04EE6" w:rsidRDefault="00C362FC" w:rsidP="00C362FC">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C362FC" w:rsidRPr="006B5E91" w14:paraId="0F6ED339" w14:textId="77777777" w:rsidTr="00C362FC">
        <w:trPr>
          <w:trHeight w:val="125"/>
        </w:trPr>
        <w:tc>
          <w:tcPr>
            <w:tcW w:w="1975" w:type="dxa"/>
          </w:tcPr>
          <w:p w14:paraId="76183703" w14:textId="7FCB6DBA"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1A03660D" w14:textId="3A3D6A76"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C362FC" w:rsidRPr="006B5E91" w14:paraId="19A7AD63" w14:textId="77777777" w:rsidTr="00C362FC">
        <w:trPr>
          <w:trHeight w:val="125"/>
        </w:trPr>
        <w:tc>
          <w:tcPr>
            <w:tcW w:w="1975" w:type="dxa"/>
          </w:tcPr>
          <w:p w14:paraId="3F3C60DB" w14:textId="612A0E4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0A5C8003" w14:textId="25738D38" w:rsidR="00C362FC" w:rsidRPr="00F04EE6" w:rsidRDefault="00C362FC" w:rsidP="00C362FC">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C362FC" w:rsidRPr="006B5E91" w14:paraId="442080DD" w14:textId="77777777" w:rsidTr="00C362FC">
        <w:trPr>
          <w:trHeight w:val="125"/>
        </w:trPr>
        <w:tc>
          <w:tcPr>
            <w:tcW w:w="1975" w:type="dxa"/>
          </w:tcPr>
          <w:p w14:paraId="394C2E54" w14:textId="5CFD70B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3A9A14E6" w14:textId="01DAE2DF" w:rsidR="00C362FC" w:rsidRPr="00F04EE6" w:rsidRDefault="00C362FC" w:rsidP="00C362FC">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6710C8FD" w14:textId="1F8043EE" w:rsidR="009E22FC" w:rsidRPr="006B5E91" w:rsidRDefault="000E18A0" w:rsidP="009E22FC">
      <w:pPr>
        <w:pStyle w:val="Heading1"/>
        <w:spacing w:line="360" w:lineRule="auto"/>
        <w:rPr>
          <w:rFonts w:ascii="Times New Roman" w:hAnsi="Times New Roman" w:cs="Times New Roman"/>
          <w:b/>
          <w:bCs/>
          <w:sz w:val="32"/>
          <w:szCs w:val="32"/>
        </w:rPr>
      </w:pPr>
      <w:bookmarkStart w:id="82" w:name="_Toc125556183"/>
      <w:bookmarkStart w:id="83" w:name="_Toc125663103"/>
      <w:bookmarkStart w:id="84" w:name="_Toc126571434"/>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5. </w:t>
      </w:r>
      <w:bookmarkEnd w:id="82"/>
      <w:r w:rsidRPr="006B5E91">
        <w:rPr>
          <w:rFonts w:ascii="Times New Roman" w:hAnsi="Times New Roman" w:cs="Times New Roman"/>
          <w:b/>
          <w:bCs/>
          <w:sz w:val="28"/>
          <w:szCs w:val="28"/>
        </w:rPr>
        <w:t>Discussion of findings</w:t>
      </w:r>
      <w:bookmarkEnd w:id="83"/>
      <w:bookmarkEnd w:id="84"/>
    </w:p>
    <w:p w14:paraId="318E4257" w14:textId="36D69F68" w:rsidR="00C362FC" w:rsidRPr="006B5E91" w:rsidRDefault="00C362FC"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w:t>
        </w:r>
        <w:r w:rsidRPr="006B5E91">
          <w:rPr>
            <w:rStyle w:val="Hyperlink"/>
            <w:rFonts w:ascii="Times New Roman" w:hAnsi="Times New Roman" w:cs="Times New Roman"/>
            <w:b/>
            <w:bCs/>
            <w:color w:val="auto"/>
            <w:sz w:val="24"/>
            <w:szCs w:val="24"/>
            <w:u w:val="none"/>
          </w:rPr>
          <w:t>B.1</w:t>
        </w:r>
      </w:hyperlink>
      <w:r>
        <w:rPr>
          <w:rFonts w:ascii="Times New Roman" w:hAnsi="Times New Roman" w:cs="Times New Roman"/>
          <w:sz w:val="24"/>
          <w:szCs w:val="24"/>
        </w:rPr>
        <w:t xml:space="preserve"> </w:t>
      </w:r>
      <w:r w:rsidR="008912F7">
        <w:rPr>
          <w:rFonts w:ascii="Times New Roman" w:hAnsi="Times New Roman" w:cs="Times New Roman"/>
          <w:sz w:val="24"/>
          <w:szCs w:val="24"/>
        </w:rPr>
        <w:t>contains a</w:t>
      </w:r>
      <w:r>
        <w:rPr>
          <w:rFonts w:ascii="Times New Roman" w:hAnsi="Times New Roman" w:cs="Times New Roman"/>
          <w:sz w:val="24"/>
          <w:szCs w:val="24"/>
        </w:rPr>
        <w:t xml:space="preserve"> complete breakdown of these stakeholders.</w:t>
      </w:r>
    </w:p>
    <w:p w14:paraId="11C283FD" w14:textId="5CA0E8E2" w:rsidR="009E22FC" w:rsidRPr="006B5E91" w:rsidRDefault="00A535F0" w:rsidP="009E22FC">
      <w:pPr>
        <w:pStyle w:val="Heading2"/>
        <w:spacing w:line="360" w:lineRule="auto"/>
        <w:rPr>
          <w:rFonts w:ascii="Times New Roman" w:hAnsi="Times New Roman" w:cs="Times New Roman"/>
          <w:sz w:val="24"/>
          <w:szCs w:val="24"/>
        </w:rPr>
      </w:pPr>
      <w:bookmarkStart w:id="85" w:name="_Toc125556184"/>
      <w:bookmarkStart w:id="86" w:name="_Toc125663104"/>
      <w:bookmarkStart w:id="87" w:name="_Toc126571435"/>
      <w:r w:rsidRPr="006B5E91">
        <w:rPr>
          <w:rFonts w:ascii="Times New Roman" w:hAnsi="Times New Roman" w:cs="Times New Roman"/>
          <w:sz w:val="24"/>
          <w:szCs w:val="24"/>
        </w:rPr>
        <w:t>2.</w:t>
      </w:r>
      <w:r w:rsidR="009E22FC" w:rsidRPr="006B5E91">
        <w:rPr>
          <w:rFonts w:ascii="Times New Roman" w:hAnsi="Times New Roman" w:cs="Times New Roman"/>
          <w:sz w:val="24"/>
          <w:szCs w:val="24"/>
        </w:rPr>
        <w:t>5.1 Literature review</w:t>
      </w:r>
      <w:bookmarkEnd w:id="85"/>
      <w:bookmarkEnd w:id="86"/>
      <w:bookmarkEnd w:id="87"/>
    </w:p>
    <w:tbl>
      <w:tblPr>
        <w:tblStyle w:val="TableGrid"/>
        <w:tblW w:w="0" w:type="auto"/>
        <w:tblLook w:val="04A0" w:firstRow="1" w:lastRow="0" w:firstColumn="1" w:lastColumn="0" w:noHBand="0" w:noVBand="1"/>
      </w:tblPr>
      <w:tblGrid>
        <w:gridCol w:w="7894"/>
        <w:gridCol w:w="1456"/>
      </w:tblGrid>
      <w:tr w:rsidR="00346DFF" w:rsidRPr="006B5E91" w14:paraId="76638CFF" w14:textId="77777777" w:rsidTr="008912F7">
        <w:tc>
          <w:tcPr>
            <w:tcW w:w="7894" w:type="dxa"/>
          </w:tcPr>
          <w:p w14:paraId="64C9A24E" w14:textId="37AB8858" w:rsidR="00346DFF" w:rsidRPr="006B5E91" w:rsidRDefault="008912F7"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1456" w:type="dxa"/>
          </w:tcPr>
          <w:p w14:paraId="26647184" w14:textId="628159AF" w:rsidR="00346DFF" w:rsidRPr="006B5E91" w:rsidRDefault="008912F7" w:rsidP="009E22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8912F7" w:rsidRPr="006B5E91" w14:paraId="164BD902" w14:textId="77777777" w:rsidTr="008912F7">
        <w:tc>
          <w:tcPr>
            <w:tcW w:w="7894" w:type="dxa"/>
          </w:tcPr>
          <w:p w14:paraId="0178EB86" w14:textId="63706FC4"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1456" w:type="dxa"/>
          </w:tcPr>
          <w:p w14:paraId="16F0286F" w14:textId="6B7C97B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8912F7" w:rsidRPr="006B5E91" w14:paraId="14A7207C" w14:textId="77777777" w:rsidTr="008912F7">
        <w:tc>
          <w:tcPr>
            <w:tcW w:w="7894" w:type="dxa"/>
          </w:tcPr>
          <w:p w14:paraId="162DBB72" w14:textId="7AD7D6D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1456" w:type="dxa"/>
          </w:tcPr>
          <w:p w14:paraId="737CC539" w14:textId="455A9A67"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8912F7" w:rsidRPr="006B5E91" w14:paraId="0D146C1E" w14:textId="77777777" w:rsidTr="008912F7">
        <w:tc>
          <w:tcPr>
            <w:tcW w:w="7894" w:type="dxa"/>
          </w:tcPr>
          <w:p w14:paraId="546729BA" w14:textId="5C1CE2DE"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1456" w:type="dxa"/>
          </w:tcPr>
          <w:p w14:paraId="14B8B56A" w14:textId="5B38338A"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8912F7" w:rsidRPr="006B5E91" w14:paraId="6445C563" w14:textId="77777777" w:rsidTr="008912F7">
        <w:tc>
          <w:tcPr>
            <w:tcW w:w="7894" w:type="dxa"/>
          </w:tcPr>
          <w:p w14:paraId="5D68865C" w14:textId="161E2D9F"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lated to working with model generalized has been used previously and is recommended to be used if researchers are willing to work with the idea of generalization for the domain of abstractive text summarization.</w:t>
            </w:r>
          </w:p>
        </w:tc>
        <w:tc>
          <w:tcPr>
            <w:tcW w:w="1456" w:type="dxa"/>
          </w:tcPr>
          <w:p w14:paraId="0DF7535D" w14:textId="1EC8E33D"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579DA9F9" w14:textId="77777777" w:rsidR="008912F7" w:rsidRDefault="008912F7" w:rsidP="009E22FC">
      <w:pPr>
        <w:pStyle w:val="Heading2"/>
        <w:spacing w:line="360" w:lineRule="auto"/>
        <w:rPr>
          <w:rFonts w:ascii="Times New Roman" w:hAnsi="Times New Roman" w:cs="Times New Roman"/>
          <w:sz w:val="24"/>
          <w:szCs w:val="24"/>
        </w:rPr>
      </w:pPr>
      <w:bookmarkStart w:id="88" w:name="_Toc125556185"/>
      <w:bookmarkStart w:id="89" w:name="_Toc125663105"/>
      <w:bookmarkStart w:id="90" w:name="_Toc126571436"/>
    </w:p>
    <w:p w14:paraId="45D61E04" w14:textId="5CE1A5AC" w:rsidR="009E22FC" w:rsidRPr="006B5E91" w:rsidRDefault="002B60A4"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 xml:space="preserve">5.2 </w:t>
      </w:r>
      <w:bookmarkEnd w:id="88"/>
      <w:bookmarkEnd w:id="89"/>
      <w:bookmarkEnd w:id="90"/>
      <w:r w:rsidR="008912F7">
        <w:rPr>
          <w:rFonts w:ascii="Times New Roman" w:hAnsi="Times New Roman" w:cs="Times New Roman"/>
          <w:sz w:val="24"/>
          <w:szCs w:val="24"/>
        </w:rPr>
        <w:t>Brainstorming</w:t>
      </w:r>
    </w:p>
    <w:p w14:paraId="62587675" w14:textId="227BF281" w:rsidR="008912F7" w:rsidRPr="008912F7" w:rsidRDefault="008912F7" w:rsidP="008912F7">
      <w:pPr>
        <w:spacing w:line="360" w:lineRule="auto"/>
        <w:jc w:val="both"/>
        <w:rPr>
          <w:rFonts w:ascii="Times New Roman" w:hAnsi="Times New Roman" w:cs="Times New Roman"/>
          <w:sz w:val="24"/>
          <w:szCs w:val="24"/>
        </w:rPr>
      </w:pPr>
      <w:bookmarkStart w:id="91" w:name="_Toc121126700"/>
      <w:bookmarkStart w:id="92" w:name="_Toc125649731"/>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424A5492" w14:textId="4A1D5526"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Observations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91"/>
      <w:bookmarkEnd w:id="92"/>
    </w:p>
    <w:tbl>
      <w:tblPr>
        <w:tblStyle w:val="TableGrid"/>
        <w:tblW w:w="0" w:type="auto"/>
        <w:tblLook w:val="04A0" w:firstRow="1" w:lastRow="0" w:firstColumn="1" w:lastColumn="0" w:noHBand="0" w:noVBand="1"/>
      </w:tblPr>
      <w:tblGrid>
        <w:gridCol w:w="3145"/>
        <w:gridCol w:w="6205"/>
      </w:tblGrid>
      <w:tr w:rsidR="001555DD" w:rsidRPr="006B5E91" w14:paraId="24B6957D" w14:textId="77777777" w:rsidTr="008912F7">
        <w:tc>
          <w:tcPr>
            <w:tcW w:w="3145" w:type="dxa"/>
          </w:tcPr>
          <w:p w14:paraId="1772951D" w14:textId="0BF685B5" w:rsidR="001555DD" w:rsidRPr="006B5E91" w:rsidRDefault="008912F7" w:rsidP="001555DD">
            <w:pPr>
              <w:spacing w:line="360" w:lineRule="auto"/>
              <w:rPr>
                <w:rFonts w:ascii="Times New Roman" w:hAnsi="Times New Roman" w:cs="Times New Roman"/>
                <w:b/>
                <w:bCs/>
                <w:sz w:val="24"/>
                <w:szCs w:val="24"/>
              </w:rPr>
            </w:pPr>
            <w:r>
              <w:rPr>
                <w:rFonts w:ascii="Times New Roman" w:hAnsi="Times New Roman" w:cs="Times New Roman"/>
                <w:b/>
                <w:bCs/>
                <w:sz w:val="24"/>
                <w:szCs w:val="24"/>
              </w:rPr>
              <w:t>Purpose</w:t>
            </w:r>
          </w:p>
        </w:tc>
        <w:tc>
          <w:tcPr>
            <w:tcW w:w="6205" w:type="dxa"/>
          </w:tcPr>
          <w:p w14:paraId="21CF31CF" w14:textId="54E8F5A7"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555DD" w:rsidRPr="006B5E91" w14:paraId="27AA1AC4" w14:textId="77777777" w:rsidTr="008912F7">
        <w:tc>
          <w:tcPr>
            <w:tcW w:w="3145" w:type="dxa"/>
          </w:tcPr>
          <w:p w14:paraId="0B91943C" w14:textId="7C73B641"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205" w:type="dxa"/>
          </w:tcPr>
          <w:p w14:paraId="6AF081A2" w14:textId="737354D6"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027A732C" w14:textId="77777777" w:rsidR="009E22FC" w:rsidRPr="006B5E91" w:rsidRDefault="009E22FC" w:rsidP="009E22FC">
      <w:pPr>
        <w:rPr>
          <w:rFonts w:ascii="Times New Roman" w:hAnsi="Times New Roman" w:cs="Times New Roman"/>
        </w:rPr>
      </w:pPr>
    </w:p>
    <w:p w14:paraId="2EA1062C" w14:textId="1A4E294E" w:rsidR="009E22FC" w:rsidRPr="006B5E91" w:rsidRDefault="00E21EE7" w:rsidP="009E22FC">
      <w:pPr>
        <w:pStyle w:val="Heading2"/>
        <w:spacing w:line="360" w:lineRule="auto"/>
        <w:rPr>
          <w:rFonts w:ascii="Times New Roman" w:hAnsi="Times New Roman" w:cs="Times New Roman"/>
          <w:sz w:val="24"/>
          <w:szCs w:val="24"/>
        </w:rPr>
      </w:pPr>
      <w:bookmarkStart w:id="93" w:name="_Toc125556186"/>
      <w:bookmarkStart w:id="94" w:name="_Toc125663106"/>
      <w:bookmarkStart w:id="95" w:name="_Toc126571437"/>
      <w:r w:rsidRPr="006B5E91">
        <w:rPr>
          <w:rFonts w:ascii="Times New Roman" w:hAnsi="Times New Roman" w:cs="Times New Roman"/>
          <w:sz w:val="24"/>
          <w:szCs w:val="24"/>
        </w:rPr>
        <w:t>2.</w:t>
      </w:r>
      <w:r w:rsidR="009E22FC" w:rsidRPr="006B5E91">
        <w:rPr>
          <w:rFonts w:ascii="Times New Roman" w:hAnsi="Times New Roman" w:cs="Times New Roman"/>
          <w:sz w:val="24"/>
          <w:szCs w:val="24"/>
        </w:rPr>
        <w:t>5.3 Survey</w:t>
      </w:r>
      <w:bookmarkEnd w:id="93"/>
      <w:bookmarkEnd w:id="94"/>
      <w:bookmarkEnd w:id="95"/>
    </w:p>
    <w:p w14:paraId="12139C2C" w14:textId="07D9A25E" w:rsidR="008912F7" w:rsidRPr="006B5E91" w:rsidRDefault="008912F7"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order to gather requirements from the target audience to list the functionalities needed for the project develop, a survey was conducted. The result analysis is available at </w:t>
      </w:r>
      <w:hyperlink w:anchor="_B.2._Survey_analysis" w:history="1">
        <w:r w:rsidRPr="006B5E91">
          <w:rPr>
            <w:rStyle w:val="Hyperlink"/>
            <w:rFonts w:ascii="Times New Roman" w:hAnsi="Times New Roman" w:cs="Times New Roman"/>
            <w:b/>
            <w:bCs/>
            <w:color w:val="auto"/>
            <w:sz w:val="24"/>
            <w:szCs w:val="24"/>
            <w:u w:val="none"/>
          </w:rPr>
          <w:t>APPEND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B.2</w:t>
        </w:r>
      </w:hyperlink>
      <w:r w:rsidRPr="006B5E91">
        <w:rPr>
          <w:rFonts w:ascii="Times New Roman" w:hAnsi="Times New Roman" w:cs="Times New Roman"/>
          <w:sz w:val="24"/>
          <w:szCs w:val="24"/>
        </w:rPr>
        <w:t>.</w:t>
      </w:r>
    </w:p>
    <w:p w14:paraId="78E1E496" w14:textId="771E40A3" w:rsidR="009E22FC" w:rsidRPr="006B5E91" w:rsidRDefault="001370E0" w:rsidP="009E22FC">
      <w:pPr>
        <w:pStyle w:val="Heading2"/>
        <w:spacing w:line="360" w:lineRule="auto"/>
        <w:rPr>
          <w:rFonts w:ascii="Times New Roman" w:hAnsi="Times New Roman" w:cs="Times New Roman"/>
          <w:sz w:val="24"/>
          <w:szCs w:val="24"/>
        </w:rPr>
      </w:pPr>
      <w:bookmarkStart w:id="96" w:name="_Toc125556187"/>
      <w:bookmarkStart w:id="97" w:name="_Toc125663107"/>
      <w:bookmarkStart w:id="98" w:name="_Toc126571438"/>
      <w:r w:rsidRPr="006B5E91">
        <w:rPr>
          <w:rFonts w:ascii="Times New Roman" w:hAnsi="Times New Roman" w:cs="Times New Roman"/>
          <w:sz w:val="24"/>
          <w:szCs w:val="24"/>
        </w:rPr>
        <w:t>2.</w:t>
      </w:r>
      <w:r w:rsidR="009E22FC" w:rsidRPr="006B5E91">
        <w:rPr>
          <w:rFonts w:ascii="Times New Roman" w:hAnsi="Times New Roman" w:cs="Times New Roman"/>
          <w:sz w:val="24"/>
          <w:szCs w:val="24"/>
        </w:rPr>
        <w:t>5.4 Interviews</w:t>
      </w:r>
      <w:bookmarkEnd w:id="96"/>
      <w:bookmarkEnd w:id="97"/>
      <w:bookmarkEnd w:id="98"/>
    </w:p>
    <w:p w14:paraId="189414CF" w14:textId="091A8729" w:rsidR="0071282B" w:rsidRPr="006B5E91" w:rsidRDefault="0071282B" w:rsidP="009E22F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Pr="0098572C">
        <w:rPr>
          <w:rFonts w:ascii="Times New Roman" w:hAnsi="Times New Roman" w:cs="Times New Roman"/>
          <w:sz w:val="24"/>
          <w:szCs w:val="24"/>
        </w:rPr>
        <w:t xml:space="preserve"> </w:t>
      </w:r>
      <w:r>
        <w:rPr>
          <w:rFonts w:ascii="Times New Roman" w:hAnsi="Times New Roman" w:cs="Times New Roman"/>
          <w:sz w:val="24"/>
          <w:szCs w:val="24"/>
        </w:rPr>
        <w:t xml:space="preserve">2 PhD candidate in ML and Computational Linguistics, 1 NLP Researcher, 2 Software Architects, 1 Software Engineer </w:t>
      </w:r>
      <w:r>
        <w:rPr>
          <w:rFonts w:ascii="Times New Roman" w:hAnsi="Times New Roman" w:cs="Times New Roman"/>
          <w:sz w:val="24"/>
          <w:szCs w:val="24"/>
        </w:rPr>
        <w:lastRenderedPageBreak/>
        <w:t xml:space="preserve">and 1 Lecturer with MSc completion were interviewed. The interview outcomes were processed to a </w:t>
      </w:r>
      <w:r w:rsidRPr="00084480">
        <w:rPr>
          <w:rFonts w:ascii="Times New Roman" w:hAnsi="Times New Roman" w:cs="Times New Roman"/>
          <w:b/>
          <w:sz w:val="24"/>
          <w:szCs w:val="24"/>
        </w:rPr>
        <w:t>thematic analysis</w:t>
      </w:r>
      <w:r>
        <w:rPr>
          <w:rFonts w:ascii="Times New Roman" w:hAnsi="Times New Roman" w:cs="Times New Roman"/>
          <w:sz w:val="24"/>
          <w:szCs w:val="24"/>
        </w:rPr>
        <w:t xml:space="preserve"> based on the following themes</w:t>
      </w:r>
      <w:r>
        <w:rPr>
          <w:rFonts w:ascii="Times New Roman" w:hAnsi="Times New Roman" w:cs="Times New Roman"/>
          <w:sz w:val="24"/>
          <w:szCs w:val="24"/>
        </w:rPr>
        <w:t xml:space="preserve"> and is available at </w:t>
      </w:r>
      <w:hyperlink w:anchor="_B.3._Interview_analysis"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IX B.3</w:t>
        </w:r>
      </w:hyperlink>
      <w:r w:rsidRPr="006B5E91">
        <w:rPr>
          <w:rFonts w:ascii="Times New Roman" w:hAnsi="Times New Roman" w:cs="Times New Roman"/>
          <w:sz w:val="24"/>
          <w:szCs w:val="24"/>
        </w:rPr>
        <w:t>.</w:t>
      </w:r>
      <w:r>
        <w:rPr>
          <w:rFonts w:ascii="Times New Roman" w:hAnsi="Times New Roman" w:cs="Times New Roman"/>
          <w:sz w:val="24"/>
          <w:szCs w:val="24"/>
        </w:rPr>
        <w:t xml:space="preserve">. </w:t>
      </w:r>
    </w:p>
    <w:p w14:paraId="100E2B9F" w14:textId="26E3A635" w:rsidR="009E22FC" w:rsidRPr="006B5E91" w:rsidRDefault="00F15F92" w:rsidP="009E22FC">
      <w:pPr>
        <w:pStyle w:val="Heading2"/>
        <w:spacing w:line="360" w:lineRule="auto"/>
        <w:rPr>
          <w:rFonts w:ascii="Times New Roman" w:hAnsi="Times New Roman" w:cs="Times New Roman"/>
          <w:sz w:val="24"/>
          <w:szCs w:val="24"/>
        </w:rPr>
      </w:pPr>
      <w:bookmarkStart w:id="99" w:name="_Toc125556188"/>
      <w:bookmarkStart w:id="100" w:name="_Toc125663108"/>
      <w:bookmarkStart w:id="101" w:name="_Toc126571439"/>
      <w:r w:rsidRPr="006B5E91">
        <w:rPr>
          <w:rFonts w:ascii="Times New Roman" w:hAnsi="Times New Roman" w:cs="Times New Roman"/>
          <w:sz w:val="24"/>
          <w:szCs w:val="24"/>
        </w:rPr>
        <w:t>2.</w:t>
      </w:r>
      <w:r w:rsidR="009E22FC" w:rsidRPr="006B5E91">
        <w:rPr>
          <w:rFonts w:ascii="Times New Roman" w:hAnsi="Times New Roman" w:cs="Times New Roman"/>
          <w:sz w:val="24"/>
          <w:szCs w:val="24"/>
        </w:rPr>
        <w:t>5.5 Prototyping</w:t>
      </w:r>
      <w:bookmarkEnd w:id="99"/>
      <w:bookmarkEnd w:id="100"/>
      <w:bookmarkEnd w:id="101"/>
    </w:p>
    <w:p w14:paraId="0AAC3B39" w14:textId="6AB41DBB"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02" w:name="_Toc121126703"/>
      <w:bookmarkStart w:id="103" w:name="_Toc125649732"/>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Prototyping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2"/>
      <w:bookmarkEnd w:id="103"/>
    </w:p>
    <w:tbl>
      <w:tblPr>
        <w:tblStyle w:val="TableGrid"/>
        <w:tblW w:w="0" w:type="auto"/>
        <w:tblLook w:val="04A0" w:firstRow="1" w:lastRow="0" w:firstColumn="1" w:lastColumn="0" w:noHBand="0" w:noVBand="1"/>
      </w:tblPr>
      <w:tblGrid>
        <w:gridCol w:w="9350"/>
      </w:tblGrid>
      <w:tr w:rsidR="009E22FC" w:rsidRPr="006B5E91" w14:paraId="24C06D28" w14:textId="77777777" w:rsidTr="002D1BDE">
        <w:tc>
          <w:tcPr>
            <w:tcW w:w="9350" w:type="dxa"/>
          </w:tcPr>
          <w:p w14:paraId="0C689FA0"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riteria</w:t>
            </w:r>
          </w:p>
        </w:tc>
      </w:tr>
      <w:tr w:rsidR="009E22FC" w:rsidRPr="006B5E91" w14:paraId="784DA0D0" w14:textId="77777777" w:rsidTr="002D1BDE">
        <w:tc>
          <w:tcPr>
            <w:tcW w:w="9350" w:type="dxa"/>
          </w:tcPr>
          <w:p w14:paraId="05285B92"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 was solely carried out to explore the feasibility of creating the primary research component.</w:t>
            </w:r>
          </w:p>
        </w:tc>
      </w:tr>
      <w:tr w:rsidR="009E22FC" w:rsidRPr="006B5E91" w14:paraId="2E177F9A" w14:textId="77777777" w:rsidTr="002D1BDE">
        <w:tc>
          <w:tcPr>
            <w:tcW w:w="9350" w:type="dxa"/>
          </w:tcPr>
          <w:p w14:paraId="551F554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rPr>
              <w:t>Discussion of findings</w:t>
            </w:r>
          </w:p>
        </w:tc>
      </w:tr>
      <w:tr w:rsidR="009E22FC" w:rsidRPr="006B5E91" w14:paraId="14EF73F7" w14:textId="77777777" w:rsidTr="002D1BDE">
        <w:tc>
          <w:tcPr>
            <w:tcW w:w="9350" w:type="dxa"/>
          </w:tcPr>
          <w:p w14:paraId="5687059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on iterative prototyping, challenges that the developer did not expect to arise emerged. Challenges ranged from finding a suitable dataset to implementing the algorithm itself. Building the algorithm is intimidating, as no proper reference exists. They realized that, alongside traditional DL theories, implementing the algorithm required more profound knowledge and understanding of SDEs and differential solvers. Furthermore, they had depended on the Twitter API to get tweet sentiment of specific days; however, this was impossible as Twitter had updated the API only to provide tweets of the past seven days. Fortunately, there were public datasets available up to a certain point in time; therefore, they had to use a third-party library to scrape tweets of dates ahead of that point in time. Moreover, upon experimentation, they gained an epiphany that solely the point price prediction would be useless; instead, a range of uncertainty estimations that provide a range of values would be more helpful. Furthermore, any explainable insights from the networks can be valuable to provide intuition into the forecast generation.</w:t>
            </w:r>
          </w:p>
        </w:tc>
      </w:tr>
    </w:tbl>
    <w:p w14:paraId="41407DFB" w14:textId="77777777" w:rsidR="009E22FC" w:rsidRPr="006B5E91" w:rsidRDefault="009E22FC" w:rsidP="009E22FC">
      <w:pPr>
        <w:rPr>
          <w:rFonts w:ascii="Times New Roman" w:hAnsi="Times New Roman" w:cs="Times New Roman"/>
        </w:rPr>
      </w:pPr>
    </w:p>
    <w:p w14:paraId="0D7E643A" w14:textId="4CBACB54" w:rsidR="00246292" w:rsidRPr="006B5E91" w:rsidRDefault="00246292" w:rsidP="00246292">
      <w:pPr>
        <w:pStyle w:val="Heading2"/>
        <w:spacing w:line="360" w:lineRule="auto"/>
        <w:rPr>
          <w:rFonts w:ascii="Times New Roman" w:hAnsi="Times New Roman" w:cs="Times New Roman"/>
          <w:sz w:val="24"/>
          <w:szCs w:val="24"/>
        </w:rPr>
      </w:pPr>
      <w:bookmarkStart w:id="104" w:name="_Toc125663109"/>
      <w:bookmarkStart w:id="105" w:name="_Toc126571440"/>
      <w:r w:rsidRPr="006B5E91">
        <w:rPr>
          <w:rFonts w:ascii="Times New Roman" w:hAnsi="Times New Roman" w:cs="Times New Roman"/>
          <w:sz w:val="24"/>
          <w:szCs w:val="24"/>
        </w:rPr>
        <w:t>2.5.6 Summary of findings</w:t>
      </w:r>
      <w:bookmarkEnd w:id="104"/>
      <w:bookmarkEnd w:id="105"/>
    </w:p>
    <w:tbl>
      <w:tblPr>
        <w:tblStyle w:val="TableGrid"/>
        <w:tblW w:w="0" w:type="auto"/>
        <w:tblLook w:val="04A0" w:firstRow="1" w:lastRow="0" w:firstColumn="1" w:lastColumn="0" w:noHBand="0" w:noVBand="1"/>
      </w:tblPr>
      <w:tblGrid>
        <w:gridCol w:w="483"/>
        <w:gridCol w:w="5615"/>
        <w:gridCol w:w="648"/>
        <w:gridCol w:w="660"/>
        <w:gridCol w:w="648"/>
        <w:gridCol w:w="648"/>
        <w:gridCol w:w="648"/>
      </w:tblGrid>
      <w:tr w:rsidR="009E22FC" w:rsidRPr="006B5E91" w14:paraId="4AFF0721" w14:textId="77777777" w:rsidTr="002D1BDE">
        <w:trPr>
          <w:cantSplit/>
          <w:trHeight w:val="2195"/>
        </w:trPr>
        <w:tc>
          <w:tcPr>
            <w:tcW w:w="475" w:type="dxa"/>
          </w:tcPr>
          <w:p w14:paraId="165C87D1"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D</w:t>
            </w:r>
          </w:p>
        </w:tc>
        <w:tc>
          <w:tcPr>
            <w:tcW w:w="5623" w:type="dxa"/>
          </w:tcPr>
          <w:p w14:paraId="76D32A06"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inding</w:t>
            </w:r>
          </w:p>
        </w:tc>
        <w:tc>
          <w:tcPr>
            <w:tcW w:w="648" w:type="dxa"/>
            <w:textDirection w:val="tbRl"/>
          </w:tcPr>
          <w:p w14:paraId="1E0024DD" w14:textId="77777777" w:rsidR="009E22FC" w:rsidRPr="006B5E91" w:rsidRDefault="009E22FC" w:rsidP="002D1BDE">
            <w:pPr>
              <w:spacing w:line="360" w:lineRule="auto"/>
              <w:ind w:left="113" w:right="113"/>
              <w:jc w:val="both"/>
              <w:rPr>
                <w:rFonts w:ascii="Times New Roman" w:hAnsi="Times New Roman" w:cs="Times New Roman"/>
                <w:b/>
                <w:bCs/>
                <w:sz w:val="24"/>
                <w:szCs w:val="24"/>
              </w:rPr>
            </w:pPr>
            <w:r w:rsidRPr="006B5E91">
              <w:rPr>
                <w:rFonts w:ascii="Times New Roman" w:hAnsi="Times New Roman" w:cs="Times New Roman"/>
                <w:b/>
                <w:bCs/>
                <w:sz w:val="24"/>
                <w:szCs w:val="24"/>
              </w:rPr>
              <w:t>Literature Review</w:t>
            </w:r>
          </w:p>
        </w:tc>
        <w:tc>
          <w:tcPr>
            <w:tcW w:w="660" w:type="dxa"/>
            <w:textDirection w:val="tbRl"/>
          </w:tcPr>
          <w:p w14:paraId="0692EF5B" w14:textId="77777777" w:rsidR="009E22FC" w:rsidRPr="006B5E91" w:rsidRDefault="009E22FC" w:rsidP="002D1BDE">
            <w:pPr>
              <w:spacing w:line="360" w:lineRule="auto"/>
              <w:ind w:left="113" w:right="113"/>
              <w:jc w:val="both"/>
              <w:rPr>
                <w:rFonts w:ascii="Times New Roman" w:hAnsi="Times New Roman" w:cs="Times New Roman"/>
                <w:b/>
                <w:bCs/>
                <w:sz w:val="24"/>
                <w:szCs w:val="24"/>
              </w:rPr>
            </w:pPr>
            <w:r w:rsidRPr="006B5E91">
              <w:rPr>
                <w:rFonts w:ascii="Times New Roman" w:hAnsi="Times New Roman" w:cs="Times New Roman"/>
                <w:b/>
                <w:bCs/>
                <w:sz w:val="24"/>
                <w:szCs w:val="24"/>
              </w:rPr>
              <w:t>Observations</w:t>
            </w:r>
          </w:p>
        </w:tc>
        <w:tc>
          <w:tcPr>
            <w:tcW w:w="648" w:type="dxa"/>
            <w:textDirection w:val="tbRl"/>
          </w:tcPr>
          <w:p w14:paraId="4DF52AF5" w14:textId="77777777" w:rsidR="009E22FC" w:rsidRPr="006B5E91" w:rsidRDefault="009E22FC" w:rsidP="002D1BDE">
            <w:pPr>
              <w:spacing w:line="360" w:lineRule="auto"/>
              <w:ind w:left="113" w:right="113"/>
              <w:jc w:val="both"/>
              <w:rPr>
                <w:rFonts w:ascii="Times New Roman" w:hAnsi="Times New Roman" w:cs="Times New Roman"/>
                <w:b/>
                <w:bCs/>
                <w:sz w:val="24"/>
                <w:szCs w:val="24"/>
              </w:rPr>
            </w:pPr>
            <w:r w:rsidRPr="006B5E91">
              <w:rPr>
                <w:rFonts w:ascii="Times New Roman" w:hAnsi="Times New Roman" w:cs="Times New Roman"/>
                <w:b/>
                <w:bCs/>
                <w:sz w:val="24"/>
                <w:szCs w:val="24"/>
              </w:rPr>
              <w:t>Survey</w:t>
            </w:r>
          </w:p>
        </w:tc>
        <w:tc>
          <w:tcPr>
            <w:tcW w:w="648" w:type="dxa"/>
            <w:textDirection w:val="tbRl"/>
          </w:tcPr>
          <w:p w14:paraId="517DDBFC" w14:textId="77777777" w:rsidR="009E22FC" w:rsidRPr="006B5E91" w:rsidRDefault="009E22FC" w:rsidP="002D1BDE">
            <w:pPr>
              <w:spacing w:line="360" w:lineRule="auto"/>
              <w:ind w:left="113" w:right="113"/>
              <w:jc w:val="both"/>
              <w:rPr>
                <w:rFonts w:ascii="Times New Roman" w:hAnsi="Times New Roman" w:cs="Times New Roman"/>
                <w:b/>
                <w:bCs/>
                <w:sz w:val="24"/>
                <w:szCs w:val="24"/>
              </w:rPr>
            </w:pPr>
            <w:r w:rsidRPr="006B5E91">
              <w:rPr>
                <w:rFonts w:ascii="Times New Roman" w:hAnsi="Times New Roman" w:cs="Times New Roman"/>
                <w:b/>
                <w:bCs/>
                <w:sz w:val="24"/>
                <w:szCs w:val="24"/>
              </w:rPr>
              <w:t>Interview</w:t>
            </w:r>
          </w:p>
        </w:tc>
        <w:tc>
          <w:tcPr>
            <w:tcW w:w="648" w:type="dxa"/>
            <w:textDirection w:val="tbRl"/>
          </w:tcPr>
          <w:p w14:paraId="646D2A5C" w14:textId="77777777" w:rsidR="009E22FC" w:rsidRPr="006B5E91" w:rsidRDefault="009E22FC" w:rsidP="002D1BDE">
            <w:pPr>
              <w:spacing w:line="360" w:lineRule="auto"/>
              <w:ind w:left="113" w:right="113"/>
              <w:jc w:val="both"/>
              <w:rPr>
                <w:rFonts w:ascii="Times New Roman" w:hAnsi="Times New Roman" w:cs="Times New Roman"/>
                <w:b/>
                <w:bCs/>
                <w:sz w:val="24"/>
                <w:szCs w:val="24"/>
              </w:rPr>
            </w:pPr>
            <w:r w:rsidRPr="006B5E91">
              <w:rPr>
                <w:rFonts w:ascii="Times New Roman" w:hAnsi="Times New Roman" w:cs="Times New Roman"/>
                <w:b/>
                <w:bCs/>
                <w:sz w:val="24"/>
                <w:szCs w:val="24"/>
              </w:rPr>
              <w:t>Prototyping</w:t>
            </w:r>
          </w:p>
        </w:tc>
      </w:tr>
      <w:tr w:rsidR="009E22FC" w:rsidRPr="006B5E91" w14:paraId="7788FC0E" w14:textId="77777777" w:rsidTr="002D1BDE">
        <w:tc>
          <w:tcPr>
            <w:tcW w:w="9350" w:type="dxa"/>
            <w:gridSpan w:val="7"/>
          </w:tcPr>
          <w:p w14:paraId="34C1528F"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esearch component</w:t>
            </w:r>
          </w:p>
        </w:tc>
      </w:tr>
      <w:tr w:rsidR="009E22FC" w:rsidRPr="006B5E91" w14:paraId="4E3F133E" w14:textId="77777777" w:rsidTr="002D1BDE">
        <w:tc>
          <w:tcPr>
            <w:tcW w:w="475" w:type="dxa"/>
          </w:tcPr>
          <w:p w14:paraId="5D3AA98F"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1</w:t>
            </w:r>
          </w:p>
        </w:tc>
        <w:tc>
          <w:tcPr>
            <w:tcW w:w="5623" w:type="dxa"/>
          </w:tcPr>
          <w:p w14:paraId="2E87B22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alidate research domain and gap.</w:t>
            </w:r>
          </w:p>
        </w:tc>
        <w:tc>
          <w:tcPr>
            <w:tcW w:w="648" w:type="dxa"/>
          </w:tcPr>
          <w:p w14:paraId="26CB89BF"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6970219A"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0DC5FA26"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7F1A382D"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2BEA1547" w14:textId="77777777"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32BF470A" w14:textId="77777777" w:rsidTr="002D1BDE">
        <w:tc>
          <w:tcPr>
            <w:tcW w:w="475" w:type="dxa"/>
          </w:tcPr>
          <w:p w14:paraId="64D2122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lastRenderedPageBreak/>
              <w:t>2</w:t>
            </w:r>
          </w:p>
        </w:tc>
        <w:tc>
          <w:tcPr>
            <w:tcW w:w="5623" w:type="dxa"/>
          </w:tcPr>
          <w:p w14:paraId="6A1054B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novelty of the research hypothesis (an architecture inspired by the LTC).</w:t>
            </w:r>
          </w:p>
        </w:tc>
        <w:tc>
          <w:tcPr>
            <w:tcW w:w="648" w:type="dxa"/>
          </w:tcPr>
          <w:p w14:paraId="0F8DC5F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4CEF9ED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1FAE8F34"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06B88E98"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71430261" w14:textId="77777777"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4B3E47F8" w14:textId="77777777" w:rsidTr="002D1BDE">
        <w:tc>
          <w:tcPr>
            <w:tcW w:w="475" w:type="dxa"/>
          </w:tcPr>
          <w:p w14:paraId="6F15119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3</w:t>
            </w:r>
          </w:p>
        </w:tc>
        <w:tc>
          <w:tcPr>
            <w:tcW w:w="5623" w:type="dxa"/>
          </w:tcPr>
          <w:p w14:paraId="1650A839"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eural ODEs are an advancement for TS forecasting.</w:t>
            </w:r>
          </w:p>
        </w:tc>
        <w:tc>
          <w:tcPr>
            <w:tcW w:w="648" w:type="dxa"/>
          </w:tcPr>
          <w:p w14:paraId="2F524895"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02B7469D"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4C1C9747"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7FE45901"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763786E0" w14:textId="77777777"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469EAE27" w14:textId="77777777" w:rsidTr="002D1BDE">
        <w:tc>
          <w:tcPr>
            <w:tcW w:w="475" w:type="dxa"/>
          </w:tcPr>
          <w:p w14:paraId="2F5BD407"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4</w:t>
            </w:r>
          </w:p>
        </w:tc>
        <w:tc>
          <w:tcPr>
            <w:tcW w:w="5623" w:type="dxa"/>
          </w:tcPr>
          <w:p w14:paraId="70E1EFB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ry to integrate latent SDEs into an LTC architecture for a novel algorithm implementation instead of using the same obsolete latent ODE.</w:t>
            </w:r>
          </w:p>
        </w:tc>
        <w:tc>
          <w:tcPr>
            <w:tcW w:w="648" w:type="dxa"/>
          </w:tcPr>
          <w:p w14:paraId="26B59A18" w14:textId="77777777" w:rsidR="009E22FC" w:rsidRPr="006B5E91" w:rsidRDefault="009E22FC" w:rsidP="002D1BDE">
            <w:pPr>
              <w:spacing w:line="360" w:lineRule="auto"/>
              <w:jc w:val="center"/>
              <w:rPr>
                <w:rFonts w:ascii="Times New Roman" w:hAnsi="Times New Roman" w:cs="Times New Roman"/>
                <w:sz w:val="24"/>
                <w:szCs w:val="24"/>
              </w:rPr>
            </w:pPr>
          </w:p>
        </w:tc>
        <w:tc>
          <w:tcPr>
            <w:tcW w:w="660" w:type="dxa"/>
          </w:tcPr>
          <w:p w14:paraId="1FE54C22"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3AA67DC8"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0343BCC"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0EE6C84B" w14:textId="2FAB4659" w:rsidR="009E22FC" w:rsidRPr="006B5E91" w:rsidRDefault="008471DF"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r>
      <w:tr w:rsidR="009E22FC" w:rsidRPr="006B5E91" w14:paraId="20CC57DC" w14:textId="77777777" w:rsidTr="002D1BDE">
        <w:tc>
          <w:tcPr>
            <w:tcW w:w="9350" w:type="dxa"/>
            <w:gridSpan w:val="7"/>
          </w:tcPr>
          <w:p w14:paraId="508BDDE4"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oblem domain</w:t>
            </w:r>
          </w:p>
        </w:tc>
      </w:tr>
      <w:tr w:rsidR="009E22FC" w:rsidRPr="006B5E91" w14:paraId="16DFD958" w14:textId="77777777" w:rsidTr="002D1BDE">
        <w:tc>
          <w:tcPr>
            <w:tcW w:w="475" w:type="dxa"/>
          </w:tcPr>
          <w:p w14:paraId="5A535934"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5</w:t>
            </w:r>
          </w:p>
        </w:tc>
        <w:tc>
          <w:tcPr>
            <w:tcW w:w="5623" w:type="dxa"/>
          </w:tcPr>
          <w:p w14:paraId="4A92084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will be of use to experts and new audiences.</w:t>
            </w:r>
          </w:p>
        </w:tc>
        <w:tc>
          <w:tcPr>
            <w:tcW w:w="648" w:type="dxa"/>
          </w:tcPr>
          <w:p w14:paraId="5F53F384" w14:textId="77777777" w:rsidR="009E22FC" w:rsidRPr="006B5E91" w:rsidRDefault="009E22FC" w:rsidP="002D1BDE">
            <w:pPr>
              <w:spacing w:line="360" w:lineRule="auto"/>
              <w:jc w:val="center"/>
              <w:rPr>
                <w:rFonts w:ascii="Times New Roman" w:hAnsi="Times New Roman" w:cs="Times New Roman"/>
                <w:sz w:val="24"/>
                <w:szCs w:val="24"/>
              </w:rPr>
            </w:pPr>
          </w:p>
        </w:tc>
        <w:tc>
          <w:tcPr>
            <w:tcW w:w="660" w:type="dxa"/>
          </w:tcPr>
          <w:p w14:paraId="32B1EE7D"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6F16FB9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5FBEA2F3"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F7E2F0D" w14:textId="77777777"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7F0D1401" w14:textId="77777777" w:rsidTr="002D1BDE">
        <w:tc>
          <w:tcPr>
            <w:tcW w:w="475" w:type="dxa"/>
          </w:tcPr>
          <w:p w14:paraId="24A1D3B8"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6</w:t>
            </w:r>
          </w:p>
        </w:tc>
        <w:tc>
          <w:tcPr>
            <w:tcW w:w="5623" w:type="dxa"/>
          </w:tcPr>
          <w:p w14:paraId="6F441002"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ocial trends can be a source of impact.</w:t>
            </w:r>
          </w:p>
        </w:tc>
        <w:tc>
          <w:tcPr>
            <w:tcW w:w="648" w:type="dxa"/>
          </w:tcPr>
          <w:p w14:paraId="2127189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73E6EFB5"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7D86DBF3"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39B0FA61"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558233E1" w14:textId="7EF8D6A4" w:rsidR="009E22FC" w:rsidRPr="006B5E91" w:rsidRDefault="00D437A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r>
      <w:tr w:rsidR="009E22FC" w:rsidRPr="006B5E91" w14:paraId="09B66832" w14:textId="77777777" w:rsidTr="002D1BDE">
        <w:tc>
          <w:tcPr>
            <w:tcW w:w="475" w:type="dxa"/>
          </w:tcPr>
          <w:p w14:paraId="33C55F54"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7</w:t>
            </w:r>
          </w:p>
        </w:tc>
        <w:tc>
          <w:tcPr>
            <w:tcW w:w="5623" w:type="dxa"/>
          </w:tcPr>
          <w:p w14:paraId="35E6E1D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Well-known influencers’ opinions cause a more drastic impact.</w:t>
            </w:r>
          </w:p>
        </w:tc>
        <w:tc>
          <w:tcPr>
            <w:tcW w:w="648" w:type="dxa"/>
          </w:tcPr>
          <w:p w14:paraId="757219FD"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355C03E9"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60EC50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1FA89C85"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2895609" w14:textId="5A6554D4"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5CC4B517" w14:textId="77777777" w:rsidTr="002D1BDE">
        <w:tc>
          <w:tcPr>
            <w:tcW w:w="475" w:type="dxa"/>
          </w:tcPr>
          <w:p w14:paraId="35C8003C"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8</w:t>
            </w:r>
          </w:p>
        </w:tc>
        <w:tc>
          <w:tcPr>
            <w:tcW w:w="5623" w:type="dxa"/>
          </w:tcPr>
          <w:p w14:paraId="54BDCED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system combining all exogenous features in a non-linear model has yet to be explored.</w:t>
            </w:r>
          </w:p>
        </w:tc>
        <w:tc>
          <w:tcPr>
            <w:tcW w:w="648" w:type="dxa"/>
          </w:tcPr>
          <w:p w14:paraId="10B60905"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60" w:type="dxa"/>
          </w:tcPr>
          <w:p w14:paraId="3284CDA6"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BD22210"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3771819A"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1885B6DB" w14:textId="77777777" w:rsidR="009E22FC" w:rsidRPr="006B5E91" w:rsidRDefault="009E22FC" w:rsidP="002D1BDE">
            <w:pPr>
              <w:spacing w:line="360" w:lineRule="auto"/>
              <w:jc w:val="center"/>
              <w:rPr>
                <w:rFonts w:ascii="Times New Roman" w:hAnsi="Times New Roman" w:cs="Times New Roman"/>
                <w:sz w:val="24"/>
                <w:szCs w:val="24"/>
              </w:rPr>
            </w:pPr>
          </w:p>
        </w:tc>
      </w:tr>
      <w:tr w:rsidR="009E22FC" w:rsidRPr="006B5E91" w14:paraId="43C97457" w14:textId="77777777" w:rsidTr="002D1BDE">
        <w:tc>
          <w:tcPr>
            <w:tcW w:w="475" w:type="dxa"/>
          </w:tcPr>
          <w:p w14:paraId="016422C7"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9</w:t>
            </w:r>
          </w:p>
        </w:tc>
        <w:tc>
          <w:tcPr>
            <w:tcW w:w="5623" w:type="dxa"/>
          </w:tcPr>
          <w:p w14:paraId="7996E396"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cluding a range of prices than a point price is an added advantage and can produce more credibility.</w:t>
            </w:r>
          </w:p>
        </w:tc>
        <w:tc>
          <w:tcPr>
            <w:tcW w:w="648" w:type="dxa"/>
          </w:tcPr>
          <w:p w14:paraId="2CA5F3A5" w14:textId="77777777" w:rsidR="009E22FC" w:rsidRPr="006B5E91" w:rsidRDefault="009E22FC" w:rsidP="002D1BDE">
            <w:pPr>
              <w:spacing w:line="360" w:lineRule="auto"/>
              <w:jc w:val="center"/>
              <w:rPr>
                <w:rFonts w:ascii="Times New Roman" w:hAnsi="Times New Roman" w:cs="Times New Roman"/>
                <w:sz w:val="24"/>
                <w:szCs w:val="24"/>
              </w:rPr>
            </w:pPr>
          </w:p>
        </w:tc>
        <w:tc>
          <w:tcPr>
            <w:tcW w:w="660" w:type="dxa"/>
          </w:tcPr>
          <w:p w14:paraId="7580D396"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6A4208B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0256468E"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42DD6DC8"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r>
      <w:tr w:rsidR="009E22FC" w:rsidRPr="006B5E91" w14:paraId="012FD2D6" w14:textId="77777777" w:rsidTr="002D1BDE">
        <w:tc>
          <w:tcPr>
            <w:tcW w:w="475" w:type="dxa"/>
          </w:tcPr>
          <w:p w14:paraId="2281008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10</w:t>
            </w:r>
          </w:p>
        </w:tc>
        <w:tc>
          <w:tcPr>
            <w:tcW w:w="5623" w:type="dxa"/>
          </w:tcPr>
          <w:p w14:paraId="49FEFDF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ing an Explainability component will drastically make the system more credible.</w:t>
            </w:r>
          </w:p>
        </w:tc>
        <w:tc>
          <w:tcPr>
            <w:tcW w:w="648" w:type="dxa"/>
          </w:tcPr>
          <w:p w14:paraId="56628171" w14:textId="77777777" w:rsidR="009E22FC" w:rsidRPr="006B5E91" w:rsidRDefault="009E22FC" w:rsidP="002D1BDE">
            <w:pPr>
              <w:spacing w:line="360" w:lineRule="auto"/>
              <w:jc w:val="center"/>
              <w:rPr>
                <w:rFonts w:ascii="Times New Roman" w:hAnsi="Times New Roman" w:cs="Times New Roman"/>
                <w:sz w:val="24"/>
                <w:szCs w:val="24"/>
              </w:rPr>
            </w:pPr>
          </w:p>
        </w:tc>
        <w:tc>
          <w:tcPr>
            <w:tcW w:w="660" w:type="dxa"/>
          </w:tcPr>
          <w:p w14:paraId="1C0C9E2D"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2B1CDAD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0D038628"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5B3E542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r>
      <w:tr w:rsidR="009E22FC" w:rsidRPr="006B5E91" w14:paraId="5E2D2893" w14:textId="77777777" w:rsidTr="002D1BDE">
        <w:tc>
          <w:tcPr>
            <w:tcW w:w="475" w:type="dxa"/>
          </w:tcPr>
          <w:p w14:paraId="22B80DB9"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11</w:t>
            </w:r>
          </w:p>
        </w:tc>
        <w:tc>
          <w:tcPr>
            <w:tcW w:w="5623" w:type="dxa"/>
          </w:tcPr>
          <w:p w14:paraId="09F32B9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system capable of changing its hyperparameters would make it worthwhile for experts.</w:t>
            </w:r>
          </w:p>
        </w:tc>
        <w:tc>
          <w:tcPr>
            <w:tcW w:w="648" w:type="dxa"/>
          </w:tcPr>
          <w:p w14:paraId="50DC9D88" w14:textId="77777777" w:rsidR="009E22FC" w:rsidRPr="006B5E91" w:rsidRDefault="009E22FC" w:rsidP="002D1BDE">
            <w:pPr>
              <w:spacing w:line="360" w:lineRule="auto"/>
              <w:jc w:val="center"/>
              <w:rPr>
                <w:rFonts w:ascii="Times New Roman" w:hAnsi="Times New Roman" w:cs="Times New Roman"/>
                <w:sz w:val="24"/>
                <w:szCs w:val="24"/>
              </w:rPr>
            </w:pPr>
          </w:p>
        </w:tc>
        <w:tc>
          <w:tcPr>
            <w:tcW w:w="660" w:type="dxa"/>
          </w:tcPr>
          <w:p w14:paraId="3A943FCA"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645FEE37"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sym w:font="Wingdings" w:char="F0FC"/>
            </w:r>
          </w:p>
        </w:tc>
        <w:tc>
          <w:tcPr>
            <w:tcW w:w="648" w:type="dxa"/>
          </w:tcPr>
          <w:p w14:paraId="4F4298E9" w14:textId="77777777" w:rsidR="009E22FC" w:rsidRPr="006B5E91" w:rsidRDefault="009E22FC" w:rsidP="002D1BDE">
            <w:pPr>
              <w:spacing w:line="360" w:lineRule="auto"/>
              <w:jc w:val="center"/>
              <w:rPr>
                <w:rFonts w:ascii="Times New Roman" w:hAnsi="Times New Roman" w:cs="Times New Roman"/>
                <w:sz w:val="24"/>
                <w:szCs w:val="24"/>
              </w:rPr>
            </w:pPr>
          </w:p>
        </w:tc>
        <w:tc>
          <w:tcPr>
            <w:tcW w:w="648" w:type="dxa"/>
          </w:tcPr>
          <w:p w14:paraId="48F0EFD2" w14:textId="77777777" w:rsidR="009E22FC" w:rsidRPr="006B5E91" w:rsidRDefault="009E22FC" w:rsidP="002D1BDE">
            <w:pPr>
              <w:spacing w:line="360" w:lineRule="auto"/>
              <w:jc w:val="center"/>
              <w:rPr>
                <w:rFonts w:ascii="Times New Roman" w:hAnsi="Times New Roman" w:cs="Times New Roman"/>
                <w:sz w:val="24"/>
                <w:szCs w:val="24"/>
              </w:rPr>
            </w:pPr>
          </w:p>
        </w:tc>
      </w:tr>
    </w:tbl>
    <w:p w14:paraId="057A6EB7" w14:textId="00EF1967" w:rsidR="009E22FC" w:rsidRPr="006B5E91" w:rsidRDefault="000E18A0" w:rsidP="009E22FC">
      <w:pPr>
        <w:pStyle w:val="Heading1"/>
        <w:spacing w:line="360" w:lineRule="auto"/>
        <w:rPr>
          <w:rFonts w:ascii="Times New Roman" w:hAnsi="Times New Roman" w:cs="Times New Roman"/>
          <w:b/>
          <w:bCs/>
          <w:sz w:val="28"/>
          <w:szCs w:val="28"/>
        </w:rPr>
      </w:pPr>
      <w:bookmarkStart w:id="106" w:name="_Toc125556190"/>
      <w:bookmarkStart w:id="107" w:name="_Toc125663110"/>
      <w:bookmarkStart w:id="108" w:name="_Toc126571441"/>
      <w:r w:rsidRPr="006B5E91">
        <w:rPr>
          <w:rFonts w:ascii="Times New Roman" w:hAnsi="Times New Roman" w:cs="Times New Roman"/>
          <w:b/>
          <w:bCs/>
          <w:sz w:val="28"/>
          <w:szCs w:val="28"/>
        </w:rPr>
        <w:t>2.6</w:t>
      </w:r>
      <w:r w:rsidR="009E22FC" w:rsidRPr="006B5E91">
        <w:rPr>
          <w:rFonts w:ascii="Times New Roman" w:hAnsi="Times New Roman" w:cs="Times New Roman"/>
          <w:b/>
          <w:bCs/>
          <w:sz w:val="28"/>
          <w:szCs w:val="28"/>
        </w:rPr>
        <w:t xml:space="preserve">. </w:t>
      </w:r>
      <w:bookmarkEnd w:id="106"/>
      <w:r w:rsidRPr="006B5E91">
        <w:rPr>
          <w:rFonts w:ascii="Times New Roman" w:hAnsi="Times New Roman" w:cs="Times New Roman"/>
          <w:b/>
          <w:bCs/>
          <w:sz w:val="28"/>
          <w:szCs w:val="28"/>
        </w:rPr>
        <w:t>Context diagram</w:t>
      </w:r>
      <w:bookmarkEnd w:id="107"/>
      <w:bookmarkEnd w:id="108"/>
    </w:p>
    <w:p w14:paraId="44F617C1" w14:textId="77777777"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following diagram depicts the system’s boundaries and interactions. Determining them before development will provide the author insight into how the information should flow.</w:t>
      </w:r>
    </w:p>
    <w:p w14:paraId="2FFA2693" w14:textId="77777777" w:rsidR="009E22FC" w:rsidRPr="006B5E91" w:rsidRDefault="009E22FC" w:rsidP="009E22FC">
      <w:pPr>
        <w:keepNext/>
        <w:jc w:val="center"/>
        <w:rPr>
          <w:rFonts w:ascii="Times New Roman" w:hAnsi="Times New Roman" w:cs="Times New Roman"/>
        </w:rPr>
      </w:pPr>
      <w:r w:rsidRPr="006B5E91">
        <w:rPr>
          <w:rFonts w:ascii="Times New Roman" w:hAnsi="Times New Roman" w:cs="Times New Roman"/>
          <w:noProof/>
        </w:rPr>
        <w:lastRenderedPageBreak/>
        <w:drawing>
          <wp:inline distT="0" distB="0" distL="0" distR="0" wp14:anchorId="716A534D" wp14:editId="10A8553C">
            <wp:extent cx="5984878" cy="2910178"/>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37073" cy="2935558"/>
                    </a:xfrm>
                    <a:prstGeom prst="rect">
                      <a:avLst/>
                    </a:prstGeom>
                    <a:noFill/>
                    <a:ln>
                      <a:noFill/>
                    </a:ln>
                  </pic:spPr>
                </pic:pic>
              </a:graphicData>
            </a:graphic>
          </wp:inline>
        </w:drawing>
      </w:r>
    </w:p>
    <w:p w14:paraId="2AA6989D" w14:textId="4E2EF513" w:rsidR="009E22FC" w:rsidRPr="006B5E91" w:rsidRDefault="009E22FC" w:rsidP="009E22FC">
      <w:pPr>
        <w:pStyle w:val="Caption"/>
        <w:jc w:val="center"/>
        <w:rPr>
          <w:rFonts w:ascii="Times New Roman" w:hAnsi="Times New Roman" w:cs="Times New Roman"/>
          <w:b w:val="0"/>
          <w:bCs w:val="0"/>
          <w:smallCaps w:val="0"/>
          <w:sz w:val="28"/>
          <w:szCs w:val="28"/>
        </w:rPr>
      </w:pPr>
      <w:bookmarkStart w:id="109" w:name="_Toc121070277"/>
      <w:bookmarkStart w:id="110" w:name="_Toc12564975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ntext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9"/>
      <w:bookmarkEnd w:id="110"/>
    </w:p>
    <w:p w14:paraId="54399640" w14:textId="4875243F" w:rsidR="009E22FC" w:rsidRPr="006B5E91" w:rsidRDefault="000E18A0" w:rsidP="009E22FC">
      <w:pPr>
        <w:pStyle w:val="Heading1"/>
        <w:spacing w:line="360" w:lineRule="auto"/>
        <w:rPr>
          <w:rFonts w:ascii="Times New Roman" w:hAnsi="Times New Roman" w:cs="Times New Roman"/>
          <w:b/>
          <w:bCs/>
          <w:sz w:val="32"/>
          <w:szCs w:val="32"/>
        </w:rPr>
      </w:pPr>
      <w:bookmarkStart w:id="111" w:name="_Toc125556191"/>
      <w:bookmarkStart w:id="112" w:name="_Toc125663111"/>
      <w:bookmarkStart w:id="113" w:name="_Toc126571442"/>
      <w:r w:rsidRPr="006B5E91">
        <w:rPr>
          <w:rFonts w:ascii="Times New Roman" w:hAnsi="Times New Roman" w:cs="Times New Roman"/>
          <w:b/>
          <w:bCs/>
          <w:sz w:val="28"/>
          <w:szCs w:val="28"/>
        </w:rPr>
        <w:t>2.7</w:t>
      </w:r>
      <w:r w:rsidR="009E22FC" w:rsidRPr="006B5E91">
        <w:rPr>
          <w:rFonts w:ascii="Times New Roman" w:hAnsi="Times New Roman" w:cs="Times New Roman"/>
          <w:b/>
          <w:bCs/>
          <w:sz w:val="28"/>
          <w:szCs w:val="28"/>
        </w:rPr>
        <w:t xml:space="preserve">. </w:t>
      </w:r>
      <w:bookmarkEnd w:id="111"/>
      <w:r w:rsidRPr="006B5E91">
        <w:rPr>
          <w:rFonts w:ascii="Times New Roman" w:hAnsi="Times New Roman" w:cs="Times New Roman"/>
          <w:b/>
          <w:bCs/>
          <w:sz w:val="28"/>
          <w:szCs w:val="28"/>
        </w:rPr>
        <w:t>Use case diagram</w:t>
      </w:r>
      <w:bookmarkEnd w:id="112"/>
      <w:bookmarkEnd w:id="113"/>
    </w:p>
    <w:p w14:paraId="4045FF93" w14:textId="77777777" w:rsidR="009E22FC" w:rsidRPr="006B5E91" w:rsidRDefault="009E22FC" w:rsidP="009E22FC">
      <w:pPr>
        <w:keepNext/>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E3F1410" wp14:editId="187294CA">
            <wp:extent cx="5951386" cy="408697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4817" t="12516" r="4494" b="39405"/>
                    <a:stretch/>
                  </pic:blipFill>
                  <pic:spPr bwMode="auto">
                    <a:xfrm>
                      <a:off x="0" y="0"/>
                      <a:ext cx="6030285" cy="4141152"/>
                    </a:xfrm>
                    <a:prstGeom prst="rect">
                      <a:avLst/>
                    </a:prstGeom>
                    <a:noFill/>
                    <a:ln>
                      <a:noFill/>
                    </a:ln>
                    <a:extLst>
                      <a:ext uri="{53640926-AAD7-44D8-BBD7-CCE9431645EC}">
                        <a14:shadowObscured xmlns:a14="http://schemas.microsoft.com/office/drawing/2010/main"/>
                      </a:ext>
                    </a:extLst>
                  </pic:spPr>
                </pic:pic>
              </a:graphicData>
            </a:graphic>
          </wp:inline>
        </w:drawing>
      </w:r>
    </w:p>
    <w:p w14:paraId="586A7A93" w14:textId="7C1403E9" w:rsidR="009E22FC" w:rsidRPr="006B5E91" w:rsidRDefault="009E22FC" w:rsidP="009E22FC">
      <w:pPr>
        <w:pStyle w:val="Caption"/>
        <w:jc w:val="center"/>
        <w:rPr>
          <w:rFonts w:ascii="Times New Roman" w:hAnsi="Times New Roman" w:cs="Times New Roman"/>
          <w:b w:val="0"/>
          <w:bCs w:val="0"/>
          <w:smallCaps w:val="0"/>
          <w:sz w:val="28"/>
          <w:szCs w:val="28"/>
        </w:rPr>
      </w:pPr>
      <w:bookmarkStart w:id="114" w:name="_Toc121070278"/>
      <w:bookmarkStart w:id="115" w:name="_Toc12564975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4"/>
      <w:bookmarkEnd w:id="115"/>
    </w:p>
    <w:p w14:paraId="07ED40E2" w14:textId="3F3BED83" w:rsidR="009E22FC" w:rsidRPr="006B5E91" w:rsidRDefault="000E18A0" w:rsidP="009E22FC">
      <w:pPr>
        <w:pStyle w:val="Heading1"/>
        <w:spacing w:line="360" w:lineRule="auto"/>
        <w:rPr>
          <w:rFonts w:ascii="Times New Roman" w:hAnsi="Times New Roman" w:cs="Times New Roman"/>
          <w:b/>
          <w:bCs/>
          <w:sz w:val="28"/>
          <w:szCs w:val="28"/>
        </w:rPr>
      </w:pPr>
      <w:bookmarkStart w:id="116" w:name="_Toc125556192"/>
      <w:bookmarkStart w:id="117" w:name="_Toc125663112"/>
      <w:bookmarkStart w:id="118" w:name="_Toc126571443"/>
      <w:r w:rsidRPr="006B5E91">
        <w:rPr>
          <w:rFonts w:ascii="Times New Roman" w:hAnsi="Times New Roman" w:cs="Times New Roman"/>
          <w:b/>
          <w:bCs/>
          <w:sz w:val="28"/>
          <w:szCs w:val="28"/>
        </w:rPr>
        <w:lastRenderedPageBreak/>
        <w:t>2.8</w:t>
      </w:r>
      <w:r w:rsidR="009E22FC" w:rsidRPr="006B5E91">
        <w:rPr>
          <w:rFonts w:ascii="Times New Roman" w:hAnsi="Times New Roman" w:cs="Times New Roman"/>
          <w:b/>
          <w:bCs/>
          <w:sz w:val="28"/>
          <w:szCs w:val="28"/>
        </w:rPr>
        <w:t xml:space="preserve">. </w:t>
      </w:r>
      <w:bookmarkEnd w:id="116"/>
      <w:r w:rsidRPr="006B5E91">
        <w:rPr>
          <w:rFonts w:ascii="Times New Roman" w:hAnsi="Times New Roman" w:cs="Times New Roman"/>
          <w:b/>
          <w:bCs/>
          <w:sz w:val="28"/>
          <w:szCs w:val="28"/>
        </w:rPr>
        <w:t>Use case descriptions</w:t>
      </w:r>
      <w:bookmarkEnd w:id="117"/>
      <w:bookmarkEnd w:id="118"/>
    </w:p>
    <w:p w14:paraId="33DECBA9" w14:textId="3E98D893" w:rsidR="009E22FC" w:rsidRPr="006B5E91" w:rsidRDefault="009E22FC"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 xml:space="preserve">The core use case descriptions are presented below, any sub-descriptions are available </w:t>
      </w:r>
      <w:r w:rsidR="009D0F4A"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B.4._Use_case" w:history="1">
        <w:r w:rsidR="00D932D8" w:rsidRPr="006B5E91">
          <w:rPr>
            <w:rStyle w:val="Hyperlink"/>
            <w:rFonts w:ascii="Times New Roman" w:hAnsi="Times New Roman" w:cs="Times New Roman"/>
            <w:b/>
            <w:bCs/>
            <w:color w:val="auto"/>
            <w:sz w:val="24"/>
            <w:szCs w:val="24"/>
            <w:u w:val="none"/>
          </w:rPr>
          <w:t>APPENDIX B.4</w:t>
        </w:r>
      </w:hyperlink>
      <w:r w:rsidRPr="006B5E91">
        <w:rPr>
          <w:rFonts w:ascii="Times New Roman" w:hAnsi="Times New Roman" w:cs="Times New Roman"/>
          <w:sz w:val="24"/>
          <w:szCs w:val="24"/>
        </w:rPr>
        <w:t>.</w:t>
      </w:r>
    </w:p>
    <w:p w14:paraId="0537D6A8" w14:textId="380B0172"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19" w:name="_Toc121126704"/>
      <w:bookmarkStart w:id="120" w:name="_Toc12564973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3; UC:04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9"/>
      <w:bookmarkEnd w:id="120"/>
    </w:p>
    <w:tbl>
      <w:tblPr>
        <w:tblStyle w:val="TableGrid"/>
        <w:tblW w:w="0" w:type="auto"/>
        <w:tblLook w:val="04A0" w:firstRow="1" w:lastRow="0" w:firstColumn="1" w:lastColumn="0" w:noHBand="0" w:noVBand="1"/>
      </w:tblPr>
      <w:tblGrid>
        <w:gridCol w:w="1795"/>
        <w:gridCol w:w="7555"/>
      </w:tblGrid>
      <w:tr w:rsidR="009E22FC" w:rsidRPr="006B5E91" w14:paraId="706D7E5F" w14:textId="77777777" w:rsidTr="002D1BDE">
        <w:tc>
          <w:tcPr>
            <w:tcW w:w="1795" w:type="dxa"/>
            <w:shd w:val="clear" w:color="auto" w:fill="BFBFBF" w:themeFill="background1" w:themeFillShade="BF"/>
          </w:tcPr>
          <w:p w14:paraId="4A32B0B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15B2337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isplay price &amp; estimates</w:t>
            </w:r>
          </w:p>
        </w:tc>
      </w:tr>
      <w:tr w:rsidR="009E22FC" w:rsidRPr="006B5E91" w14:paraId="32108D7E" w14:textId="77777777" w:rsidTr="002D1BDE">
        <w:tc>
          <w:tcPr>
            <w:tcW w:w="1795" w:type="dxa"/>
            <w:shd w:val="clear" w:color="auto" w:fill="BFBFBF" w:themeFill="background1" w:themeFillShade="BF"/>
          </w:tcPr>
          <w:p w14:paraId="3396056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1D5A739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3; UC:04</w:t>
            </w:r>
          </w:p>
        </w:tc>
      </w:tr>
      <w:tr w:rsidR="009E22FC" w:rsidRPr="006B5E91" w14:paraId="4D9F1C6C" w14:textId="77777777" w:rsidTr="002D1BDE">
        <w:tc>
          <w:tcPr>
            <w:tcW w:w="1795" w:type="dxa"/>
            <w:shd w:val="clear" w:color="auto" w:fill="BFBFBF" w:themeFill="background1" w:themeFillShade="BF"/>
          </w:tcPr>
          <w:p w14:paraId="4010F25D"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652EC096"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isplay future prices and their respective uncertainty estimations based on the user’s choice of date, alongside any Explainability insights.</w:t>
            </w:r>
          </w:p>
        </w:tc>
      </w:tr>
      <w:tr w:rsidR="009E22FC" w:rsidRPr="006B5E91" w14:paraId="446BDF3C" w14:textId="77777777" w:rsidTr="002D1BDE">
        <w:tc>
          <w:tcPr>
            <w:tcW w:w="1795" w:type="dxa"/>
            <w:shd w:val="clear" w:color="auto" w:fill="BFBFBF" w:themeFill="background1" w:themeFillShade="BF"/>
          </w:tcPr>
          <w:p w14:paraId="6C12449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13DDF0C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w:t>
            </w:r>
          </w:p>
        </w:tc>
      </w:tr>
      <w:tr w:rsidR="009E22FC" w:rsidRPr="006B5E91" w14:paraId="3D177582" w14:textId="77777777" w:rsidTr="002D1BDE">
        <w:tc>
          <w:tcPr>
            <w:tcW w:w="1795" w:type="dxa"/>
            <w:shd w:val="clear" w:color="auto" w:fill="BFBFBF" w:themeFill="background1" w:themeFillShade="BF"/>
          </w:tcPr>
          <w:p w14:paraId="795FD6D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6CC0D77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9E22FC" w:rsidRPr="006B5E91" w14:paraId="22A677C6" w14:textId="77777777" w:rsidTr="002D1BDE">
        <w:tc>
          <w:tcPr>
            <w:tcW w:w="1795" w:type="dxa"/>
            <w:shd w:val="clear" w:color="auto" w:fill="BFBFBF" w:themeFill="background1" w:themeFillShade="BF"/>
          </w:tcPr>
          <w:p w14:paraId="4803BE6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takeholders (if any)</w:t>
            </w:r>
          </w:p>
        </w:tc>
        <w:tc>
          <w:tcPr>
            <w:tcW w:w="7555" w:type="dxa"/>
          </w:tcPr>
          <w:p w14:paraId="52ABC4B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rypto buyer, crypto trader</w:t>
            </w:r>
          </w:p>
        </w:tc>
      </w:tr>
      <w:tr w:rsidR="009E22FC" w:rsidRPr="006B5E91" w14:paraId="4C71084F" w14:textId="77777777" w:rsidTr="002D1BDE">
        <w:tc>
          <w:tcPr>
            <w:tcW w:w="1795" w:type="dxa"/>
            <w:shd w:val="clear" w:color="auto" w:fill="BFBFBF" w:themeFill="background1" w:themeFillShade="BF"/>
          </w:tcPr>
          <w:p w14:paraId="674DB1D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conditions</w:t>
            </w:r>
          </w:p>
        </w:tc>
        <w:tc>
          <w:tcPr>
            <w:tcW w:w="7555" w:type="dxa"/>
          </w:tcPr>
          <w:p w14:paraId="2AAD10F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l the data must be scraped and preprocessed, and the forecast should have been generated.</w:t>
            </w:r>
          </w:p>
        </w:tc>
      </w:tr>
      <w:tr w:rsidR="009E22FC" w:rsidRPr="006B5E91" w14:paraId="2DBAE88F" w14:textId="77777777" w:rsidTr="002D1BDE">
        <w:tc>
          <w:tcPr>
            <w:tcW w:w="1795" w:type="dxa"/>
            <w:shd w:val="clear" w:color="auto" w:fill="BFBFBF" w:themeFill="background1" w:themeFillShade="BF"/>
          </w:tcPr>
          <w:p w14:paraId="27588F19"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0B76881A" w14:textId="77777777" w:rsidR="009E22FC" w:rsidRPr="006B5E91" w:rsidRDefault="009E22FC" w:rsidP="002D1BDE">
            <w:pPr>
              <w:pStyle w:val="ListParagraph"/>
              <w:numPr>
                <w:ilvl w:val="0"/>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 requests tomorrow’s price.</w:t>
            </w:r>
          </w:p>
          <w:p w14:paraId="5D501500" w14:textId="77777777" w:rsidR="009E22FC" w:rsidRPr="006B5E91" w:rsidRDefault="009E22FC" w:rsidP="002D1BDE">
            <w:pPr>
              <w:pStyle w:val="ListParagraph"/>
              <w:numPr>
                <w:ilvl w:val="0"/>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cognizes the need to utilize available exogenous features.</w:t>
            </w:r>
          </w:p>
          <w:p w14:paraId="64428CBF" w14:textId="77777777" w:rsidR="009E22FC" w:rsidRPr="006B5E91" w:rsidRDefault="009E22FC" w:rsidP="002D1BDE">
            <w:pPr>
              <w:pStyle w:val="ListParagraph"/>
              <w:numPr>
                <w:ilvl w:val="0"/>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ensures data available is up-to-date (must be in this case, as the script will run periodically automatically). If not:</w:t>
            </w:r>
          </w:p>
          <w:p w14:paraId="681E5CDE" w14:textId="77777777" w:rsidR="009E22FC" w:rsidRPr="006B5E91" w:rsidRDefault="009E22FC" w:rsidP="002D1BDE">
            <w:pPr>
              <w:pStyle w:val="ListParagraph"/>
              <w:numPr>
                <w:ilvl w:val="1"/>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tains the latest available data.</w:t>
            </w:r>
          </w:p>
          <w:p w14:paraId="6FDD968C" w14:textId="77777777" w:rsidR="009E22FC" w:rsidRPr="006B5E91" w:rsidRDefault="009E22FC" w:rsidP="002D1BDE">
            <w:pPr>
              <w:pStyle w:val="ListParagraph"/>
              <w:numPr>
                <w:ilvl w:val="1"/>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s sentiment analysis and self-retrains.</w:t>
            </w:r>
          </w:p>
          <w:p w14:paraId="22E57A43" w14:textId="77777777" w:rsidR="009E22FC" w:rsidRPr="006B5E91" w:rsidRDefault="009E22FC" w:rsidP="002D1BDE">
            <w:pPr>
              <w:pStyle w:val="ListParagraph"/>
              <w:numPr>
                <w:ilvl w:val="0"/>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generates price and upper and lower estimations.</w:t>
            </w:r>
          </w:p>
          <w:p w14:paraId="58902A7D" w14:textId="77777777" w:rsidR="009E22FC" w:rsidRPr="006B5E91" w:rsidRDefault="009E22FC" w:rsidP="002D1BDE">
            <w:pPr>
              <w:pStyle w:val="ListParagraph"/>
              <w:numPr>
                <w:ilvl w:val="0"/>
                <w:numId w:val="1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isplay output to the user along with any insights.</w:t>
            </w:r>
          </w:p>
        </w:tc>
      </w:tr>
      <w:tr w:rsidR="009E22FC" w:rsidRPr="006B5E91" w14:paraId="55EF712D" w14:textId="77777777" w:rsidTr="002D1BDE">
        <w:tc>
          <w:tcPr>
            <w:tcW w:w="1795" w:type="dxa"/>
            <w:shd w:val="clear" w:color="auto" w:fill="BFBFBF" w:themeFill="background1" w:themeFillShade="BF"/>
          </w:tcPr>
          <w:p w14:paraId="7678860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ternative flows</w:t>
            </w:r>
          </w:p>
        </w:tc>
        <w:tc>
          <w:tcPr>
            <w:tcW w:w="7555" w:type="dxa"/>
          </w:tcPr>
          <w:p w14:paraId="08BB5ADF" w14:textId="77777777" w:rsidR="009E22FC" w:rsidRPr="006B5E91" w:rsidRDefault="009E22FC" w:rsidP="002D1BDE">
            <w:pPr>
              <w:pStyle w:val="ListParagraph"/>
              <w:numPr>
                <w:ilvl w:val="0"/>
                <w:numId w:val="16"/>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user requests the price for a date ahead of tomorrow.</w:t>
            </w:r>
          </w:p>
          <w:p w14:paraId="1699CEB1" w14:textId="77777777" w:rsidR="009E22FC" w:rsidRPr="006B5E91" w:rsidRDefault="009E22FC" w:rsidP="002D1BDE">
            <w:pPr>
              <w:pStyle w:val="ListParagraph"/>
              <w:numPr>
                <w:ilvl w:val="0"/>
                <w:numId w:val="16"/>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cognizes the inability to utilize other features.</w:t>
            </w:r>
          </w:p>
          <w:p w14:paraId="259B2030" w14:textId="77777777" w:rsidR="009E22FC" w:rsidRPr="006B5E91" w:rsidRDefault="009E22FC" w:rsidP="002D1BDE">
            <w:pPr>
              <w:pStyle w:val="ListParagraph"/>
              <w:numPr>
                <w:ilvl w:val="0"/>
                <w:numId w:val="16"/>
              </w:numPr>
              <w:spacing w:after="160"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generates price and upper and lower estimations.</w:t>
            </w:r>
          </w:p>
          <w:p w14:paraId="4B2E9AA4" w14:textId="77777777" w:rsidR="009E22FC" w:rsidRPr="006B5E91" w:rsidRDefault="009E22FC" w:rsidP="002D1BDE">
            <w:pPr>
              <w:pStyle w:val="ListParagraph"/>
              <w:numPr>
                <w:ilvl w:val="0"/>
                <w:numId w:val="16"/>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isplay output to the user along with any insights.</w:t>
            </w:r>
          </w:p>
        </w:tc>
      </w:tr>
      <w:tr w:rsidR="009E22FC" w:rsidRPr="006B5E91" w14:paraId="3D3CF0BF" w14:textId="77777777" w:rsidTr="002D1BDE">
        <w:tc>
          <w:tcPr>
            <w:tcW w:w="1795" w:type="dxa"/>
            <w:shd w:val="clear" w:color="auto" w:fill="BFBFBF" w:themeFill="background1" w:themeFillShade="BF"/>
          </w:tcPr>
          <w:p w14:paraId="5DD59EE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673D7EF8" w14:textId="77777777" w:rsidR="009E22FC" w:rsidRPr="006B5E91" w:rsidRDefault="009E22FC" w:rsidP="002D1BDE">
            <w:pPr>
              <w:pStyle w:val="ListParagraph"/>
              <w:numPr>
                <w:ilvl w:val="0"/>
                <w:numId w:val="20"/>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could not generate a prediction – display a user-friendly error message.</w:t>
            </w:r>
          </w:p>
        </w:tc>
      </w:tr>
      <w:tr w:rsidR="009E22FC" w:rsidRPr="006B5E91" w14:paraId="56872E4D" w14:textId="77777777" w:rsidTr="002D1BDE">
        <w:tc>
          <w:tcPr>
            <w:tcW w:w="1795" w:type="dxa"/>
            <w:shd w:val="clear" w:color="auto" w:fill="BFBFBF" w:themeFill="background1" w:themeFillShade="BF"/>
          </w:tcPr>
          <w:p w14:paraId="65ECA481"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Post-conditions</w:t>
            </w:r>
          </w:p>
        </w:tc>
        <w:tc>
          <w:tcPr>
            <w:tcW w:w="7555" w:type="dxa"/>
          </w:tcPr>
          <w:p w14:paraId="426FCFE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user is displayed with a forecast and necessary insights.</w:t>
            </w:r>
          </w:p>
        </w:tc>
      </w:tr>
    </w:tbl>
    <w:p w14:paraId="1B081CF6" w14:textId="77777777" w:rsidR="009E22FC" w:rsidRPr="006B5E91" w:rsidRDefault="009E22FC" w:rsidP="009E22FC">
      <w:pPr>
        <w:jc w:val="both"/>
        <w:rPr>
          <w:rFonts w:ascii="Times New Roman" w:hAnsi="Times New Roman" w:cs="Times New Roman"/>
          <w:sz w:val="24"/>
          <w:szCs w:val="24"/>
        </w:rPr>
      </w:pPr>
    </w:p>
    <w:p w14:paraId="214BCCCE" w14:textId="7FF87B54"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1" w:name="_Toc121126705"/>
      <w:bookmarkStart w:id="122" w:name="_Toc125649734"/>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5; UC:06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1"/>
      <w:bookmarkEnd w:id="122"/>
    </w:p>
    <w:tbl>
      <w:tblPr>
        <w:tblStyle w:val="TableGrid"/>
        <w:tblW w:w="0" w:type="auto"/>
        <w:tblLook w:val="04A0" w:firstRow="1" w:lastRow="0" w:firstColumn="1" w:lastColumn="0" w:noHBand="0" w:noVBand="1"/>
      </w:tblPr>
      <w:tblGrid>
        <w:gridCol w:w="1795"/>
        <w:gridCol w:w="7555"/>
      </w:tblGrid>
      <w:tr w:rsidR="009E22FC" w:rsidRPr="006B5E91" w14:paraId="2CB76729" w14:textId="77777777" w:rsidTr="002D1BDE">
        <w:tc>
          <w:tcPr>
            <w:tcW w:w="1795" w:type="dxa"/>
            <w:shd w:val="clear" w:color="auto" w:fill="BFBFBF" w:themeFill="background1" w:themeFillShade="BF"/>
          </w:tcPr>
          <w:p w14:paraId="73FCC09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4275652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age exogenous features</w:t>
            </w:r>
          </w:p>
        </w:tc>
      </w:tr>
      <w:tr w:rsidR="009E22FC" w:rsidRPr="006B5E91" w14:paraId="20BC7AA5" w14:textId="77777777" w:rsidTr="002D1BDE">
        <w:tc>
          <w:tcPr>
            <w:tcW w:w="1795" w:type="dxa"/>
            <w:shd w:val="clear" w:color="auto" w:fill="BFBFBF" w:themeFill="background1" w:themeFillShade="BF"/>
          </w:tcPr>
          <w:p w14:paraId="12FD5462"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1B9AE7D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5; UC:06</w:t>
            </w:r>
          </w:p>
        </w:tc>
      </w:tr>
      <w:tr w:rsidR="009E22FC" w:rsidRPr="006B5E91" w14:paraId="0B8C6BDF" w14:textId="77777777" w:rsidTr="002D1BDE">
        <w:tc>
          <w:tcPr>
            <w:tcW w:w="1795" w:type="dxa"/>
            <w:shd w:val="clear" w:color="auto" w:fill="BFBFBF" w:themeFill="background1" w:themeFillShade="BF"/>
          </w:tcPr>
          <w:p w14:paraId="79B9E27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6B32810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age and process new data without the need for manual interaction.</w:t>
            </w:r>
          </w:p>
        </w:tc>
      </w:tr>
      <w:tr w:rsidR="009E22FC" w:rsidRPr="006B5E91" w14:paraId="0C701994" w14:textId="77777777" w:rsidTr="002D1BDE">
        <w:tc>
          <w:tcPr>
            <w:tcW w:w="1795" w:type="dxa"/>
            <w:shd w:val="clear" w:color="auto" w:fill="BFBFBF" w:themeFill="background1" w:themeFillShade="BF"/>
          </w:tcPr>
          <w:p w14:paraId="2512EF6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62770E6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cript</w:t>
            </w:r>
          </w:p>
        </w:tc>
      </w:tr>
      <w:tr w:rsidR="009E22FC" w:rsidRPr="006B5E91" w14:paraId="7EF54B50" w14:textId="77777777" w:rsidTr="002D1BDE">
        <w:tc>
          <w:tcPr>
            <w:tcW w:w="1795" w:type="dxa"/>
            <w:shd w:val="clear" w:color="auto" w:fill="BFBFBF" w:themeFill="background1" w:themeFillShade="BF"/>
          </w:tcPr>
          <w:p w14:paraId="4391F0E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50D4636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9E22FC" w:rsidRPr="006B5E91" w14:paraId="241CC5EB" w14:textId="77777777" w:rsidTr="002D1BDE">
        <w:tc>
          <w:tcPr>
            <w:tcW w:w="1795" w:type="dxa"/>
            <w:shd w:val="clear" w:color="auto" w:fill="BFBFBF" w:themeFill="background1" w:themeFillShade="BF"/>
          </w:tcPr>
          <w:p w14:paraId="23573C6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takeholders (if any)</w:t>
            </w:r>
          </w:p>
        </w:tc>
        <w:tc>
          <w:tcPr>
            <w:tcW w:w="7555" w:type="dxa"/>
          </w:tcPr>
          <w:p w14:paraId="64B58E3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9E22FC" w:rsidRPr="006B5E91" w14:paraId="77060D49" w14:textId="77777777" w:rsidTr="002D1BDE">
        <w:tc>
          <w:tcPr>
            <w:tcW w:w="1795" w:type="dxa"/>
            <w:shd w:val="clear" w:color="auto" w:fill="BFBFBF" w:themeFill="background1" w:themeFillShade="BF"/>
          </w:tcPr>
          <w:p w14:paraId="7EE19339"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conditions</w:t>
            </w:r>
          </w:p>
        </w:tc>
        <w:tc>
          <w:tcPr>
            <w:tcW w:w="7555" w:type="dxa"/>
          </w:tcPr>
          <w:p w14:paraId="2ED9DD2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latest available data must be scraped and available.</w:t>
            </w:r>
          </w:p>
        </w:tc>
      </w:tr>
      <w:tr w:rsidR="009E22FC" w:rsidRPr="006B5E91" w14:paraId="52EA0361" w14:textId="77777777" w:rsidTr="002D1BDE">
        <w:tc>
          <w:tcPr>
            <w:tcW w:w="1795" w:type="dxa"/>
            <w:shd w:val="clear" w:color="auto" w:fill="BFBFBF" w:themeFill="background1" w:themeFillShade="BF"/>
          </w:tcPr>
          <w:p w14:paraId="3E38ADD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1F7208EB" w14:textId="77777777" w:rsidR="009E22FC" w:rsidRPr="006B5E91" w:rsidRDefault="009E22FC" w:rsidP="002D1BDE">
            <w:pPr>
              <w:pStyle w:val="ListParagraph"/>
              <w:numPr>
                <w:ilvl w:val="0"/>
                <w:numId w:val="2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Cron job triggered fetches the latest historical prices, tweets, Twitter volume, trends, and block reward size data.</w:t>
            </w:r>
          </w:p>
          <w:p w14:paraId="74CCE3DA" w14:textId="77777777" w:rsidR="009E22FC" w:rsidRPr="006B5E91" w:rsidRDefault="009E22FC" w:rsidP="002D1BDE">
            <w:pPr>
              <w:pStyle w:val="ListParagraph"/>
              <w:numPr>
                <w:ilvl w:val="0"/>
                <w:numId w:val="2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itter volume, Google trends, and block reward size are scaled and cleaned.</w:t>
            </w:r>
          </w:p>
          <w:p w14:paraId="734E2325" w14:textId="77777777" w:rsidR="009E22FC" w:rsidRPr="006B5E91" w:rsidRDefault="009E22FC" w:rsidP="002D1BDE">
            <w:pPr>
              <w:pStyle w:val="ListParagraph"/>
              <w:numPr>
                <w:ilvl w:val="0"/>
                <w:numId w:val="2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eets undergo sentiment analysis to determine current speculation.</w:t>
            </w:r>
          </w:p>
          <w:p w14:paraId="17A73383" w14:textId="77777777" w:rsidR="009E22FC" w:rsidRPr="006B5E91" w:rsidRDefault="009E22FC" w:rsidP="002D1BDE">
            <w:pPr>
              <w:pStyle w:val="ListParagraph"/>
              <w:numPr>
                <w:ilvl w:val="0"/>
                <w:numId w:val="2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entiment is further weighted based on the Tweeter’s importance (ex: Elon Musk)</w:t>
            </w:r>
          </w:p>
          <w:p w14:paraId="046FDFD1" w14:textId="77777777" w:rsidR="009E22FC" w:rsidRPr="006B5E91" w:rsidRDefault="009E22FC" w:rsidP="002D1BDE">
            <w:pPr>
              <w:pStyle w:val="ListParagraph"/>
              <w:numPr>
                <w:ilvl w:val="0"/>
                <w:numId w:val="2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eatures are combined with historical closing prices to create an enriched dataset and retrain the model.</w:t>
            </w:r>
          </w:p>
        </w:tc>
      </w:tr>
      <w:tr w:rsidR="009E22FC" w:rsidRPr="006B5E91" w14:paraId="2F3BE02D" w14:textId="77777777" w:rsidTr="002D1BDE">
        <w:tc>
          <w:tcPr>
            <w:tcW w:w="1795" w:type="dxa"/>
            <w:shd w:val="clear" w:color="auto" w:fill="BFBFBF" w:themeFill="background1" w:themeFillShade="BF"/>
          </w:tcPr>
          <w:p w14:paraId="769091C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ternative flows</w:t>
            </w:r>
          </w:p>
        </w:tc>
        <w:tc>
          <w:tcPr>
            <w:tcW w:w="7555" w:type="dxa"/>
          </w:tcPr>
          <w:p w14:paraId="23347A1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9E22FC" w:rsidRPr="006B5E91" w14:paraId="2D2EE05D" w14:textId="77777777" w:rsidTr="002D1BDE">
        <w:tc>
          <w:tcPr>
            <w:tcW w:w="1795" w:type="dxa"/>
            <w:shd w:val="clear" w:color="auto" w:fill="BFBFBF" w:themeFill="background1" w:themeFillShade="BF"/>
          </w:tcPr>
          <w:p w14:paraId="2713FDC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44FCB169" w14:textId="77777777" w:rsidR="009E22FC" w:rsidRPr="006B5E91" w:rsidRDefault="009E22FC" w:rsidP="002D1BDE">
            <w:pPr>
              <w:pStyle w:val="ListParagraph"/>
              <w:numPr>
                <w:ilvl w:val="0"/>
                <w:numId w:val="2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cript could not fetch recent data – retry a few days later or alert Admin for manual overhaul.</w:t>
            </w:r>
          </w:p>
        </w:tc>
      </w:tr>
      <w:tr w:rsidR="009E22FC" w:rsidRPr="006B5E91" w14:paraId="4BB19393" w14:textId="77777777" w:rsidTr="002D1BDE">
        <w:tc>
          <w:tcPr>
            <w:tcW w:w="1795" w:type="dxa"/>
            <w:shd w:val="clear" w:color="auto" w:fill="BFBFBF" w:themeFill="background1" w:themeFillShade="BF"/>
          </w:tcPr>
          <w:p w14:paraId="7A6213B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5148E0C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new enriched dataset with the features is generated.</w:t>
            </w:r>
          </w:p>
          <w:p w14:paraId="1F9C5690" w14:textId="33D36EA8" w:rsidR="007D565E" w:rsidRPr="006B5E91" w:rsidRDefault="007D565E" w:rsidP="002D1BDE">
            <w:pPr>
              <w:spacing w:line="360" w:lineRule="auto"/>
              <w:jc w:val="both"/>
              <w:rPr>
                <w:rFonts w:ascii="Times New Roman" w:hAnsi="Times New Roman" w:cs="Times New Roman"/>
                <w:sz w:val="24"/>
                <w:szCs w:val="24"/>
              </w:rPr>
            </w:pPr>
          </w:p>
        </w:tc>
      </w:tr>
    </w:tbl>
    <w:p w14:paraId="76775041" w14:textId="383BC55C" w:rsidR="009E22FC" w:rsidRPr="006B5E91" w:rsidRDefault="000E18A0" w:rsidP="009E22FC">
      <w:pPr>
        <w:pStyle w:val="Heading1"/>
        <w:spacing w:line="360" w:lineRule="auto"/>
        <w:rPr>
          <w:rFonts w:ascii="Times New Roman" w:hAnsi="Times New Roman" w:cs="Times New Roman"/>
          <w:b/>
          <w:bCs/>
          <w:sz w:val="28"/>
          <w:szCs w:val="28"/>
        </w:rPr>
      </w:pPr>
      <w:bookmarkStart w:id="123" w:name="_Toc125556193"/>
      <w:bookmarkStart w:id="124" w:name="_Toc125663113"/>
      <w:bookmarkStart w:id="125" w:name="_Toc126571444"/>
      <w:r w:rsidRPr="006B5E91">
        <w:rPr>
          <w:rFonts w:ascii="Times New Roman" w:hAnsi="Times New Roman" w:cs="Times New Roman"/>
          <w:b/>
          <w:bCs/>
          <w:sz w:val="28"/>
          <w:szCs w:val="28"/>
        </w:rPr>
        <w:lastRenderedPageBreak/>
        <w:t>2.9</w:t>
      </w:r>
      <w:r w:rsidR="009E22FC" w:rsidRPr="006B5E91">
        <w:rPr>
          <w:rFonts w:ascii="Times New Roman" w:hAnsi="Times New Roman" w:cs="Times New Roman"/>
          <w:b/>
          <w:bCs/>
          <w:sz w:val="28"/>
          <w:szCs w:val="28"/>
        </w:rPr>
        <w:t xml:space="preserve">. </w:t>
      </w:r>
      <w:bookmarkEnd w:id="123"/>
      <w:r w:rsidRPr="006B5E91">
        <w:rPr>
          <w:rFonts w:ascii="Times New Roman" w:hAnsi="Times New Roman" w:cs="Times New Roman"/>
          <w:b/>
          <w:bCs/>
          <w:sz w:val="28"/>
          <w:szCs w:val="28"/>
        </w:rPr>
        <w:t>Requirements</w:t>
      </w:r>
      <w:bookmarkEnd w:id="124"/>
      <w:bookmarkEnd w:id="125"/>
    </w:p>
    <w:p w14:paraId="5A4ED65B" w14:textId="74ECA89B" w:rsidR="009E22FC" w:rsidRPr="006B5E91" w:rsidRDefault="00181D04" w:rsidP="009E22FC">
      <w:pPr>
        <w:pStyle w:val="Heading2"/>
        <w:spacing w:line="360" w:lineRule="auto"/>
        <w:rPr>
          <w:rFonts w:ascii="Times New Roman" w:hAnsi="Times New Roman" w:cs="Times New Roman"/>
          <w:sz w:val="24"/>
          <w:szCs w:val="24"/>
        </w:rPr>
      </w:pPr>
      <w:bookmarkStart w:id="126" w:name="_Toc125556194"/>
      <w:bookmarkStart w:id="127" w:name="_Toc125663114"/>
      <w:bookmarkStart w:id="128" w:name="_Toc126571445"/>
      <w:r w:rsidRPr="006B5E91">
        <w:rPr>
          <w:rFonts w:ascii="Times New Roman" w:hAnsi="Times New Roman" w:cs="Times New Roman"/>
          <w:sz w:val="24"/>
          <w:szCs w:val="24"/>
        </w:rPr>
        <w:t>2.9</w:t>
      </w:r>
      <w:r w:rsidR="009E22FC" w:rsidRPr="006B5E91">
        <w:rPr>
          <w:rFonts w:ascii="Times New Roman" w:hAnsi="Times New Roman" w:cs="Times New Roman"/>
          <w:sz w:val="24"/>
          <w:szCs w:val="24"/>
        </w:rPr>
        <w:t>.1 Functional requirements</w:t>
      </w:r>
      <w:bookmarkEnd w:id="126"/>
      <w:bookmarkEnd w:id="127"/>
      <w:bookmarkEnd w:id="128"/>
    </w:p>
    <w:p w14:paraId="07C8010F" w14:textId="43BB8E38" w:rsidR="009E22FC" w:rsidRPr="006B5E91" w:rsidRDefault="009E22FC" w:rsidP="00412C52">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functional requirements were determined based on priority using the ‘</w:t>
      </w:r>
      <w:proofErr w:type="spellStart"/>
      <w:r w:rsidRPr="006B5E91">
        <w:rPr>
          <w:rFonts w:ascii="Times New Roman" w:hAnsi="Times New Roman" w:cs="Times New Roman"/>
          <w:sz w:val="24"/>
          <w:szCs w:val="24"/>
        </w:rPr>
        <w:t>MoSCoW</w:t>
      </w:r>
      <w:proofErr w:type="spellEnd"/>
      <w:r w:rsidRPr="006B5E91">
        <w:rPr>
          <w:rFonts w:ascii="Times New Roman" w:hAnsi="Times New Roman" w:cs="Times New Roman"/>
          <w:sz w:val="24"/>
          <w:szCs w:val="24"/>
        </w:rPr>
        <w:t xml:space="preserve">’ technique, which is detailed </w:t>
      </w:r>
      <w:r w:rsidR="00412C52" w:rsidRPr="006B5E91">
        <w:rPr>
          <w:rFonts w:ascii="Times New Roman" w:hAnsi="Times New Roman" w:cs="Times New Roman"/>
          <w:sz w:val="24"/>
          <w:szCs w:val="24"/>
        </w:rPr>
        <w:t xml:space="preserve">in </w:t>
      </w:r>
      <w:hyperlink w:anchor="_B.5._Functional_requirements" w:history="1">
        <w:r w:rsidR="008F4E86" w:rsidRPr="006B5E91">
          <w:rPr>
            <w:rStyle w:val="Hyperlink"/>
            <w:rFonts w:ascii="Times New Roman" w:hAnsi="Times New Roman" w:cs="Times New Roman"/>
            <w:b/>
            <w:bCs/>
            <w:color w:val="auto"/>
            <w:sz w:val="24"/>
            <w:szCs w:val="24"/>
            <w:u w:val="none"/>
          </w:rPr>
          <w:t>APPENDIX B.5</w:t>
        </w:r>
      </w:hyperlink>
      <w:r w:rsidRPr="006B5E91">
        <w:rPr>
          <w:rFonts w:ascii="Times New Roman" w:hAnsi="Times New Roman" w:cs="Times New Roman"/>
          <w:sz w:val="24"/>
          <w:szCs w:val="24"/>
        </w:rPr>
        <w:t>.</w:t>
      </w:r>
    </w:p>
    <w:p w14:paraId="1EDD40CB" w14:textId="1907AB50"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9" w:name="_Toc121126707"/>
      <w:bookmarkStart w:id="130" w:name="_Toc12564973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unctional requirements</w:t>
      </w:r>
      <w:bookmarkEnd w:id="129"/>
      <w:r w:rsidR="00FF678B" w:rsidRPr="006B5E91">
        <w:rPr>
          <w:rFonts w:ascii="Times New Roman" w:hAnsi="Times New Roman" w:cs="Times New Roman"/>
          <w:b w:val="0"/>
          <w:bCs w:val="0"/>
          <w:smallCaps w:val="0"/>
          <w:sz w:val="24"/>
          <w:szCs w:val="24"/>
        </w:rPr>
        <w:t xml:space="preserve"> (</w:t>
      </w:r>
      <w:r w:rsidR="00FF678B" w:rsidRPr="006B5E91">
        <w:rPr>
          <w:rFonts w:ascii="Times New Roman" w:hAnsi="Times New Roman" w:cs="Times New Roman"/>
          <w:b w:val="0"/>
          <w:bCs w:val="0"/>
          <w:i/>
          <w:iCs/>
          <w:smallCaps w:val="0"/>
          <w:sz w:val="24"/>
          <w:szCs w:val="24"/>
        </w:rPr>
        <w:t>Self-Composed</w:t>
      </w:r>
      <w:r w:rsidR="00FF678B" w:rsidRPr="006B5E91">
        <w:rPr>
          <w:rFonts w:ascii="Times New Roman" w:hAnsi="Times New Roman" w:cs="Times New Roman"/>
          <w:b w:val="0"/>
          <w:bCs w:val="0"/>
          <w:smallCaps w:val="0"/>
          <w:sz w:val="24"/>
          <w:szCs w:val="24"/>
        </w:rPr>
        <w:t>)</w:t>
      </w:r>
      <w:bookmarkEnd w:id="130"/>
    </w:p>
    <w:tbl>
      <w:tblPr>
        <w:tblStyle w:val="TableGrid"/>
        <w:tblW w:w="0" w:type="auto"/>
        <w:tblLook w:val="04A0" w:firstRow="1" w:lastRow="0" w:firstColumn="1" w:lastColumn="0" w:noHBand="0" w:noVBand="1"/>
      </w:tblPr>
      <w:tblGrid>
        <w:gridCol w:w="923"/>
        <w:gridCol w:w="6493"/>
        <w:gridCol w:w="1077"/>
        <w:gridCol w:w="857"/>
      </w:tblGrid>
      <w:tr w:rsidR="009E22FC" w:rsidRPr="006B5E91" w14:paraId="56563450" w14:textId="77777777" w:rsidTr="002D1BDE">
        <w:tc>
          <w:tcPr>
            <w:tcW w:w="923" w:type="dxa"/>
          </w:tcPr>
          <w:p w14:paraId="290B62E5"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b/>
                <w:bCs/>
                <w:sz w:val="24"/>
                <w:szCs w:val="24"/>
              </w:rPr>
              <w:t>ID</w:t>
            </w:r>
          </w:p>
        </w:tc>
        <w:tc>
          <w:tcPr>
            <w:tcW w:w="6493" w:type="dxa"/>
          </w:tcPr>
          <w:p w14:paraId="34DDB90B"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b/>
                <w:bCs/>
                <w:sz w:val="24"/>
                <w:szCs w:val="24"/>
              </w:rPr>
              <w:t>Description</w:t>
            </w:r>
          </w:p>
        </w:tc>
        <w:tc>
          <w:tcPr>
            <w:tcW w:w="1077" w:type="dxa"/>
          </w:tcPr>
          <w:p w14:paraId="3910AA45" w14:textId="77777777" w:rsidR="009E22FC" w:rsidRPr="006B5E91" w:rsidRDefault="009E22F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Priority</w:t>
            </w:r>
          </w:p>
        </w:tc>
        <w:tc>
          <w:tcPr>
            <w:tcW w:w="857" w:type="dxa"/>
          </w:tcPr>
          <w:p w14:paraId="4F60F9A6" w14:textId="77777777" w:rsidR="009E22FC" w:rsidRPr="006B5E91" w:rsidRDefault="009E22FC" w:rsidP="002D1BDE">
            <w:pPr>
              <w:spacing w:line="360" w:lineRule="auto"/>
              <w:jc w:val="center"/>
              <w:rPr>
                <w:rFonts w:ascii="Times New Roman" w:hAnsi="Times New Roman" w:cs="Times New Roman"/>
                <w:b/>
                <w:bCs/>
                <w:sz w:val="24"/>
                <w:szCs w:val="24"/>
              </w:rPr>
            </w:pPr>
            <w:r w:rsidRPr="006B5E91">
              <w:rPr>
                <w:rFonts w:ascii="Times New Roman" w:hAnsi="Times New Roman" w:cs="Times New Roman"/>
                <w:b/>
                <w:bCs/>
                <w:sz w:val="24"/>
                <w:szCs w:val="24"/>
              </w:rPr>
              <w:t>Use Case</w:t>
            </w:r>
          </w:p>
        </w:tc>
      </w:tr>
      <w:tr w:rsidR="009E22FC" w:rsidRPr="006B5E91" w14:paraId="5EE36C61" w14:textId="77777777" w:rsidTr="002D1BDE">
        <w:tc>
          <w:tcPr>
            <w:tcW w:w="9350" w:type="dxa"/>
            <w:gridSpan w:val="4"/>
          </w:tcPr>
          <w:p w14:paraId="4421C731" w14:textId="77777777" w:rsidR="009E22FC" w:rsidRPr="006B5E91" w:rsidRDefault="009E22F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esearch level</w:t>
            </w:r>
          </w:p>
        </w:tc>
      </w:tr>
      <w:tr w:rsidR="009E22FC" w:rsidRPr="006B5E91" w14:paraId="42482921" w14:textId="77777777" w:rsidTr="002D1BDE">
        <w:tc>
          <w:tcPr>
            <w:tcW w:w="923" w:type="dxa"/>
          </w:tcPr>
          <w:p w14:paraId="55C1AD50"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w:t>
            </w:r>
          </w:p>
        </w:tc>
        <w:tc>
          <w:tcPr>
            <w:tcW w:w="6493" w:type="dxa"/>
          </w:tcPr>
          <w:p w14:paraId="0222BB5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robust and scalable implementation of the novel algorithm must be implemented that follows recommended standards.</w:t>
            </w:r>
          </w:p>
        </w:tc>
        <w:tc>
          <w:tcPr>
            <w:tcW w:w="1077" w:type="dxa"/>
          </w:tcPr>
          <w:p w14:paraId="097ACEC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475C7D85" w14:textId="77777777" w:rsidR="009E22FC" w:rsidRPr="006B5E91" w:rsidRDefault="009E22FC" w:rsidP="002D1BDE">
            <w:pPr>
              <w:spacing w:line="360" w:lineRule="auto"/>
              <w:jc w:val="center"/>
              <w:rPr>
                <w:rFonts w:ascii="Times New Roman" w:hAnsi="Times New Roman" w:cs="Times New Roman"/>
                <w:b/>
                <w:bCs/>
                <w:sz w:val="24"/>
                <w:szCs w:val="24"/>
              </w:rPr>
            </w:pPr>
            <w:r w:rsidRPr="006B5E91">
              <w:rPr>
                <w:rFonts w:ascii="Times New Roman" w:hAnsi="Times New Roman" w:cs="Times New Roman"/>
                <w:b/>
                <w:bCs/>
                <w:sz w:val="24"/>
                <w:szCs w:val="24"/>
              </w:rPr>
              <w:t>-</w:t>
            </w:r>
          </w:p>
        </w:tc>
      </w:tr>
      <w:tr w:rsidR="009E22FC" w:rsidRPr="006B5E91" w14:paraId="4136A6CA" w14:textId="77777777" w:rsidTr="002D1BDE">
        <w:tc>
          <w:tcPr>
            <w:tcW w:w="923" w:type="dxa"/>
          </w:tcPr>
          <w:p w14:paraId="655EAF07"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2</w:t>
            </w:r>
          </w:p>
        </w:tc>
        <w:tc>
          <w:tcPr>
            <w:tcW w:w="6493" w:type="dxa"/>
          </w:tcPr>
          <w:p w14:paraId="2DB87C8C" w14:textId="73E3D92E" w:rsidR="0041439E"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developed algorithm must be able to be used as existing layers and algorithms (ex: LSTM, CNN).</w:t>
            </w:r>
          </w:p>
          <w:p w14:paraId="7C6D89CA" w14:textId="343343B0" w:rsidR="0041439E" w:rsidRPr="006B5E91" w:rsidRDefault="0041439E" w:rsidP="002D1BDE">
            <w:pPr>
              <w:spacing w:line="360" w:lineRule="auto"/>
              <w:jc w:val="both"/>
              <w:rPr>
                <w:rFonts w:ascii="Times New Roman" w:hAnsi="Times New Roman" w:cs="Times New Roman"/>
                <w:sz w:val="24"/>
                <w:szCs w:val="24"/>
              </w:rPr>
            </w:pPr>
          </w:p>
        </w:tc>
        <w:tc>
          <w:tcPr>
            <w:tcW w:w="1077" w:type="dxa"/>
          </w:tcPr>
          <w:p w14:paraId="114BF9F4"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2AC0CAF3"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9E22FC" w:rsidRPr="006B5E91" w14:paraId="493CD972" w14:textId="77777777" w:rsidTr="002D1BDE">
        <w:tc>
          <w:tcPr>
            <w:tcW w:w="9350" w:type="dxa"/>
            <w:gridSpan w:val="4"/>
          </w:tcPr>
          <w:p w14:paraId="68A97D67" w14:textId="77777777" w:rsidR="009E22FC" w:rsidRPr="006B5E91" w:rsidRDefault="009E22F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ystem level</w:t>
            </w:r>
          </w:p>
        </w:tc>
      </w:tr>
      <w:tr w:rsidR="009E22FC" w:rsidRPr="006B5E91" w14:paraId="113C2454" w14:textId="77777777" w:rsidTr="002D1BDE">
        <w:tc>
          <w:tcPr>
            <w:tcW w:w="923" w:type="dxa"/>
          </w:tcPr>
          <w:p w14:paraId="3E6EBC03"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3</w:t>
            </w:r>
          </w:p>
        </w:tc>
        <w:tc>
          <w:tcPr>
            <w:tcW w:w="6493" w:type="dxa"/>
          </w:tcPr>
          <w:p w14:paraId="392F918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s must be able to choose a future date.</w:t>
            </w:r>
          </w:p>
        </w:tc>
        <w:tc>
          <w:tcPr>
            <w:tcW w:w="1077" w:type="dxa"/>
          </w:tcPr>
          <w:p w14:paraId="70EE20EF"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7A726290"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1</w:t>
            </w:r>
          </w:p>
        </w:tc>
      </w:tr>
      <w:tr w:rsidR="009E22FC" w:rsidRPr="006B5E91" w14:paraId="3644212C" w14:textId="77777777" w:rsidTr="002D1BDE">
        <w:tc>
          <w:tcPr>
            <w:tcW w:w="923" w:type="dxa"/>
          </w:tcPr>
          <w:p w14:paraId="4B4A614A"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4</w:t>
            </w:r>
          </w:p>
        </w:tc>
        <w:tc>
          <w:tcPr>
            <w:tcW w:w="6493" w:type="dxa"/>
          </w:tcPr>
          <w:p w14:paraId="7F83254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s must be able to view the point prediction price.</w:t>
            </w:r>
          </w:p>
        </w:tc>
        <w:tc>
          <w:tcPr>
            <w:tcW w:w="1077" w:type="dxa"/>
          </w:tcPr>
          <w:p w14:paraId="6539127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59874A8E"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3</w:t>
            </w:r>
          </w:p>
        </w:tc>
      </w:tr>
      <w:tr w:rsidR="009E22FC" w:rsidRPr="006B5E91" w14:paraId="310FC28E" w14:textId="77777777" w:rsidTr="002D1BDE">
        <w:tc>
          <w:tcPr>
            <w:tcW w:w="923" w:type="dxa"/>
          </w:tcPr>
          <w:p w14:paraId="6EB96AED"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5</w:t>
            </w:r>
          </w:p>
        </w:tc>
        <w:tc>
          <w:tcPr>
            <w:tcW w:w="6493" w:type="dxa"/>
          </w:tcPr>
          <w:p w14:paraId="5A47ED0C" w14:textId="77777777" w:rsidR="009E22FC" w:rsidRPr="006B5E91" w:rsidRDefault="009E22FC" w:rsidP="002D1BDE">
            <w:pPr>
              <w:tabs>
                <w:tab w:val="right" w:pos="64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must generate the point prediction price based on the user’s choice of data.</w:t>
            </w:r>
            <w:r w:rsidRPr="006B5E91">
              <w:rPr>
                <w:rFonts w:ascii="Times New Roman" w:hAnsi="Times New Roman" w:cs="Times New Roman"/>
                <w:sz w:val="24"/>
                <w:szCs w:val="24"/>
              </w:rPr>
              <w:tab/>
            </w:r>
          </w:p>
        </w:tc>
        <w:tc>
          <w:tcPr>
            <w:tcW w:w="1077" w:type="dxa"/>
          </w:tcPr>
          <w:p w14:paraId="145DD561"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6ECFB2E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2</w:t>
            </w:r>
          </w:p>
        </w:tc>
      </w:tr>
      <w:tr w:rsidR="009E22FC" w:rsidRPr="006B5E91" w14:paraId="08E26233" w14:textId="77777777" w:rsidTr="002D1BDE">
        <w:tc>
          <w:tcPr>
            <w:tcW w:w="923" w:type="dxa"/>
          </w:tcPr>
          <w:p w14:paraId="44A78BB1"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6</w:t>
            </w:r>
          </w:p>
        </w:tc>
        <w:tc>
          <w:tcPr>
            <w:tcW w:w="6493" w:type="dxa"/>
          </w:tcPr>
          <w:p w14:paraId="6AA6D16D"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cript must obtain the latest data available periodically.</w:t>
            </w:r>
          </w:p>
        </w:tc>
        <w:tc>
          <w:tcPr>
            <w:tcW w:w="1077" w:type="dxa"/>
          </w:tcPr>
          <w:p w14:paraId="1CBD316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211DA22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4</w:t>
            </w:r>
          </w:p>
        </w:tc>
      </w:tr>
      <w:tr w:rsidR="009E22FC" w:rsidRPr="006B5E91" w14:paraId="40A59EF4" w14:textId="77777777" w:rsidTr="002D1BDE">
        <w:tc>
          <w:tcPr>
            <w:tcW w:w="923" w:type="dxa"/>
          </w:tcPr>
          <w:p w14:paraId="6FDE028F"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7</w:t>
            </w:r>
          </w:p>
        </w:tc>
        <w:tc>
          <w:tcPr>
            <w:tcW w:w="6493" w:type="dxa"/>
          </w:tcPr>
          <w:p w14:paraId="3315257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cript must extract trends and sentiments from obtained data.</w:t>
            </w:r>
          </w:p>
        </w:tc>
        <w:tc>
          <w:tcPr>
            <w:tcW w:w="1077" w:type="dxa"/>
          </w:tcPr>
          <w:p w14:paraId="4D4AB69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c>
          <w:tcPr>
            <w:tcW w:w="857" w:type="dxa"/>
          </w:tcPr>
          <w:p w14:paraId="464ADA4D"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5</w:t>
            </w:r>
          </w:p>
        </w:tc>
      </w:tr>
      <w:tr w:rsidR="009E22FC" w:rsidRPr="006B5E91" w14:paraId="74C84926" w14:textId="77777777" w:rsidTr="002D1BDE">
        <w:tc>
          <w:tcPr>
            <w:tcW w:w="923" w:type="dxa"/>
          </w:tcPr>
          <w:p w14:paraId="2CCFCE75"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8</w:t>
            </w:r>
          </w:p>
        </w:tc>
        <w:tc>
          <w:tcPr>
            <w:tcW w:w="6493" w:type="dxa"/>
          </w:tcPr>
          <w:p w14:paraId="3B3033D9"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cript should weigh sentiment based on any influential personnel’s tweet.</w:t>
            </w:r>
          </w:p>
        </w:tc>
        <w:tc>
          <w:tcPr>
            <w:tcW w:w="1077" w:type="dxa"/>
          </w:tcPr>
          <w:p w14:paraId="4341E16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S</w:t>
            </w:r>
          </w:p>
        </w:tc>
        <w:tc>
          <w:tcPr>
            <w:tcW w:w="857" w:type="dxa"/>
          </w:tcPr>
          <w:p w14:paraId="5170F087"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6</w:t>
            </w:r>
          </w:p>
        </w:tc>
      </w:tr>
      <w:tr w:rsidR="009E22FC" w:rsidRPr="006B5E91" w14:paraId="6306E819" w14:textId="77777777" w:rsidTr="002D1BDE">
        <w:tc>
          <w:tcPr>
            <w:tcW w:w="923" w:type="dxa"/>
          </w:tcPr>
          <w:p w14:paraId="42AB3C67"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9</w:t>
            </w:r>
          </w:p>
        </w:tc>
        <w:tc>
          <w:tcPr>
            <w:tcW w:w="6493" w:type="dxa"/>
          </w:tcPr>
          <w:p w14:paraId="3E39102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rs should be able to view a range of prices along with the single-point price.</w:t>
            </w:r>
          </w:p>
        </w:tc>
        <w:tc>
          <w:tcPr>
            <w:tcW w:w="1077" w:type="dxa"/>
          </w:tcPr>
          <w:p w14:paraId="2E2DDF7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S</w:t>
            </w:r>
          </w:p>
        </w:tc>
        <w:tc>
          <w:tcPr>
            <w:tcW w:w="857" w:type="dxa"/>
          </w:tcPr>
          <w:p w14:paraId="30E1D721"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3</w:t>
            </w:r>
          </w:p>
        </w:tc>
      </w:tr>
      <w:tr w:rsidR="009E22FC" w:rsidRPr="006B5E91" w14:paraId="2325C8AF" w14:textId="77777777" w:rsidTr="002D1BDE">
        <w:tc>
          <w:tcPr>
            <w:tcW w:w="923" w:type="dxa"/>
          </w:tcPr>
          <w:p w14:paraId="1B03027E"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0</w:t>
            </w:r>
          </w:p>
        </w:tc>
        <w:tc>
          <w:tcPr>
            <w:tcW w:w="6493" w:type="dxa"/>
          </w:tcPr>
          <w:p w14:paraId="5D83557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should generate higher and lower bound uncertainty estimations.</w:t>
            </w:r>
          </w:p>
        </w:tc>
        <w:tc>
          <w:tcPr>
            <w:tcW w:w="1077" w:type="dxa"/>
          </w:tcPr>
          <w:p w14:paraId="1272B131"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S</w:t>
            </w:r>
          </w:p>
        </w:tc>
        <w:tc>
          <w:tcPr>
            <w:tcW w:w="857" w:type="dxa"/>
          </w:tcPr>
          <w:p w14:paraId="55045B0C"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2</w:t>
            </w:r>
          </w:p>
        </w:tc>
      </w:tr>
      <w:tr w:rsidR="009E22FC" w:rsidRPr="006B5E91" w14:paraId="2A2566A8" w14:textId="77777777" w:rsidTr="002D1BDE">
        <w:tc>
          <w:tcPr>
            <w:tcW w:w="923" w:type="dxa"/>
          </w:tcPr>
          <w:p w14:paraId="7B909592"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1</w:t>
            </w:r>
          </w:p>
        </w:tc>
        <w:tc>
          <w:tcPr>
            <w:tcW w:w="6493" w:type="dxa"/>
          </w:tcPr>
          <w:p w14:paraId="74C7047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GUI should plot the forecast with the current prices in a single graph to show the growth/decline.</w:t>
            </w:r>
          </w:p>
        </w:tc>
        <w:tc>
          <w:tcPr>
            <w:tcW w:w="1077" w:type="dxa"/>
          </w:tcPr>
          <w:p w14:paraId="12041265"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S</w:t>
            </w:r>
          </w:p>
        </w:tc>
        <w:tc>
          <w:tcPr>
            <w:tcW w:w="857" w:type="dxa"/>
          </w:tcPr>
          <w:p w14:paraId="41425E38"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3</w:t>
            </w:r>
          </w:p>
        </w:tc>
      </w:tr>
      <w:tr w:rsidR="009E22FC" w:rsidRPr="006B5E91" w14:paraId="1039AC37" w14:textId="77777777" w:rsidTr="002D1BDE">
        <w:tc>
          <w:tcPr>
            <w:tcW w:w="923" w:type="dxa"/>
          </w:tcPr>
          <w:p w14:paraId="77E00C7A"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2</w:t>
            </w:r>
          </w:p>
        </w:tc>
        <w:tc>
          <w:tcPr>
            <w:tcW w:w="6493" w:type="dxa"/>
          </w:tcPr>
          <w:p w14:paraId="694B8F2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could display some insights to the user, such as a highly influential tweet that made it predict the price.</w:t>
            </w:r>
          </w:p>
        </w:tc>
        <w:tc>
          <w:tcPr>
            <w:tcW w:w="1077" w:type="dxa"/>
          </w:tcPr>
          <w:p w14:paraId="12C03F5D"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C</w:t>
            </w:r>
          </w:p>
        </w:tc>
        <w:tc>
          <w:tcPr>
            <w:tcW w:w="857" w:type="dxa"/>
          </w:tcPr>
          <w:p w14:paraId="744B84FC"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UC:03</w:t>
            </w:r>
          </w:p>
        </w:tc>
      </w:tr>
      <w:tr w:rsidR="009E22FC" w:rsidRPr="006B5E91" w14:paraId="6358A988" w14:textId="77777777" w:rsidTr="002D1BDE">
        <w:tc>
          <w:tcPr>
            <w:tcW w:w="923" w:type="dxa"/>
          </w:tcPr>
          <w:p w14:paraId="0F90666B"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lastRenderedPageBreak/>
              <w:t>FR13</w:t>
            </w:r>
          </w:p>
        </w:tc>
        <w:tc>
          <w:tcPr>
            <w:tcW w:w="6493" w:type="dxa"/>
          </w:tcPr>
          <w:p w14:paraId="31B5BF5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s could authenticate and update the model with different parameters.</w:t>
            </w:r>
          </w:p>
        </w:tc>
        <w:tc>
          <w:tcPr>
            <w:tcW w:w="1077" w:type="dxa"/>
          </w:tcPr>
          <w:p w14:paraId="2479FD04"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C</w:t>
            </w:r>
          </w:p>
        </w:tc>
        <w:tc>
          <w:tcPr>
            <w:tcW w:w="857" w:type="dxa"/>
          </w:tcPr>
          <w:p w14:paraId="76EC53D2"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A</w:t>
            </w:r>
          </w:p>
        </w:tc>
      </w:tr>
      <w:tr w:rsidR="009E22FC" w:rsidRPr="006B5E91" w14:paraId="3D56E15B" w14:textId="77777777" w:rsidTr="002D1BDE">
        <w:tc>
          <w:tcPr>
            <w:tcW w:w="923" w:type="dxa"/>
          </w:tcPr>
          <w:p w14:paraId="5B6CA530"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4</w:t>
            </w:r>
          </w:p>
        </w:tc>
        <w:tc>
          <w:tcPr>
            <w:tcW w:w="6493" w:type="dxa"/>
          </w:tcPr>
          <w:p w14:paraId="720A1A0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s could get additional information about a prediction, such as the evaluation metric and accuracy.</w:t>
            </w:r>
          </w:p>
        </w:tc>
        <w:tc>
          <w:tcPr>
            <w:tcW w:w="1077" w:type="dxa"/>
          </w:tcPr>
          <w:p w14:paraId="08952E20"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C</w:t>
            </w:r>
          </w:p>
        </w:tc>
        <w:tc>
          <w:tcPr>
            <w:tcW w:w="857" w:type="dxa"/>
          </w:tcPr>
          <w:p w14:paraId="5E174249"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A</w:t>
            </w:r>
          </w:p>
        </w:tc>
      </w:tr>
      <w:tr w:rsidR="009E22FC" w:rsidRPr="006B5E91" w14:paraId="2402731F" w14:textId="77777777" w:rsidTr="002D1BDE">
        <w:tc>
          <w:tcPr>
            <w:tcW w:w="923" w:type="dxa"/>
          </w:tcPr>
          <w:p w14:paraId="49103D0B"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5</w:t>
            </w:r>
          </w:p>
        </w:tc>
        <w:tc>
          <w:tcPr>
            <w:tcW w:w="6493" w:type="dxa"/>
          </w:tcPr>
          <w:p w14:paraId="0F02B8C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will not produce forecasts for other cryptocurrencies.</w:t>
            </w:r>
          </w:p>
        </w:tc>
        <w:tc>
          <w:tcPr>
            <w:tcW w:w="1077" w:type="dxa"/>
          </w:tcPr>
          <w:p w14:paraId="76782FDD"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w:t>
            </w:r>
          </w:p>
        </w:tc>
        <w:tc>
          <w:tcPr>
            <w:tcW w:w="857" w:type="dxa"/>
          </w:tcPr>
          <w:p w14:paraId="7BD1359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A</w:t>
            </w:r>
          </w:p>
        </w:tc>
      </w:tr>
      <w:tr w:rsidR="009E22FC" w:rsidRPr="006B5E91" w14:paraId="164A1322" w14:textId="77777777" w:rsidTr="002D1BDE">
        <w:tc>
          <w:tcPr>
            <w:tcW w:w="923" w:type="dxa"/>
          </w:tcPr>
          <w:p w14:paraId="0D0730D3" w14:textId="77777777" w:rsidR="009E22FC" w:rsidRPr="006B5E91" w:rsidRDefault="009E22F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FR16</w:t>
            </w:r>
          </w:p>
        </w:tc>
        <w:tc>
          <w:tcPr>
            <w:tcW w:w="6493" w:type="dxa"/>
          </w:tcPr>
          <w:p w14:paraId="67E8C9D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will not produce real-time forecasts (ex: hourly).</w:t>
            </w:r>
          </w:p>
        </w:tc>
        <w:tc>
          <w:tcPr>
            <w:tcW w:w="1077" w:type="dxa"/>
          </w:tcPr>
          <w:p w14:paraId="6894505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w:t>
            </w:r>
          </w:p>
        </w:tc>
        <w:tc>
          <w:tcPr>
            <w:tcW w:w="857" w:type="dxa"/>
          </w:tcPr>
          <w:p w14:paraId="1CDAF086"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A</w:t>
            </w:r>
          </w:p>
        </w:tc>
      </w:tr>
    </w:tbl>
    <w:p w14:paraId="32CCB9A6" w14:textId="77777777" w:rsidR="009E22FC" w:rsidRPr="006B5E91" w:rsidRDefault="009E22FC" w:rsidP="009E22FC">
      <w:pPr>
        <w:spacing w:line="360" w:lineRule="auto"/>
        <w:rPr>
          <w:rFonts w:ascii="Times New Roman" w:hAnsi="Times New Roman" w:cs="Times New Roman"/>
          <w:sz w:val="24"/>
          <w:szCs w:val="24"/>
        </w:rPr>
      </w:pPr>
    </w:p>
    <w:p w14:paraId="72FAD4EB" w14:textId="09985F8C" w:rsidR="009E22FC" w:rsidRPr="006B5E91" w:rsidRDefault="00532B02" w:rsidP="009E22FC">
      <w:pPr>
        <w:pStyle w:val="Heading2"/>
        <w:spacing w:line="360" w:lineRule="auto"/>
        <w:rPr>
          <w:rFonts w:ascii="Times New Roman" w:hAnsi="Times New Roman" w:cs="Times New Roman"/>
          <w:sz w:val="24"/>
          <w:szCs w:val="24"/>
        </w:rPr>
      </w:pPr>
      <w:bookmarkStart w:id="131" w:name="_Toc125556195"/>
      <w:bookmarkStart w:id="132" w:name="_Toc125663115"/>
      <w:bookmarkStart w:id="133" w:name="_Toc126571446"/>
      <w:r w:rsidRPr="006B5E91">
        <w:rPr>
          <w:rFonts w:ascii="Times New Roman" w:hAnsi="Times New Roman" w:cs="Times New Roman"/>
          <w:sz w:val="24"/>
          <w:szCs w:val="24"/>
        </w:rPr>
        <w:t>2.9</w:t>
      </w:r>
      <w:r w:rsidR="009E22FC" w:rsidRPr="006B5E91">
        <w:rPr>
          <w:rFonts w:ascii="Times New Roman" w:hAnsi="Times New Roman" w:cs="Times New Roman"/>
          <w:sz w:val="24"/>
          <w:szCs w:val="24"/>
        </w:rPr>
        <w:t>.2 Non-functional requirements</w:t>
      </w:r>
      <w:bookmarkEnd w:id="131"/>
      <w:bookmarkEnd w:id="132"/>
      <w:bookmarkEnd w:id="133"/>
    </w:p>
    <w:p w14:paraId="1BC71D61" w14:textId="77777777" w:rsidR="009E22FC" w:rsidRPr="006B5E91" w:rsidRDefault="009E22FC"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prioritized the non-functional requirements based on the following two levels:</w:t>
      </w:r>
    </w:p>
    <w:p w14:paraId="40BEDC31" w14:textId="77777777" w:rsidR="009E22FC" w:rsidRPr="006B5E91" w:rsidRDefault="009E22FC" w:rsidP="009E22FC">
      <w:pPr>
        <w:pStyle w:val="ListParagraph"/>
        <w:numPr>
          <w:ilvl w:val="0"/>
          <w:numId w:val="24"/>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ortant – best to have them.</w:t>
      </w:r>
    </w:p>
    <w:p w14:paraId="5BCEF8CE" w14:textId="77777777" w:rsidR="00BD62CF" w:rsidRPr="006B5E91" w:rsidRDefault="009E22FC" w:rsidP="002D1BDE">
      <w:pPr>
        <w:pStyle w:val="ListParagraph"/>
        <w:numPr>
          <w:ilvl w:val="0"/>
          <w:numId w:val="24"/>
        </w:numPr>
        <w:spacing w:line="360" w:lineRule="auto"/>
        <w:jc w:val="both"/>
        <w:rPr>
          <w:rFonts w:ascii="Times New Roman" w:hAnsi="Times New Roman" w:cs="Times New Roman"/>
        </w:rPr>
      </w:pPr>
      <w:r w:rsidRPr="006B5E91">
        <w:rPr>
          <w:rFonts w:ascii="Times New Roman" w:hAnsi="Times New Roman" w:cs="Times New Roman"/>
          <w:sz w:val="24"/>
          <w:szCs w:val="24"/>
        </w:rPr>
        <w:t>Desirable – better to have them.</w:t>
      </w:r>
      <w:bookmarkStart w:id="134" w:name="_Toc121126708"/>
    </w:p>
    <w:p w14:paraId="54A2FBC1" w14:textId="5695D510"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35" w:name="_Toc125649736"/>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Non-functional requirements</w:t>
      </w:r>
      <w:bookmarkEnd w:id="134"/>
      <w:r w:rsidR="00507239" w:rsidRPr="006B5E91">
        <w:rPr>
          <w:rFonts w:ascii="Times New Roman" w:hAnsi="Times New Roman" w:cs="Times New Roman"/>
          <w:b w:val="0"/>
          <w:bCs w:val="0"/>
          <w:smallCaps w:val="0"/>
          <w:sz w:val="24"/>
          <w:szCs w:val="24"/>
        </w:rPr>
        <w:t xml:space="preserve"> (</w:t>
      </w:r>
      <w:r w:rsidR="00507239" w:rsidRPr="006B5E91">
        <w:rPr>
          <w:rFonts w:ascii="Times New Roman" w:hAnsi="Times New Roman" w:cs="Times New Roman"/>
          <w:b w:val="0"/>
          <w:bCs w:val="0"/>
          <w:i/>
          <w:iCs/>
          <w:smallCaps w:val="0"/>
          <w:sz w:val="24"/>
          <w:szCs w:val="24"/>
        </w:rPr>
        <w:t>Self-Composed</w:t>
      </w:r>
      <w:r w:rsidR="00507239" w:rsidRPr="006B5E91">
        <w:rPr>
          <w:rFonts w:ascii="Times New Roman" w:hAnsi="Times New Roman" w:cs="Times New Roman"/>
          <w:b w:val="0"/>
          <w:bCs w:val="0"/>
          <w:smallCaps w:val="0"/>
          <w:sz w:val="24"/>
          <w:szCs w:val="24"/>
        </w:rPr>
        <w:t>)</w:t>
      </w:r>
      <w:bookmarkEnd w:id="135"/>
    </w:p>
    <w:tbl>
      <w:tblPr>
        <w:tblStyle w:val="TableGrid"/>
        <w:tblW w:w="0" w:type="auto"/>
        <w:tblLook w:val="04A0" w:firstRow="1" w:lastRow="0" w:firstColumn="1" w:lastColumn="0" w:noHBand="0" w:noVBand="1"/>
      </w:tblPr>
      <w:tblGrid>
        <w:gridCol w:w="803"/>
        <w:gridCol w:w="1708"/>
        <w:gridCol w:w="5676"/>
        <w:gridCol w:w="1163"/>
      </w:tblGrid>
      <w:tr w:rsidR="009E22FC" w:rsidRPr="006B5E91" w14:paraId="30195AB8" w14:textId="77777777" w:rsidTr="002D1BDE">
        <w:tc>
          <w:tcPr>
            <w:tcW w:w="803" w:type="dxa"/>
          </w:tcPr>
          <w:p w14:paraId="0BA10D15"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D</w:t>
            </w:r>
          </w:p>
        </w:tc>
        <w:tc>
          <w:tcPr>
            <w:tcW w:w="1709" w:type="dxa"/>
          </w:tcPr>
          <w:p w14:paraId="3C7F9CAC"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equirement</w:t>
            </w:r>
          </w:p>
        </w:tc>
        <w:tc>
          <w:tcPr>
            <w:tcW w:w="5853" w:type="dxa"/>
          </w:tcPr>
          <w:p w14:paraId="06AA3540"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c>
          <w:tcPr>
            <w:tcW w:w="985" w:type="dxa"/>
          </w:tcPr>
          <w:p w14:paraId="4AC985A8" w14:textId="77777777" w:rsidR="009E22FC" w:rsidRPr="006B5E91" w:rsidRDefault="009E22FC"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iority</w:t>
            </w:r>
          </w:p>
        </w:tc>
      </w:tr>
      <w:tr w:rsidR="009E22FC" w:rsidRPr="006B5E91" w14:paraId="191A00FA" w14:textId="77777777" w:rsidTr="002D1BDE">
        <w:tc>
          <w:tcPr>
            <w:tcW w:w="803" w:type="dxa"/>
          </w:tcPr>
          <w:p w14:paraId="57BA12C5"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1</w:t>
            </w:r>
          </w:p>
        </w:tc>
        <w:tc>
          <w:tcPr>
            <w:tcW w:w="1709" w:type="dxa"/>
          </w:tcPr>
          <w:p w14:paraId="186EE5D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ance</w:t>
            </w:r>
          </w:p>
        </w:tc>
        <w:tc>
          <w:tcPr>
            <w:tcW w:w="5853" w:type="dxa"/>
          </w:tcPr>
          <w:p w14:paraId="717312A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must take little time to generate a forecast, given that a couple of extra features are in use.</w:t>
            </w:r>
          </w:p>
        </w:tc>
        <w:tc>
          <w:tcPr>
            <w:tcW w:w="985" w:type="dxa"/>
          </w:tcPr>
          <w:p w14:paraId="669FBCC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ortant</w:t>
            </w:r>
          </w:p>
        </w:tc>
      </w:tr>
      <w:tr w:rsidR="009E22FC" w:rsidRPr="006B5E91" w14:paraId="54DE7B71" w14:textId="77777777" w:rsidTr="002D1BDE">
        <w:tc>
          <w:tcPr>
            <w:tcW w:w="803" w:type="dxa"/>
          </w:tcPr>
          <w:p w14:paraId="15A432C4"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2</w:t>
            </w:r>
          </w:p>
        </w:tc>
        <w:tc>
          <w:tcPr>
            <w:tcW w:w="1709" w:type="dxa"/>
          </w:tcPr>
          <w:p w14:paraId="573C48AB"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ance</w:t>
            </w:r>
          </w:p>
        </w:tc>
        <w:tc>
          <w:tcPr>
            <w:tcW w:w="5853" w:type="dxa"/>
          </w:tcPr>
          <w:p w14:paraId="3EBC9C31"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must not unnecessarily keep updating its data.</w:t>
            </w:r>
          </w:p>
        </w:tc>
        <w:tc>
          <w:tcPr>
            <w:tcW w:w="985" w:type="dxa"/>
          </w:tcPr>
          <w:p w14:paraId="64C0D5F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ortant</w:t>
            </w:r>
          </w:p>
        </w:tc>
      </w:tr>
      <w:tr w:rsidR="009E22FC" w:rsidRPr="006B5E91" w14:paraId="5F3A3149" w14:textId="77777777" w:rsidTr="002D1BDE">
        <w:tc>
          <w:tcPr>
            <w:tcW w:w="803" w:type="dxa"/>
          </w:tcPr>
          <w:p w14:paraId="763275CA"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3</w:t>
            </w:r>
          </w:p>
        </w:tc>
        <w:tc>
          <w:tcPr>
            <w:tcW w:w="1709" w:type="dxa"/>
          </w:tcPr>
          <w:p w14:paraId="08DDBB2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ability</w:t>
            </w:r>
          </w:p>
        </w:tc>
        <w:tc>
          <w:tcPr>
            <w:tcW w:w="5853" w:type="dxa"/>
          </w:tcPr>
          <w:p w14:paraId="3D606E1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user interface must be simple and effective and provide user-friendly errors if any occur.</w:t>
            </w:r>
          </w:p>
        </w:tc>
        <w:tc>
          <w:tcPr>
            <w:tcW w:w="985" w:type="dxa"/>
          </w:tcPr>
          <w:p w14:paraId="376CAD1E"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ortant</w:t>
            </w:r>
          </w:p>
        </w:tc>
      </w:tr>
      <w:tr w:rsidR="009E22FC" w:rsidRPr="006B5E91" w14:paraId="5BD33B9D" w14:textId="77777777" w:rsidTr="002D1BDE">
        <w:tc>
          <w:tcPr>
            <w:tcW w:w="803" w:type="dxa"/>
          </w:tcPr>
          <w:p w14:paraId="5681B21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4</w:t>
            </w:r>
          </w:p>
        </w:tc>
        <w:tc>
          <w:tcPr>
            <w:tcW w:w="1709" w:type="dxa"/>
          </w:tcPr>
          <w:p w14:paraId="489AA7ED"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Maintainability </w:t>
            </w:r>
          </w:p>
        </w:tc>
        <w:tc>
          <w:tcPr>
            <w:tcW w:w="5853" w:type="dxa"/>
          </w:tcPr>
          <w:p w14:paraId="7028FB1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must document the codebase well in case of future reference, mainly the algorithm development repository.</w:t>
            </w:r>
          </w:p>
        </w:tc>
        <w:tc>
          <w:tcPr>
            <w:tcW w:w="985" w:type="dxa"/>
          </w:tcPr>
          <w:p w14:paraId="6F34E8C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ortant</w:t>
            </w:r>
          </w:p>
        </w:tc>
      </w:tr>
      <w:tr w:rsidR="009E22FC" w:rsidRPr="006B5E91" w14:paraId="2FC5FC8B" w14:textId="77777777" w:rsidTr="002D1BDE">
        <w:tc>
          <w:tcPr>
            <w:tcW w:w="803" w:type="dxa"/>
          </w:tcPr>
          <w:p w14:paraId="51A2D2B8"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5</w:t>
            </w:r>
          </w:p>
        </w:tc>
        <w:tc>
          <w:tcPr>
            <w:tcW w:w="1709" w:type="dxa"/>
          </w:tcPr>
          <w:p w14:paraId="6E7AD121"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Quality</w:t>
            </w:r>
          </w:p>
        </w:tc>
        <w:tc>
          <w:tcPr>
            <w:tcW w:w="5853" w:type="dxa"/>
          </w:tcPr>
          <w:p w14:paraId="78B5DB9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output must be of good quality so that it provides vital insights.</w:t>
            </w:r>
          </w:p>
        </w:tc>
        <w:tc>
          <w:tcPr>
            <w:tcW w:w="985" w:type="dxa"/>
          </w:tcPr>
          <w:p w14:paraId="73B632C1"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rable</w:t>
            </w:r>
          </w:p>
        </w:tc>
      </w:tr>
      <w:tr w:rsidR="009E22FC" w:rsidRPr="006B5E91" w14:paraId="0967098D" w14:textId="77777777" w:rsidTr="002D1BDE">
        <w:tc>
          <w:tcPr>
            <w:tcW w:w="803" w:type="dxa"/>
          </w:tcPr>
          <w:p w14:paraId="59761FA9"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6</w:t>
            </w:r>
          </w:p>
        </w:tc>
        <w:tc>
          <w:tcPr>
            <w:tcW w:w="1709" w:type="dxa"/>
          </w:tcPr>
          <w:p w14:paraId="23A974F5"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calability</w:t>
            </w:r>
          </w:p>
        </w:tc>
        <w:tc>
          <w:tcPr>
            <w:tcW w:w="5853" w:type="dxa"/>
          </w:tcPr>
          <w:p w14:paraId="36F89752"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must be deployed to a cloud with no scaling issues and good resources for efficient and optimal performance, especially as there could be multiple concurrent active user requests.</w:t>
            </w:r>
          </w:p>
        </w:tc>
        <w:tc>
          <w:tcPr>
            <w:tcW w:w="985" w:type="dxa"/>
          </w:tcPr>
          <w:p w14:paraId="79D20717"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rable</w:t>
            </w:r>
          </w:p>
        </w:tc>
      </w:tr>
      <w:tr w:rsidR="009E22FC" w:rsidRPr="006B5E91" w14:paraId="20A65ECB" w14:textId="77777777" w:rsidTr="002D1BDE">
        <w:tc>
          <w:tcPr>
            <w:tcW w:w="803" w:type="dxa"/>
          </w:tcPr>
          <w:p w14:paraId="50E61401"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7</w:t>
            </w:r>
          </w:p>
        </w:tc>
        <w:tc>
          <w:tcPr>
            <w:tcW w:w="1709" w:type="dxa"/>
          </w:tcPr>
          <w:p w14:paraId="259A4388"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ecurity</w:t>
            </w:r>
          </w:p>
        </w:tc>
        <w:tc>
          <w:tcPr>
            <w:tcW w:w="5853" w:type="dxa"/>
          </w:tcPr>
          <w:p w14:paraId="2A1D71BA"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must be resilient to attackers, specifically to prevent data manipulation.</w:t>
            </w:r>
          </w:p>
        </w:tc>
        <w:tc>
          <w:tcPr>
            <w:tcW w:w="985" w:type="dxa"/>
          </w:tcPr>
          <w:p w14:paraId="46A0C4B0"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rable</w:t>
            </w:r>
          </w:p>
        </w:tc>
      </w:tr>
      <w:tr w:rsidR="009E22FC" w:rsidRPr="006B5E91" w14:paraId="646B74F2" w14:textId="77777777" w:rsidTr="002D1BDE">
        <w:tc>
          <w:tcPr>
            <w:tcW w:w="803" w:type="dxa"/>
          </w:tcPr>
          <w:p w14:paraId="298F56D5"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lastRenderedPageBreak/>
              <w:t>NFR8</w:t>
            </w:r>
          </w:p>
        </w:tc>
        <w:tc>
          <w:tcPr>
            <w:tcW w:w="1709" w:type="dxa"/>
          </w:tcPr>
          <w:p w14:paraId="7B02EEFC"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atibility</w:t>
            </w:r>
          </w:p>
        </w:tc>
        <w:tc>
          <w:tcPr>
            <w:tcW w:w="5853" w:type="dxa"/>
          </w:tcPr>
          <w:p w14:paraId="3A972FEF"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developer must test the system on most browsers and mobile phones to ensure compatibility.</w:t>
            </w:r>
          </w:p>
        </w:tc>
        <w:tc>
          <w:tcPr>
            <w:tcW w:w="985" w:type="dxa"/>
          </w:tcPr>
          <w:p w14:paraId="5516BD5D"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rable</w:t>
            </w:r>
          </w:p>
        </w:tc>
      </w:tr>
      <w:tr w:rsidR="009E22FC" w:rsidRPr="006B5E91" w14:paraId="0A24C43C" w14:textId="77777777" w:rsidTr="002D1BDE">
        <w:tc>
          <w:tcPr>
            <w:tcW w:w="803" w:type="dxa"/>
          </w:tcPr>
          <w:p w14:paraId="097251CB" w14:textId="77777777" w:rsidR="009E22FC" w:rsidRPr="006B5E91" w:rsidRDefault="009E22FC"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NFR9</w:t>
            </w:r>
          </w:p>
        </w:tc>
        <w:tc>
          <w:tcPr>
            <w:tcW w:w="1709" w:type="dxa"/>
          </w:tcPr>
          <w:p w14:paraId="01B87F1D"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vailability</w:t>
            </w:r>
          </w:p>
        </w:tc>
        <w:tc>
          <w:tcPr>
            <w:tcW w:w="5853" w:type="dxa"/>
          </w:tcPr>
          <w:p w14:paraId="1DF12F03"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critical failures, the primary operator must be available and solve issues as soon as possible.</w:t>
            </w:r>
          </w:p>
        </w:tc>
        <w:tc>
          <w:tcPr>
            <w:tcW w:w="985" w:type="dxa"/>
          </w:tcPr>
          <w:p w14:paraId="48A557C4" w14:textId="77777777" w:rsidR="009E22FC" w:rsidRPr="006B5E91" w:rsidRDefault="009E22F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rable</w:t>
            </w:r>
          </w:p>
        </w:tc>
      </w:tr>
    </w:tbl>
    <w:p w14:paraId="3F88F6F5" w14:textId="15CA6143" w:rsidR="009E22FC" w:rsidRPr="006B5E91" w:rsidRDefault="000E18A0" w:rsidP="009E22FC">
      <w:pPr>
        <w:pStyle w:val="Heading1"/>
        <w:spacing w:line="360" w:lineRule="auto"/>
        <w:rPr>
          <w:rFonts w:ascii="Times New Roman" w:hAnsi="Times New Roman" w:cs="Times New Roman"/>
          <w:b/>
          <w:bCs/>
          <w:sz w:val="32"/>
          <w:szCs w:val="32"/>
        </w:rPr>
      </w:pPr>
      <w:bookmarkStart w:id="136" w:name="_Toc125556196"/>
      <w:bookmarkStart w:id="137" w:name="_Toc125663116"/>
      <w:bookmarkStart w:id="138" w:name="_Toc126571447"/>
      <w:r w:rsidRPr="006B5E91">
        <w:rPr>
          <w:rFonts w:ascii="Times New Roman" w:hAnsi="Times New Roman" w:cs="Times New Roman"/>
          <w:b/>
          <w:bCs/>
          <w:sz w:val="28"/>
          <w:szCs w:val="28"/>
        </w:rPr>
        <w:t>2.10</w:t>
      </w:r>
      <w:r w:rsidR="009E22FC" w:rsidRPr="006B5E91">
        <w:rPr>
          <w:rFonts w:ascii="Times New Roman" w:hAnsi="Times New Roman" w:cs="Times New Roman"/>
          <w:b/>
          <w:bCs/>
          <w:sz w:val="28"/>
          <w:szCs w:val="28"/>
        </w:rPr>
        <w:t xml:space="preserve">. </w:t>
      </w:r>
      <w:bookmarkEnd w:id="136"/>
      <w:r w:rsidRPr="006B5E91">
        <w:rPr>
          <w:rFonts w:ascii="Times New Roman" w:hAnsi="Times New Roman" w:cs="Times New Roman"/>
          <w:b/>
          <w:bCs/>
          <w:sz w:val="28"/>
          <w:szCs w:val="28"/>
        </w:rPr>
        <w:t>Chapter summary</w:t>
      </w:r>
      <w:bookmarkEnd w:id="137"/>
      <w:bookmarkEnd w:id="138"/>
    </w:p>
    <w:p w14:paraId="3BCC2CBF" w14:textId="3AF54F0F" w:rsidR="00BA5518" w:rsidRPr="006B5E91" w:rsidRDefault="00E122A7" w:rsidP="009E22F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In this chapter, the author defined necessary stakeholders interacting with the system and described how the interaction would occur, visualizing this using a rich picture diagram and </w:t>
      </w:r>
      <w:proofErr w:type="spellStart"/>
      <w:r w:rsidRPr="006B5E91">
        <w:rPr>
          <w:rFonts w:ascii="Times New Roman" w:hAnsi="Times New Roman" w:cs="Times New Roman"/>
          <w:sz w:val="24"/>
          <w:szCs w:val="24"/>
        </w:rPr>
        <w:t>Saunder’s</w:t>
      </w:r>
      <w:proofErr w:type="spellEnd"/>
      <w:r w:rsidRPr="006B5E91">
        <w:rPr>
          <w:rFonts w:ascii="Times New Roman" w:hAnsi="Times New Roman" w:cs="Times New Roman"/>
          <w:sz w:val="24"/>
          <w:szCs w:val="24"/>
        </w:rPr>
        <w:t xml:space="preserve"> Onion model. Additionally, requirement elicitation techniques, their reasoning, and their respective findings were discussed and presented. Finally, they specified the use cases, associated descriptions, and system requirements.</w:t>
      </w:r>
    </w:p>
    <w:p w14:paraId="1300CE3C" w14:textId="20F498E2" w:rsidR="006D1EF0" w:rsidRPr="006B5E91" w:rsidRDefault="006D1EF0" w:rsidP="009E22FC">
      <w:pPr>
        <w:spacing w:line="360" w:lineRule="auto"/>
        <w:jc w:val="both"/>
        <w:rPr>
          <w:rFonts w:ascii="Times New Roman" w:hAnsi="Times New Roman" w:cs="Times New Roman"/>
          <w:sz w:val="24"/>
          <w:szCs w:val="24"/>
        </w:rPr>
      </w:pPr>
    </w:p>
    <w:p w14:paraId="1BC99C90" w14:textId="77777777" w:rsidR="006D1EF0" w:rsidRPr="006B5E91" w:rsidRDefault="006D1EF0" w:rsidP="009E22FC">
      <w:pPr>
        <w:spacing w:line="360" w:lineRule="auto"/>
        <w:jc w:val="both"/>
        <w:rPr>
          <w:rFonts w:ascii="Times New Roman" w:hAnsi="Times New Roman" w:cs="Times New Roman"/>
          <w:sz w:val="24"/>
          <w:szCs w:val="24"/>
        </w:rPr>
        <w:sectPr w:rsidR="006D1EF0" w:rsidRPr="006B5E91" w:rsidSect="00216BFE">
          <w:headerReference w:type="default" r:id="rId20"/>
          <w:headerReference w:type="first" r:id="rId21"/>
          <w:pgSz w:w="12240" w:h="15840"/>
          <w:pgMar w:top="1440" w:right="1440" w:bottom="1440" w:left="1440" w:header="720" w:footer="720" w:gutter="0"/>
          <w:cols w:space="720"/>
          <w:titlePg/>
          <w:docGrid w:linePitch="360"/>
        </w:sectPr>
      </w:pPr>
    </w:p>
    <w:p w14:paraId="46781C64" w14:textId="4DBB4AFB" w:rsidR="00167493" w:rsidRPr="006B5E91" w:rsidRDefault="00167493" w:rsidP="00167493">
      <w:pPr>
        <w:pStyle w:val="Heading1"/>
        <w:spacing w:line="360" w:lineRule="auto"/>
        <w:rPr>
          <w:rFonts w:ascii="Times New Roman" w:hAnsi="Times New Roman" w:cs="Times New Roman"/>
          <w:b/>
          <w:bCs/>
          <w:sz w:val="32"/>
          <w:szCs w:val="32"/>
        </w:rPr>
      </w:pPr>
      <w:bookmarkStart w:id="139" w:name="_Toc125663117"/>
      <w:bookmarkStart w:id="140" w:name="_Toc126571448"/>
      <w:r w:rsidRPr="006B5E91">
        <w:rPr>
          <w:rFonts w:ascii="Times New Roman" w:hAnsi="Times New Roman" w:cs="Times New Roman"/>
          <w:b/>
          <w:bCs/>
          <w:sz w:val="32"/>
          <w:szCs w:val="32"/>
        </w:rPr>
        <w:lastRenderedPageBreak/>
        <w:t xml:space="preserve">CHAPTER 03. </w:t>
      </w:r>
      <w:r w:rsidR="00B60372" w:rsidRPr="006B5E91">
        <w:rPr>
          <w:rFonts w:ascii="Times New Roman" w:hAnsi="Times New Roman" w:cs="Times New Roman"/>
          <w:b/>
          <w:bCs/>
          <w:sz w:val="32"/>
          <w:szCs w:val="32"/>
        </w:rPr>
        <w:t>DESIGN</w:t>
      </w:r>
      <w:bookmarkEnd w:id="139"/>
      <w:bookmarkEnd w:id="140"/>
    </w:p>
    <w:p w14:paraId="794BCB2C" w14:textId="47845230" w:rsidR="000704C4" w:rsidRPr="006B5E91" w:rsidRDefault="000704C4" w:rsidP="000704C4">
      <w:pPr>
        <w:pStyle w:val="Heading1"/>
        <w:spacing w:line="360" w:lineRule="auto"/>
        <w:rPr>
          <w:rFonts w:ascii="Times New Roman" w:hAnsi="Times New Roman" w:cs="Times New Roman"/>
          <w:b/>
          <w:bCs/>
          <w:sz w:val="28"/>
          <w:szCs w:val="28"/>
        </w:rPr>
      </w:pPr>
      <w:bookmarkStart w:id="141" w:name="_Toc125556612"/>
      <w:bookmarkStart w:id="142" w:name="_Toc125663118"/>
      <w:bookmarkStart w:id="143" w:name="_Toc126571449"/>
      <w:r w:rsidRPr="006B5E91">
        <w:rPr>
          <w:rFonts w:ascii="Times New Roman" w:hAnsi="Times New Roman" w:cs="Times New Roman"/>
          <w:b/>
          <w:bCs/>
          <w:sz w:val="28"/>
          <w:szCs w:val="28"/>
        </w:rPr>
        <w:t xml:space="preserve">3.1. </w:t>
      </w:r>
      <w:bookmarkEnd w:id="141"/>
      <w:r w:rsidRPr="006B5E91">
        <w:rPr>
          <w:rFonts w:ascii="Times New Roman" w:hAnsi="Times New Roman" w:cs="Times New Roman"/>
          <w:b/>
          <w:bCs/>
          <w:sz w:val="28"/>
          <w:szCs w:val="28"/>
        </w:rPr>
        <w:t>Chapter overview</w:t>
      </w:r>
      <w:bookmarkEnd w:id="142"/>
      <w:bookmarkEnd w:id="143"/>
    </w:p>
    <w:p w14:paraId="6BBE4E45"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this chapter, the author focuses on selecting suitable architectural structures for implementation, considering the gathered requirements. Specifically, high-level, low-level, and associated design diagrams are presented alongside necessary UI wireframes and the reasoning behind each choice. Moreover, the novel algorithm architecture is also proposed.</w:t>
      </w:r>
    </w:p>
    <w:p w14:paraId="7ECD8D7F" w14:textId="24666ED3" w:rsidR="000704C4" w:rsidRPr="006B5E91" w:rsidRDefault="000704C4" w:rsidP="000704C4">
      <w:pPr>
        <w:pStyle w:val="Heading1"/>
        <w:spacing w:line="360" w:lineRule="auto"/>
        <w:rPr>
          <w:rFonts w:ascii="Times New Roman" w:hAnsi="Times New Roman" w:cs="Times New Roman"/>
          <w:b/>
          <w:bCs/>
          <w:sz w:val="28"/>
          <w:szCs w:val="28"/>
        </w:rPr>
      </w:pPr>
      <w:bookmarkStart w:id="144" w:name="_Toc125556613"/>
      <w:bookmarkStart w:id="145" w:name="_Toc125663119"/>
      <w:bookmarkStart w:id="146" w:name="_Toc126571450"/>
      <w:r w:rsidRPr="006B5E91">
        <w:rPr>
          <w:rFonts w:ascii="Times New Roman" w:hAnsi="Times New Roman" w:cs="Times New Roman"/>
          <w:b/>
          <w:bCs/>
          <w:sz w:val="28"/>
          <w:szCs w:val="28"/>
        </w:rPr>
        <w:t xml:space="preserve">3.2. </w:t>
      </w:r>
      <w:bookmarkEnd w:id="144"/>
      <w:r w:rsidRPr="006B5E91">
        <w:rPr>
          <w:rFonts w:ascii="Times New Roman" w:hAnsi="Times New Roman" w:cs="Times New Roman"/>
          <w:b/>
          <w:bCs/>
          <w:sz w:val="28"/>
          <w:szCs w:val="28"/>
        </w:rPr>
        <w:t>Design goals</w:t>
      </w:r>
      <w:bookmarkEnd w:id="145"/>
      <w:bookmarkEnd w:id="146"/>
    </w:p>
    <w:p w14:paraId="2EBA38A6" w14:textId="7626A5D3" w:rsidR="000704C4" w:rsidRPr="006B5E91" w:rsidRDefault="000704C4" w:rsidP="000704C4">
      <w:pPr>
        <w:pStyle w:val="Caption"/>
        <w:keepNext/>
        <w:jc w:val="center"/>
        <w:rPr>
          <w:rFonts w:ascii="Times New Roman" w:hAnsi="Times New Roman" w:cs="Times New Roman"/>
          <w:b w:val="0"/>
          <w:bCs w:val="0"/>
          <w:smallCaps w:val="0"/>
          <w:sz w:val="24"/>
          <w:szCs w:val="24"/>
        </w:rPr>
      </w:pPr>
      <w:bookmarkStart w:id="147" w:name="_Toc121648768"/>
      <w:bookmarkStart w:id="148" w:name="_Toc12564973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esign goals of the proposed system</w:t>
      </w:r>
      <w:bookmarkEnd w:id="147"/>
      <w:r w:rsidR="002961A9" w:rsidRPr="006B5E91">
        <w:rPr>
          <w:rFonts w:ascii="Times New Roman" w:hAnsi="Times New Roman" w:cs="Times New Roman"/>
          <w:b w:val="0"/>
          <w:bCs w:val="0"/>
          <w:smallCaps w:val="0"/>
          <w:sz w:val="24"/>
          <w:szCs w:val="24"/>
        </w:rPr>
        <w:t xml:space="preserve"> (</w:t>
      </w:r>
      <w:r w:rsidR="002961A9" w:rsidRPr="006B5E91">
        <w:rPr>
          <w:rFonts w:ascii="Times New Roman" w:hAnsi="Times New Roman" w:cs="Times New Roman"/>
          <w:b w:val="0"/>
          <w:bCs w:val="0"/>
          <w:i/>
          <w:iCs/>
          <w:smallCaps w:val="0"/>
          <w:sz w:val="24"/>
          <w:szCs w:val="24"/>
        </w:rPr>
        <w:t>Self-Composed</w:t>
      </w:r>
      <w:r w:rsidR="002961A9" w:rsidRPr="006B5E91">
        <w:rPr>
          <w:rFonts w:ascii="Times New Roman" w:hAnsi="Times New Roman" w:cs="Times New Roman"/>
          <w:b w:val="0"/>
          <w:bCs w:val="0"/>
          <w:smallCaps w:val="0"/>
          <w:sz w:val="24"/>
          <w:szCs w:val="24"/>
        </w:rPr>
        <w:t>)</w:t>
      </w:r>
      <w:bookmarkEnd w:id="148"/>
    </w:p>
    <w:tbl>
      <w:tblPr>
        <w:tblStyle w:val="TableGrid"/>
        <w:tblW w:w="0" w:type="auto"/>
        <w:tblLook w:val="04A0" w:firstRow="1" w:lastRow="0" w:firstColumn="1" w:lastColumn="0" w:noHBand="0" w:noVBand="1"/>
      </w:tblPr>
      <w:tblGrid>
        <w:gridCol w:w="1696"/>
        <w:gridCol w:w="7654"/>
      </w:tblGrid>
      <w:tr w:rsidR="000704C4" w:rsidRPr="006B5E91" w14:paraId="21438CAC" w14:textId="77777777" w:rsidTr="002D1BDE">
        <w:tc>
          <w:tcPr>
            <w:tcW w:w="1696" w:type="dxa"/>
          </w:tcPr>
          <w:p w14:paraId="391C075B" w14:textId="77777777" w:rsidR="000704C4" w:rsidRPr="006B5E91" w:rsidRDefault="000704C4"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Goal</w:t>
            </w:r>
          </w:p>
        </w:tc>
        <w:tc>
          <w:tcPr>
            <w:tcW w:w="7654" w:type="dxa"/>
          </w:tcPr>
          <w:p w14:paraId="0352F9BD" w14:textId="77777777" w:rsidR="000704C4" w:rsidRPr="006B5E91" w:rsidRDefault="000704C4"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Justification</w:t>
            </w:r>
          </w:p>
        </w:tc>
      </w:tr>
      <w:tr w:rsidR="000704C4" w:rsidRPr="006B5E91" w14:paraId="5DBEC307" w14:textId="77777777" w:rsidTr="002D1BDE">
        <w:tc>
          <w:tcPr>
            <w:tcW w:w="1696" w:type="dxa"/>
          </w:tcPr>
          <w:p w14:paraId="37786121"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ance</w:t>
            </w:r>
          </w:p>
        </w:tc>
        <w:tc>
          <w:tcPr>
            <w:tcW w:w="7654" w:type="dxa"/>
          </w:tcPr>
          <w:p w14:paraId="2032F3C6"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typical flow in TS forecasting requires retraining the model whenever a prediction is made, as the data the model had been trained on could be outdated. However, as multiple features are being used in the proposed system, this can severely hinder performance. The author can avoid this by storing past data and only fetching needed data when necessary; as a further step, the data can be fetched periodically. The model can automatically be retrained beginning each day (which would deem the retraining step on each inference unnecessary) as the solution proposed.</w:t>
            </w:r>
          </w:p>
        </w:tc>
      </w:tr>
      <w:tr w:rsidR="000704C4" w:rsidRPr="006B5E91" w14:paraId="107F692B" w14:textId="77777777" w:rsidTr="002D1BDE">
        <w:tc>
          <w:tcPr>
            <w:tcW w:w="1696" w:type="dxa"/>
          </w:tcPr>
          <w:p w14:paraId="7A4CC40C"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ability</w:t>
            </w:r>
          </w:p>
        </w:tc>
        <w:tc>
          <w:tcPr>
            <w:tcW w:w="7654" w:type="dxa"/>
          </w:tcPr>
          <w:p w14:paraId="6E09FEC3"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ased on the analysis obtained during the requirement-gathering phase, there were mixed thoughts on whether the application would benefit people who are not experts in cryptocurrencies. Therefore, this requirement is mandatory as it is crucial to create a system that is as user-friendly as possible to be used by users across all levels of expertise.</w:t>
            </w:r>
          </w:p>
        </w:tc>
      </w:tr>
      <w:tr w:rsidR="000704C4" w:rsidRPr="006B5E91" w14:paraId="29373D80" w14:textId="77777777" w:rsidTr="002D1BDE">
        <w:tc>
          <w:tcPr>
            <w:tcW w:w="1696" w:type="dxa"/>
          </w:tcPr>
          <w:p w14:paraId="02F24083"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Quality</w:t>
            </w:r>
          </w:p>
        </w:tc>
        <w:tc>
          <w:tcPr>
            <w:tcW w:w="7654" w:type="dxa"/>
          </w:tcPr>
          <w:p w14:paraId="22A1834F"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output must be of the highest possible quality. Also, as identified in the gathered requirements, the system must display a range of prices to provide more conviction. Additionally, providing insights into how the model made the inference is an added benefit if time permits.</w:t>
            </w:r>
          </w:p>
        </w:tc>
      </w:tr>
      <w:tr w:rsidR="000704C4" w:rsidRPr="006B5E91" w14:paraId="4762728F" w14:textId="77777777" w:rsidTr="002D1BDE">
        <w:tc>
          <w:tcPr>
            <w:tcW w:w="1696" w:type="dxa"/>
          </w:tcPr>
          <w:p w14:paraId="473F3323"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Maintainability</w:t>
            </w:r>
          </w:p>
        </w:tc>
        <w:tc>
          <w:tcPr>
            <w:tcW w:w="7654" w:type="dxa"/>
          </w:tcPr>
          <w:p w14:paraId="5E99A52C"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implied by the author, the research must yield two products for the project to be successful. The goal of maintainability is solely for the research product proposed. The architecture of the algorithm must be optimal and independent to be able to be used as a reference for future research.</w:t>
            </w:r>
          </w:p>
        </w:tc>
      </w:tr>
    </w:tbl>
    <w:p w14:paraId="26D1AF2B" w14:textId="55B28A92" w:rsidR="000704C4" w:rsidRPr="006B5E91" w:rsidRDefault="000704C4" w:rsidP="000704C4">
      <w:pPr>
        <w:pStyle w:val="Heading1"/>
        <w:spacing w:line="360" w:lineRule="auto"/>
        <w:rPr>
          <w:rFonts w:ascii="Times New Roman" w:hAnsi="Times New Roman" w:cs="Times New Roman"/>
          <w:b/>
          <w:bCs/>
          <w:sz w:val="28"/>
          <w:szCs w:val="28"/>
        </w:rPr>
      </w:pPr>
      <w:bookmarkStart w:id="149" w:name="_Toc125556614"/>
      <w:bookmarkStart w:id="150" w:name="_Toc125663120"/>
      <w:bookmarkStart w:id="151" w:name="_Toc126571451"/>
      <w:r w:rsidRPr="006B5E91">
        <w:rPr>
          <w:rFonts w:ascii="Times New Roman" w:hAnsi="Times New Roman" w:cs="Times New Roman"/>
          <w:b/>
          <w:bCs/>
          <w:sz w:val="28"/>
          <w:szCs w:val="28"/>
        </w:rPr>
        <w:t xml:space="preserve">3.3. </w:t>
      </w:r>
      <w:bookmarkEnd w:id="149"/>
      <w:r w:rsidRPr="006B5E91">
        <w:rPr>
          <w:rFonts w:ascii="Times New Roman" w:hAnsi="Times New Roman" w:cs="Times New Roman"/>
          <w:b/>
          <w:bCs/>
          <w:sz w:val="28"/>
          <w:szCs w:val="28"/>
        </w:rPr>
        <w:t>High level design</w:t>
      </w:r>
      <w:bookmarkEnd w:id="150"/>
      <w:bookmarkEnd w:id="151"/>
    </w:p>
    <w:p w14:paraId="0327702B" w14:textId="2F38D7A3" w:rsidR="00C61569" w:rsidRPr="006B5E91" w:rsidRDefault="00C61569" w:rsidP="00C61569">
      <w:pPr>
        <w:pStyle w:val="Heading2"/>
        <w:spacing w:line="360" w:lineRule="auto"/>
        <w:rPr>
          <w:rFonts w:ascii="Times New Roman" w:hAnsi="Times New Roman" w:cs="Times New Roman"/>
          <w:b/>
          <w:bCs/>
          <w:sz w:val="24"/>
          <w:szCs w:val="24"/>
        </w:rPr>
      </w:pPr>
      <w:bookmarkStart w:id="152" w:name="_Toc125663121"/>
      <w:bookmarkStart w:id="153" w:name="_Toc126571452"/>
      <w:r w:rsidRPr="006B5E91">
        <w:rPr>
          <w:rFonts w:ascii="Times New Roman" w:hAnsi="Times New Roman" w:cs="Times New Roman"/>
          <w:b/>
          <w:bCs/>
          <w:sz w:val="24"/>
          <w:szCs w:val="24"/>
        </w:rPr>
        <w:t>3.3.1. Architecture diagram</w:t>
      </w:r>
      <w:bookmarkEnd w:id="152"/>
      <w:bookmarkEnd w:id="153"/>
    </w:p>
    <w:p w14:paraId="5539C895"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s high-level architecture design is depicted below. The author chose a three-tiered architecture because of the distinct separation of concerns of the presentation, logic and data layers.</w:t>
      </w:r>
    </w:p>
    <w:p w14:paraId="24D0CC4E" w14:textId="77777777" w:rsidR="000704C4" w:rsidRPr="006B5E91" w:rsidRDefault="000704C4" w:rsidP="000704C4">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26E9C80" wp14:editId="3790EBF1">
            <wp:extent cx="3962400" cy="52053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84326" cy="5234128"/>
                    </a:xfrm>
                    <a:prstGeom prst="rect">
                      <a:avLst/>
                    </a:prstGeom>
                    <a:noFill/>
                    <a:ln>
                      <a:noFill/>
                    </a:ln>
                  </pic:spPr>
                </pic:pic>
              </a:graphicData>
            </a:graphic>
          </wp:inline>
        </w:drawing>
      </w:r>
    </w:p>
    <w:p w14:paraId="793A8D72" w14:textId="7E3E3FE5" w:rsidR="000704C4" w:rsidRPr="006B5E91" w:rsidRDefault="000704C4" w:rsidP="000704C4">
      <w:pPr>
        <w:pStyle w:val="Caption"/>
        <w:jc w:val="center"/>
        <w:rPr>
          <w:rFonts w:ascii="Times New Roman" w:hAnsi="Times New Roman" w:cs="Times New Roman"/>
          <w:b w:val="0"/>
          <w:bCs w:val="0"/>
          <w:smallCaps w:val="0"/>
          <w:sz w:val="24"/>
          <w:szCs w:val="24"/>
        </w:rPr>
      </w:pPr>
      <w:bookmarkStart w:id="154" w:name="_Toc121649174"/>
      <w:bookmarkStart w:id="155" w:name="_Toc12564975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hree-tiered architectur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54"/>
      <w:bookmarkEnd w:id="155"/>
    </w:p>
    <w:p w14:paraId="175AE0E1" w14:textId="0735BBAB" w:rsidR="00C33E34" w:rsidRPr="006B5E91" w:rsidRDefault="00C33E34" w:rsidP="00C33E34">
      <w:pPr>
        <w:pStyle w:val="Heading2"/>
        <w:spacing w:line="360" w:lineRule="auto"/>
        <w:rPr>
          <w:rFonts w:ascii="Times New Roman" w:hAnsi="Times New Roman" w:cs="Times New Roman"/>
          <w:b/>
          <w:bCs/>
          <w:sz w:val="24"/>
          <w:szCs w:val="24"/>
        </w:rPr>
      </w:pPr>
      <w:bookmarkStart w:id="156" w:name="_Toc125663122"/>
      <w:bookmarkStart w:id="157" w:name="_Toc126571453"/>
      <w:r w:rsidRPr="006B5E91">
        <w:rPr>
          <w:rFonts w:ascii="Times New Roman" w:hAnsi="Times New Roman" w:cs="Times New Roman"/>
          <w:b/>
          <w:bCs/>
          <w:sz w:val="24"/>
          <w:szCs w:val="24"/>
        </w:rPr>
        <w:lastRenderedPageBreak/>
        <w:t>3.3.2. Discussion of tiers of the architecture</w:t>
      </w:r>
      <w:bookmarkEnd w:id="156"/>
      <w:bookmarkEnd w:id="157"/>
    </w:p>
    <w:p w14:paraId="565148B2" w14:textId="01B85328"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ata Tier</w:t>
      </w:r>
    </w:p>
    <w:p w14:paraId="075EBF4A" w14:textId="77777777" w:rsidR="000704C4" w:rsidRPr="006B5E91" w:rsidRDefault="000704C4" w:rsidP="000704C4">
      <w:p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All data in this layer are fetched from an API and stored in individual documents to ensure updated data is available whenever necessary.</w:t>
      </w:r>
    </w:p>
    <w:p w14:paraId="58DD3F91" w14:textId="77777777" w:rsidR="000704C4" w:rsidRPr="006B5E91" w:rsidRDefault="000704C4" w:rsidP="000704C4">
      <w:pPr>
        <w:pStyle w:val="ListParagraph"/>
        <w:numPr>
          <w:ilvl w:val="0"/>
          <w:numId w:val="28"/>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historical data &amp; block reward – historical data of BTC closing prices of the past several years and the associated block reward obtained for mining BTC.</w:t>
      </w:r>
    </w:p>
    <w:p w14:paraId="3ADC74AB" w14:textId="77777777" w:rsidR="000704C4" w:rsidRPr="006B5E91" w:rsidRDefault="000704C4" w:rsidP="000704C4">
      <w:pPr>
        <w:pStyle w:val="ListParagraph"/>
        <w:numPr>
          <w:ilvl w:val="0"/>
          <w:numId w:val="28"/>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oogle Trends - historical data of the number of searches made each day that are BTC related.</w:t>
      </w:r>
    </w:p>
    <w:p w14:paraId="3674998A" w14:textId="77777777" w:rsidR="000704C4" w:rsidRPr="006B5E91" w:rsidRDefault="000704C4" w:rsidP="000704C4">
      <w:pPr>
        <w:pStyle w:val="ListParagraph"/>
        <w:numPr>
          <w:ilvl w:val="0"/>
          <w:numId w:val="28"/>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itter volume – historical data of the number of tweets posted each day that are BTC related.</w:t>
      </w:r>
    </w:p>
    <w:p w14:paraId="32331FAC" w14:textId="77777777" w:rsidR="000704C4" w:rsidRPr="006B5E91" w:rsidRDefault="000704C4" w:rsidP="000704C4">
      <w:pPr>
        <w:pStyle w:val="ListParagraph"/>
        <w:numPr>
          <w:ilvl w:val="0"/>
          <w:numId w:val="28"/>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itter tweets - historical data of the tweets posted that are BTC related.</w:t>
      </w:r>
    </w:p>
    <w:p w14:paraId="6E52C978" w14:textId="77777777"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ogic Tier</w:t>
      </w:r>
    </w:p>
    <w:p w14:paraId="79080570"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logic tier consists of the base logic performed on the data in the data tier to provide an output in the presentation tier.</w:t>
      </w:r>
    </w:p>
    <w:p w14:paraId="43C59BD7"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processors – consist of code required to process the raw data fetched from the API’s so that the forecasting model can use it.</w:t>
      </w:r>
    </w:p>
    <w:p w14:paraId="0EF84E37" w14:textId="77777777" w:rsidR="000704C4" w:rsidRPr="006B5E91" w:rsidRDefault="000704C4" w:rsidP="000704C4">
      <w:pPr>
        <w:pStyle w:val="ListParagraph"/>
        <w:numPr>
          <w:ilvl w:val="1"/>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ata preprocessor – required for general preprocessing steps such as normalization and cleaning of data.</w:t>
      </w:r>
    </w:p>
    <w:p w14:paraId="66DD55EA" w14:textId="77777777" w:rsidR="000704C4" w:rsidRPr="006B5E91" w:rsidRDefault="000704C4" w:rsidP="000704C4">
      <w:pPr>
        <w:pStyle w:val="ListParagraph"/>
        <w:numPr>
          <w:ilvl w:val="1"/>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LP data parser – required to perform sentiment analysis on the tweet data and named entity recognition to give more weightage to specific tweeter’s sentiment.</w:t>
      </w:r>
    </w:p>
    <w:p w14:paraId="5435EC37"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Data fetcher &amp; </w:t>
      </w:r>
      <w:proofErr w:type="spellStart"/>
      <w:r w:rsidRPr="006B5E91">
        <w:rPr>
          <w:rFonts w:ascii="Times New Roman" w:hAnsi="Times New Roman" w:cs="Times New Roman"/>
          <w:sz w:val="24"/>
          <w:szCs w:val="24"/>
        </w:rPr>
        <w:t>cron</w:t>
      </w:r>
      <w:proofErr w:type="spellEnd"/>
      <w:r w:rsidRPr="006B5E91">
        <w:rPr>
          <w:rFonts w:ascii="Times New Roman" w:hAnsi="Times New Roman" w:cs="Times New Roman"/>
          <w:sz w:val="24"/>
          <w:szCs w:val="24"/>
        </w:rPr>
        <w:t xml:space="preserve"> – the automated scheduler that the script will run periodically to ensure that the data and model are up-to-date.</w:t>
      </w:r>
    </w:p>
    <w:p w14:paraId="33B3DDA3"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ecasting models – models that will be used to provide forecasts.</w:t>
      </w:r>
    </w:p>
    <w:p w14:paraId="164A8006" w14:textId="77777777" w:rsidR="000704C4" w:rsidRPr="006B5E91" w:rsidRDefault="000704C4" w:rsidP="000704C4">
      <w:pPr>
        <w:pStyle w:val="ListParagraph"/>
        <w:numPr>
          <w:ilvl w:val="1"/>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ultivariate following-day forecast – utilized for the following day forecasts.</w:t>
      </w:r>
    </w:p>
    <w:p w14:paraId="431E166F" w14:textId="77777777" w:rsidR="000704C4" w:rsidRPr="006B5E91" w:rsidRDefault="000704C4" w:rsidP="000704C4">
      <w:pPr>
        <w:pStyle w:val="ListParagraph"/>
        <w:numPr>
          <w:ilvl w:val="1"/>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nivariate greater horizon forecast – utilized for forecasts requested for days ahead of the following day.</w:t>
      </w:r>
    </w:p>
    <w:p w14:paraId="744F7943"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odel information – extra information of the model that the admin could view (ex: accuracy, no. of epochs).</w:t>
      </w:r>
    </w:p>
    <w:p w14:paraId="27EBF07C"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Forecasting insights – additional information presented to the user to demonstrate forecasting-related Explainability.</w:t>
      </w:r>
    </w:p>
    <w:p w14:paraId="21758351"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rypto news API – an additional third-party API to provide users with daily news about cryptocurrency.</w:t>
      </w:r>
    </w:p>
    <w:p w14:paraId="343B6BBB" w14:textId="77777777" w:rsidR="000704C4" w:rsidRPr="006B5E91" w:rsidRDefault="000704C4" w:rsidP="000704C4">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esentation Tier</w:t>
      </w:r>
    </w:p>
    <w:p w14:paraId="66A0AC57"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point of interaction where the user interacts with the system.</w:t>
      </w:r>
    </w:p>
    <w:p w14:paraId="3D00636B" w14:textId="77777777" w:rsidR="000704C4" w:rsidRPr="006B5E91" w:rsidRDefault="000704C4" w:rsidP="000704C4">
      <w:pPr>
        <w:pStyle w:val="ListParagraph"/>
        <w:numPr>
          <w:ilvl w:val="0"/>
          <w:numId w:val="30"/>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ice graph UI &amp; user inputs – main UI of the MVP that is presented to the user. It would display the current pricing graph, provide the user options to choose a future date, and generate a new chart with the inference.</w:t>
      </w:r>
    </w:p>
    <w:p w14:paraId="52F2C33B" w14:textId="77777777" w:rsidR="000704C4" w:rsidRPr="006B5E91" w:rsidRDefault="000704C4" w:rsidP="000704C4">
      <w:pPr>
        <w:pStyle w:val="ListParagraph"/>
        <w:numPr>
          <w:ilvl w:val="0"/>
          <w:numId w:val="30"/>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ews UI – a minor sub-feature that will display news about the cryptocurrency world.</w:t>
      </w:r>
    </w:p>
    <w:p w14:paraId="46389396" w14:textId="77777777" w:rsidR="000704C4" w:rsidRPr="006B5E91" w:rsidRDefault="000704C4" w:rsidP="000704C4">
      <w:pPr>
        <w:pStyle w:val="ListParagraph"/>
        <w:numPr>
          <w:ilvl w:val="0"/>
          <w:numId w:val="30"/>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login &amp; additional info UI – a ‘could have’ feature that will provide an authorized user to obtain information about the current model in use and, further, provide the ability to retrain the model by adjusting hyperparameters in use.</w:t>
      </w:r>
    </w:p>
    <w:p w14:paraId="0382C394" w14:textId="540AF93D" w:rsidR="000704C4" w:rsidRPr="006B5E91" w:rsidRDefault="000704C4" w:rsidP="000704C4">
      <w:pPr>
        <w:pStyle w:val="Heading1"/>
        <w:spacing w:line="360" w:lineRule="auto"/>
        <w:rPr>
          <w:rFonts w:ascii="Times New Roman" w:hAnsi="Times New Roman" w:cs="Times New Roman"/>
          <w:b/>
          <w:bCs/>
          <w:sz w:val="28"/>
          <w:szCs w:val="28"/>
        </w:rPr>
      </w:pPr>
      <w:bookmarkStart w:id="158" w:name="_Toc125556615"/>
      <w:bookmarkStart w:id="159" w:name="_Toc125663123"/>
      <w:bookmarkStart w:id="160" w:name="_Toc126571454"/>
      <w:r w:rsidRPr="006B5E91">
        <w:rPr>
          <w:rFonts w:ascii="Times New Roman" w:hAnsi="Times New Roman" w:cs="Times New Roman"/>
          <w:b/>
          <w:bCs/>
          <w:sz w:val="28"/>
          <w:szCs w:val="28"/>
        </w:rPr>
        <w:t xml:space="preserve">3.4. </w:t>
      </w:r>
      <w:bookmarkEnd w:id="158"/>
      <w:r w:rsidRPr="006B5E91">
        <w:rPr>
          <w:rFonts w:ascii="Times New Roman" w:hAnsi="Times New Roman" w:cs="Times New Roman"/>
          <w:b/>
          <w:bCs/>
          <w:sz w:val="28"/>
          <w:szCs w:val="28"/>
        </w:rPr>
        <w:t>System design</w:t>
      </w:r>
      <w:bookmarkEnd w:id="159"/>
      <w:bookmarkEnd w:id="160"/>
    </w:p>
    <w:p w14:paraId="4A95AF53" w14:textId="7890D477" w:rsidR="000704C4" w:rsidRPr="006B5E91" w:rsidRDefault="009A0163" w:rsidP="000704C4">
      <w:pPr>
        <w:pStyle w:val="Heading2"/>
        <w:spacing w:line="360" w:lineRule="auto"/>
        <w:rPr>
          <w:rFonts w:ascii="Times New Roman" w:hAnsi="Times New Roman" w:cs="Times New Roman"/>
          <w:b/>
          <w:bCs/>
          <w:sz w:val="24"/>
          <w:szCs w:val="24"/>
        </w:rPr>
      </w:pPr>
      <w:bookmarkStart w:id="161" w:name="_Toc125556616"/>
      <w:bookmarkStart w:id="162" w:name="_Toc125663124"/>
      <w:bookmarkStart w:id="163" w:name="_Toc126571455"/>
      <w:r w:rsidRPr="006B5E91">
        <w:rPr>
          <w:rFonts w:ascii="Times New Roman" w:hAnsi="Times New Roman" w:cs="Times New Roman"/>
          <w:b/>
          <w:bCs/>
          <w:sz w:val="24"/>
          <w:szCs w:val="24"/>
        </w:rPr>
        <w:t>3.</w:t>
      </w:r>
      <w:r w:rsidR="000704C4" w:rsidRPr="006B5E91">
        <w:rPr>
          <w:rFonts w:ascii="Times New Roman" w:hAnsi="Times New Roman" w:cs="Times New Roman"/>
          <w:b/>
          <w:bCs/>
          <w:sz w:val="24"/>
          <w:szCs w:val="24"/>
        </w:rPr>
        <w:t>4.1. Choice of design paradigm</w:t>
      </w:r>
      <w:bookmarkEnd w:id="161"/>
      <w:bookmarkEnd w:id="162"/>
      <w:bookmarkEnd w:id="163"/>
    </w:p>
    <w:p w14:paraId="6B73E395" w14:textId="353FF766"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identified in previous chapters, the choice of design paradigm is SSADM. To re-elaborate, as this research is primarily focused on developing a novel architecture with a novel algorithm, extensive experimentation is paramount. Furthermore, the selected programming languages do not promote OOP; instead, they encourage using function-based modules and components.</w:t>
      </w:r>
    </w:p>
    <w:p w14:paraId="7202D1E7" w14:textId="627AEBED" w:rsidR="009F21A2" w:rsidRPr="006B5E91" w:rsidRDefault="009F21A2" w:rsidP="009F21A2">
      <w:pPr>
        <w:pStyle w:val="Heading1"/>
        <w:spacing w:line="360" w:lineRule="auto"/>
        <w:rPr>
          <w:rFonts w:ascii="Times New Roman" w:hAnsi="Times New Roman" w:cs="Times New Roman"/>
          <w:b/>
          <w:bCs/>
          <w:sz w:val="28"/>
          <w:szCs w:val="28"/>
        </w:rPr>
      </w:pPr>
      <w:bookmarkStart w:id="164" w:name="_Toc125663125"/>
      <w:bookmarkStart w:id="165" w:name="_Toc126571456"/>
      <w:r w:rsidRPr="006B5E91">
        <w:rPr>
          <w:rFonts w:ascii="Times New Roman" w:hAnsi="Times New Roman" w:cs="Times New Roman"/>
          <w:b/>
          <w:bCs/>
          <w:sz w:val="28"/>
          <w:szCs w:val="28"/>
        </w:rPr>
        <w:t>3.5. Design diagrams</w:t>
      </w:r>
      <w:bookmarkEnd w:id="164"/>
      <w:bookmarkEnd w:id="165"/>
    </w:p>
    <w:p w14:paraId="57EEC290" w14:textId="7198894F" w:rsidR="000704C4" w:rsidRPr="006B5E91" w:rsidRDefault="009A0163" w:rsidP="000704C4">
      <w:pPr>
        <w:pStyle w:val="Heading2"/>
        <w:spacing w:line="360" w:lineRule="auto"/>
        <w:rPr>
          <w:rFonts w:ascii="Times New Roman" w:hAnsi="Times New Roman" w:cs="Times New Roman"/>
          <w:b/>
          <w:bCs/>
          <w:sz w:val="24"/>
          <w:szCs w:val="24"/>
        </w:rPr>
      </w:pPr>
      <w:bookmarkStart w:id="166" w:name="_Toc125556617"/>
      <w:bookmarkStart w:id="167" w:name="_Toc125663126"/>
      <w:bookmarkStart w:id="168" w:name="_Toc126571457"/>
      <w:r w:rsidRPr="006B5E91">
        <w:rPr>
          <w:rFonts w:ascii="Times New Roman" w:hAnsi="Times New Roman" w:cs="Times New Roman"/>
          <w:b/>
          <w:bCs/>
          <w:sz w:val="24"/>
          <w:szCs w:val="24"/>
        </w:rPr>
        <w:t>3.</w:t>
      </w:r>
      <w:r w:rsidR="009F21A2"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F2453F" w:rsidRPr="006B5E91">
        <w:rPr>
          <w:rFonts w:ascii="Times New Roman" w:hAnsi="Times New Roman" w:cs="Times New Roman"/>
          <w:b/>
          <w:bCs/>
          <w:sz w:val="24"/>
          <w:szCs w:val="24"/>
        </w:rPr>
        <w:t>1</w:t>
      </w:r>
      <w:r w:rsidR="000704C4" w:rsidRPr="006B5E91">
        <w:rPr>
          <w:rFonts w:ascii="Times New Roman" w:hAnsi="Times New Roman" w:cs="Times New Roman"/>
          <w:b/>
          <w:bCs/>
          <w:sz w:val="24"/>
          <w:szCs w:val="24"/>
        </w:rPr>
        <w:t>. Data flow diagram</w:t>
      </w:r>
      <w:bookmarkEnd w:id="166"/>
      <w:r w:rsidR="00553A63" w:rsidRPr="006B5E91">
        <w:rPr>
          <w:rFonts w:ascii="Times New Roman" w:hAnsi="Times New Roman" w:cs="Times New Roman"/>
          <w:b/>
          <w:bCs/>
          <w:sz w:val="24"/>
          <w:szCs w:val="24"/>
        </w:rPr>
        <w:t>s</w:t>
      </w:r>
      <w:bookmarkEnd w:id="167"/>
      <w:bookmarkEnd w:id="168"/>
    </w:p>
    <w:p w14:paraId="7DAAFCD4"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data flow diagrams are depicted using level 0, level 1, and level 2, where level 0 is the context diagram presented in the SRS chapter.</w:t>
      </w:r>
    </w:p>
    <w:p w14:paraId="32582D75" w14:textId="702E81FE" w:rsidR="00734B1B" w:rsidRPr="006B5E91" w:rsidRDefault="00734B1B" w:rsidP="00734B1B">
      <w:pPr>
        <w:pStyle w:val="Heading3"/>
        <w:spacing w:line="360" w:lineRule="auto"/>
        <w:rPr>
          <w:rFonts w:ascii="Times New Roman" w:hAnsi="Times New Roman" w:cs="Times New Roman"/>
          <w:b/>
          <w:bCs/>
          <w:sz w:val="24"/>
          <w:szCs w:val="24"/>
        </w:rPr>
      </w:pPr>
      <w:bookmarkStart w:id="169" w:name="_Toc125663127"/>
      <w:bookmarkStart w:id="170" w:name="_Toc126571458"/>
      <w:r w:rsidRPr="006B5E91">
        <w:rPr>
          <w:rFonts w:ascii="Times New Roman" w:hAnsi="Times New Roman" w:cs="Times New Roman"/>
          <w:b/>
          <w:bCs/>
          <w:sz w:val="24"/>
          <w:szCs w:val="24"/>
        </w:rPr>
        <w:t>3.5.</w:t>
      </w:r>
      <w:r w:rsidR="00F2453F" w:rsidRPr="006B5E91">
        <w:rPr>
          <w:rFonts w:ascii="Times New Roman" w:hAnsi="Times New Roman" w:cs="Times New Roman"/>
          <w:b/>
          <w:bCs/>
          <w:sz w:val="24"/>
          <w:szCs w:val="24"/>
        </w:rPr>
        <w:t>1</w:t>
      </w:r>
      <w:r w:rsidRPr="006B5E91">
        <w:rPr>
          <w:rFonts w:ascii="Times New Roman" w:hAnsi="Times New Roman" w:cs="Times New Roman"/>
          <w:b/>
          <w:bCs/>
          <w:sz w:val="24"/>
          <w:szCs w:val="24"/>
        </w:rPr>
        <w:t>.1. Level 01 data flow diagram</w:t>
      </w:r>
      <w:bookmarkEnd w:id="169"/>
      <w:bookmarkEnd w:id="170"/>
    </w:p>
    <w:p w14:paraId="36CC3645"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level 01 diagram is an extensive breakdown of the core components proposed in the context diagram.</w:t>
      </w:r>
    </w:p>
    <w:p w14:paraId="534ACD55" w14:textId="77777777" w:rsidR="000704C4" w:rsidRPr="006B5E91" w:rsidRDefault="000704C4" w:rsidP="000704C4">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39E92232" wp14:editId="66F54F45">
            <wp:extent cx="4324025" cy="3419061"/>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82588" cy="3465368"/>
                    </a:xfrm>
                    <a:prstGeom prst="rect">
                      <a:avLst/>
                    </a:prstGeom>
                    <a:noFill/>
                    <a:ln>
                      <a:noFill/>
                    </a:ln>
                  </pic:spPr>
                </pic:pic>
              </a:graphicData>
            </a:graphic>
          </wp:inline>
        </w:drawing>
      </w:r>
    </w:p>
    <w:p w14:paraId="77B40EAA" w14:textId="169ECA18" w:rsidR="000704C4" w:rsidRPr="006B5E91" w:rsidRDefault="000704C4" w:rsidP="000704C4">
      <w:pPr>
        <w:pStyle w:val="Caption"/>
        <w:jc w:val="center"/>
        <w:rPr>
          <w:rFonts w:ascii="Times New Roman" w:hAnsi="Times New Roman" w:cs="Times New Roman"/>
          <w:b w:val="0"/>
          <w:bCs w:val="0"/>
          <w:smallCaps w:val="0"/>
          <w:sz w:val="28"/>
          <w:szCs w:val="28"/>
        </w:rPr>
      </w:pPr>
      <w:bookmarkStart w:id="171" w:name="_Toc121649175"/>
      <w:bookmarkStart w:id="172" w:name="_Toc12564975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1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1"/>
      <w:bookmarkEnd w:id="172"/>
    </w:p>
    <w:p w14:paraId="37397889" w14:textId="63D03C94" w:rsidR="002E73F2" w:rsidRPr="006B5E91" w:rsidRDefault="002E73F2" w:rsidP="002E73F2">
      <w:pPr>
        <w:pStyle w:val="Heading3"/>
        <w:spacing w:line="360" w:lineRule="auto"/>
        <w:rPr>
          <w:rFonts w:ascii="Times New Roman" w:hAnsi="Times New Roman" w:cs="Times New Roman"/>
          <w:b/>
          <w:bCs/>
          <w:sz w:val="24"/>
          <w:szCs w:val="24"/>
        </w:rPr>
      </w:pPr>
      <w:bookmarkStart w:id="173" w:name="_Toc125663128"/>
      <w:bookmarkStart w:id="174" w:name="_Toc126571459"/>
      <w:r w:rsidRPr="006B5E91">
        <w:rPr>
          <w:rFonts w:ascii="Times New Roman" w:hAnsi="Times New Roman" w:cs="Times New Roman"/>
          <w:b/>
          <w:bCs/>
          <w:sz w:val="24"/>
          <w:szCs w:val="24"/>
        </w:rPr>
        <w:t>3.5.</w:t>
      </w:r>
      <w:r w:rsidR="00C17288" w:rsidRPr="006B5E91">
        <w:rPr>
          <w:rFonts w:ascii="Times New Roman" w:hAnsi="Times New Roman" w:cs="Times New Roman"/>
          <w:b/>
          <w:bCs/>
          <w:sz w:val="24"/>
          <w:szCs w:val="24"/>
        </w:rPr>
        <w:t>1</w:t>
      </w:r>
      <w:r w:rsidRPr="006B5E91">
        <w:rPr>
          <w:rFonts w:ascii="Times New Roman" w:hAnsi="Times New Roman" w:cs="Times New Roman"/>
          <w:b/>
          <w:bCs/>
          <w:sz w:val="24"/>
          <w:szCs w:val="24"/>
        </w:rPr>
        <w:t>.2. Level 02 data flow diagram</w:t>
      </w:r>
      <w:bookmarkEnd w:id="173"/>
      <w:bookmarkEnd w:id="174"/>
    </w:p>
    <w:p w14:paraId="0C3DF1E0"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level 02 diagram is a more extensive breakdown of the core data preprocessor component proposed in level 01.</w:t>
      </w:r>
    </w:p>
    <w:p w14:paraId="3F74E75B" w14:textId="77777777" w:rsidR="000704C4" w:rsidRPr="006B5E91" w:rsidRDefault="000704C4" w:rsidP="000704C4">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6A9B228D" wp14:editId="662D40F0">
            <wp:extent cx="5425091" cy="2981739"/>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51045" cy="2996004"/>
                    </a:xfrm>
                    <a:prstGeom prst="rect">
                      <a:avLst/>
                    </a:prstGeom>
                    <a:noFill/>
                    <a:ln>
                      <a:noFill/>
                    </a:ln>
                  </pic:spPr>
                </pic:pic>
              </a:graphicData>
            </a:graphic>
          </wp:inline>
        </w:drawing>
      </w:r>
    </w:p>
    <w:p w14:paraId="02DC64C1" w14:textId="127AE114" w:rsidR="000704C4" w:rsidRPr="006B5E91" w:rsidRDefault="000704C4" w:rsidP="000704C4">
      <w:pPr>
        <w:pStyle w:val="Caption"/>
        <w:jc w:val="center"/>
        <w:rPr>
          <w:rFonts w:ascii="Times New Roman" w:hAnsi="Times New Roman" w:cs="Times New Roman"/>
          <w:b w:val="0"/>
          <w:bCs w:val="0"/>
          <w:smallCaps w:val="0"/>
          <w:sz w:val="28"/>
          <w:szCs w:val="28"/>
        </w:rPr>
      </w:pPr>
      <w:bookmarkStart w:id="175" w:name="_Toc121649176"/>
      <w:bookmarkStart w:id="176" w:name="_Toc12564976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2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5"/>
      <w:bookmarkEnd w:id="176"/>
    </w:p>
    <w:p w14:paraId="5C11F9A8" w14:textId="1B741D76" w:rsidR="000704C4" w:rsidRPr="006B5E91" w:rsidRDefault="00143637" w:rsidP="000704C4">
      <w:pPr>
        <w:pStyle w:val="Heading2"/>
        <w:spacing w:line="360" w:lineRule="auto"/>
        <w:rPr>
          <w:rFonts w:ascii="Times New Roman" w:hAnsi="Times New Roman" w:cs="Times New Roman"/>
          <w:b/>
          <w:bCs/>
          <w:sz w:val="24"/>
          <w:szCs w:val="24"/>
        </w:rPr>
      </w:pPr>
      <w:bookmarkStart w:id="177" w:name="_Toc125556618"/>
      <w:bookmarkStart w:id="178" w:name="_Toc125663129"/>
      <w:bookmarkStart w:id="179" w:name="_Toc126571460"/>
      <w:r w:rsidRPr="006B5E91">
        <w:rPr>
          <w:rFonts w:ascii="Times New Roman" w:hAnsi="Times New Roman" w:cs="Times New Roman"/>
          <w:b/>
          <w:bCs/>
          <w:sz w:val="24"/>
          <w:szCs w:val="24"/>
        </w:rPr>
        <w:lastRenderedPageBreak/>
        <w:t>3.</w:t>
      </w:r>
      <w:r w:rsidR="000F00AA"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C17288" w:rsidRPr="006B5E91">
        <w:rPr>
          <w:rFonts w:ascii="Times New Roman" w:hAnsi="Times New Roman" w:cs="Times New Roman"/>
          <w:b/>
          <w:bCs/>
          <w:sz w:val="24"/>
          <w:szCs w:val="24"/>
        </w:rPr>
        <w:t>2</w:t>
      </w:r>
      <w:r w:rsidR="000704C4" w:rsidRPr="006B5E91">
        <w:rPr>
          <w:rFonts w:ascii="Times New Roman" w:hAnsi="Times New Roman" w:cs="Times New Roman"/>
          <w:b/>
          <w:bCs/>
          <w:sz w:val="24"/>
          <w:szCs w:val="24"/>
        </w:rPr>
        <w:t>. Algorithm</w:t>
      </w:r>
      <w:r w:rsidR="00E569BB" w:rsidRPr="006B5E91">
        <w:rPr>
          <w:rFonts w:ascii="Times New Roman" w:hAnsi="Times New Roman" w:cs="Times New Roman"/>
          <w:b/>
          <w:bCs/>
          <w:sz w:val="24"/>
          <w:szCs w:val="24"/>
        </w:rPr>
        <w:t>ic</w:t>
      </w:r>
      <w:r w:rsidR="000704C4" w:rsidRPr="006B5E91">
        <w:rPr>
          <w:rFonts w:ascii="Times New Roman" w:hAnsi="Times New Roman" w:cs="Times New Roman"/>
          <w:b/>
          <w:bCs/>
          <w:sz w:val="24"/>
          <w:szCs w:val="24"/>
        </w:rPr>
        <w:t xml:space="preserve"> design</w:t>
      </w:r>
      <w:bookmarkEnd w:id="177"/>
      <w:bookmarkEnd w:id="178"/>
      <w:bookmarkEnd w:id="179"/>
    </w:p>
    <w:p w14:paraId="38A38F0E" w14:textId="6F72FDB2"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on gathering requirements to implement the research component, the author realized they could further enhance the existing LTC architecture by integrating flexible latent SDEs instead of the current ODEs. The author will therefore attempt to design and evaluate a novel algorithmic implementation inspired by the original LTC proposed by Hasani et al. (</w:t>
      </w:r>
      <w:hyperlink w:anchor="hasani2020ref" w:history="1">
        <w:r w:rsidRPr="006B5E91">
          <w:rPr>
            <w:rStyle w:val="Hyperlink"/>
            <w:rFonts w:ascii="Times New Roman" w:hAnsi="Times New Roman" w:cs="Times New Roman"/>
            <w:color w:val="auto"/>
            <w:sz w:val="24"/>
            <w:szCs w:val="24"/>
            <w:u w:val="none"/>
          </w:rPr>
          <w:t>2020</w:t>
        </w:r>
      </w:hyperlink>
      <w:r w:rsidRPr="006B5E91">
        <w:rPr>
          <w:rFonts w:ascii="Times New Roman" w:hAnsi="Times New Roman" w:cs="Times New Roman"/>
          <w:sz w:val="24"/>
          <w:szCs w:val="24"/>
        </w:rPr>
        <w:t xml:space="preserve">), which can be considered as their primary contribution to the body of knowledge. A simple illustration is available </w:t>
      </w:r>
      <w:r w:rsidR="006E226F"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C.1._Algorithm_intuition" w:history="1">
        <w:r w:rsidR="00D932D8" w:rsidRPr="006B5E91">
          <w:rPr>
            <w:rStyle w:val="Hyperlink"/>
            <w:rFonts w:ascii="Times New Roman" w:hAnsi="Times New Roman" w:cs="Times New Roman"/>
            <w:b/>
            <w:bCs/>
            <w:color w:val="auto"/>
            <w:sz w:val="24"/>
            <w:szCs w:val="24"/>
            <w:u w:val="none"/>
          </w:rPr>
          <w:t>APPENDIX C.1</w:t>
        </w:r>
      </w:hyperlink>
      <w:r w:rsidRPr="006B5E91">
        <w:rPr>
          <w:rFonts w:ascii="Times New Roman" w:hAnsi="Times New Roman" w:cs="Times New Roman"/>
          <w:sz w:val="24"/>
          <w:szCs w:val="24"/>
        </w:rPr>
        <w:t xml:space="preserve"> to gather intuition.</w:t>
      </w:r>
    </w:p>
    <w:p w14:paraId="75B3E193" w14:textId="3FE70B62" w:rsidR="000704C4" w:rsidRPr="006B5E91" w:rsidRDefault="00143637" w:rsidP="000704C4">
      <w:pPr>
        <w:pStyle w:val="Heading3"/>
        <w:spacing w:line="360" w:lineRule="auto"/>
        <w:rPr>
          <w:rFonts w:ascii="Times New Roman" w:hAnsi="Times New Roman" w:cs="Times New Roman"/>
          <w:b/>
          <w:bCs/>
          <w:sz w:val="24"/>
          <w:szCs w:val="24"/>
        </w:rPr>
      </w:pPr>
      <w:bookmarkStart w:id="180" w:name="_Toc125556619"/>
      <w:bookmarkStart w:id="181" w:name="_Toc125663130"/>
      <w:bookmarkStart w:id="182" w:name="_Toc126571461"/>
      <w:r w:rsidRPr="006B5E91">
        <w:rPr>
          <w:rFonts w:ascii="Times New Roman" w:hAnsi="Times New Roman" w:cs="Times New Roman"/>
          <w:b/>
          <w:bCs/>
          <w:sz w:val="24"/>
          <w:szCs w:val="24"/>
        </w:rPr>
        <w:t>3.</w:t>
      </w:r>
      <w:r w:rsidR="00D218FF"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C17288" w:rsidRPr="006B5E91">
        <w:rPr>
          <w:rFonts w:ascii="Times New Roman" w:hAnsi="Times New Roman" w:cs="Times New Roman"/>
          <w:b/>
          <w:bCs/>
          <w:sz w:val="24"/>
          <w:szCs w:val="24"/>
        </w:rPr>
        <w:t>2</w:t>
      </w:r>
      <w:r w:rsidR="000704C4" w:rsidRPr="006B5E91">
        <w:rPr>
          <w:rFonts w:ascii="Times New Roman" w:hAnsi="Times New Roman" w:cs="Times New Roman"/>
          <w:b/>
          <w:bCs/>
          <w:sz w:val="24"/>
          <w:szCs w:val="24"/>
        </w:rPr>
        <w:t>.1. Existing LTC architecture</w:t>
      </w:r>
      <w:bookmarkEnd w:id="180"/>
      <w:bookmarkEnd w:id="181"/>
      <w:bookmarkEnd w:id="182"/>
    </w:p>
    <w:p w14:paraId="10E1CE46"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 -</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τ</m:t>
                  </m:r>
                </m:den>
              </m:f>
              <m:r>
                <w:rPr>
                  <w:rFonts w:ascii="Cambria Math" w:hAnsi="Cambria Math" w:cs="Times New Roman"/>
                  <w:sz w:val="24"/>
                  <w:szCs w:val="24"/>
                </w:rPr>
                <m:t>+ 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m:t>
              </m:r>
            </m:e>
          </m:d>
          <m:r>
            <w:rPr>
              <w:rFonts w:ascii="Cambria Math" w:hAnsi="Cambria Math" w:cs="Times New Roman"/>
              <w:sz w:val="24"/>
              <w:szCs w:val="24"/>
            </w:rPr>
            <m:t>x(t)+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r>
            <m:rPr>
              <m:sty m:val="bi"/>
            </m:rPr>
            <w:rPr>
              <w:rFonts w:ascii="Cambria Math" w:hAnsi="Cambria Math" w:cs="Times New Roman"/>
              <w:sz w:val="24"/>
              <w:szCs w:val="24"/>
            </w:rPr>
            <m:t xml:space="preserve"> </m:t>
          </m:r>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A</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8185"/>
      </w:tblGrid>
      <w:tr w:rsidR="000704C4" w:rsidRPr="006B5E91" w14:paraId="056494CA" w14:textId="77777777" w:rsidTr="002D1BDE">
        <w:tc>
          <w:tcPr>
            <w:tcW w:w="1165" w:type="dxa"/>
          </w:tcPr>
          <w:p w14:paraId="41B30F4C" w14:textId="77777777" w:rsidR="000704C4" w:rsidRPr="006B5E91" w:rsidRDefault="000704C4" w:rsidP="002D1BDE">
            <w:pPr>
              <w:spacing w:line="360" w:lineRule="auto"/>
              <w:jc w:val="both"/>
              <w:rPr>
                <w:rFonts w:ascii="Times New Roman" w:hAnsi="Times New Roman" w:cs="Times New Roman"/>
                <w:i/>
                <w:iCs/>
                <w:sz w:val="24"/>
                <w:szCs w:val="24"/>
              </w:rPr>
            </w:pPr>
            <m:oMathPara>
              <m:oMath>
                <m:r>
                  <w:rPr>
                    <w:rFonts w:ascii="Cambria Math" w:hAnsi="Cambria Math" w:cs="Times New Roman"/>
                    <w:sz w:val="24"/>
                    <w:szCs w:val="24"/>
                  </w:rPr>
                  <m:t>τ</m:t>
                </m:r>
              </m:oMath>
            </m:oMathPara>
          </w:p>
        </w:tc>
        <w:tc>
          <w:tcPr>
            <w:tcW w:w="8185" w:type="dxa"/>
          </w:tcPr>
          <w:p w14:paraId="0D5EB579"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Time-constant</w:t>
            </w:r>
          </w:p>
        </w:tc>
      </w:tr>
      <w:tr w:rsidR="000704C4" w:rsidRPr="006B5E91" w14:paraId="6F98FF61" w14:textId="77777777" w:rsidTr="002D1BDE">
        <w:tc>
          <w:tcPr>
            <w:tcW w:w="1165" w:type="dxa"/>
          </w:tcPr>
          <w:p w14:paraId="7EACB4D6" w14:textId="77777777" w:rsidR="000704C4" w:rsidRPr="006B5E91" w:rsidRDefault="000704C4" w:rsidP="002D1BDE">
            <w:pPr>
              <w:spacing w:line="360" w:lineRule="auto"/>
              <w:jc w:val="both"/>
              <w:rPr>
                <w:rFonts w:ascii="Times New Roman" w:hAnsi="Times New Roman" w:cs="Times New Roman"/>
                <w:i/>
                <w:iCs/>
                <w:sz w:val="24"/>
                <w:szCs w:val="24"/>
              </w:rPr>
            </w:pPr>
            <m:oMathPara>
              <m:oMath>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oMath>
            </m:oMathPara>
          </w:p>
        </w:tc>
        <w:tc>
          <w:tcPr>
            <w:tcW w:w="8185" w:type="dxa"/>
          </w:tcPr>
          <w:p w14:paraId="42A2836F"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Hidden state</w:t>
            </w:r>
          </w:p>
        </w:tc>
      </w:tr>
      <w:tr w:rsidR="000704C4" w:rsidRPr="006B5E91" w14:paraId="781475A1" w14:textId="77777777" w:rsidTr="002D1BDE">
        <w:tc>
          <w:tcPr>
            <w:tcW w:w="1165" w:type="dxa"/>
          </w:tcPr>
          <w:p w14:paraId="5B8A2612" w14:textId="77777777" w:rsidR="000704C4" w:rsidRPr="006B5E91" w:rsidRDefault="000704C4" w:rsidP="002D1BDE">
            <w:pPr>
              <w:spacing w:line="360" w:lineRule="auto"/>
              <w:jc w:val="both"/>
              <w:rPr>
                <w:rFonts w:ascii="Times New Roman" w:eastAsia="Times New Roman" w:hAnsi="Times New Roman" w:cs="Times New Roman"/>
                <w:b/>
                <w:i/>
                <w:sz w:val="24"/>
                <w:szCs w:val="24"/>
              </w:rPr>
            </w:pPr>
            <m:oMathPara>
              <m:oMath>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t</m:t>
                    </m:r>
                  </m:e>
                </m:d>
              </m:oMath>
            </m:oMathPara>
          </w:p>
        </w:tc>
        <w:tc>
          <w:tcPr>
            <w:tcW w:w="8185" w:type="dxa"/>
          </w:tcPr>
          <w:p w14:paraId="5DE367DD"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Input</w:t>
            </w:r>
          </w:p>
        </w:tc>
      </w:tr>
      <w:tr w:rsidR="000704C4" w:rsidRPr="006B5E91" w14:paraId="7E086D2D" w14:textId="77777777" w:rsidTr="002D1BDE">
        <w:tc>
          <w:tcPr>
            <w:tcW w:w="1165" w:type="dxa"/>
          </w:tcPr>
          <w:p w14:paraId="43F1945A" w14:textId="77777777" w:rsidR="000704C4" w:rsidRPr="006B5E91" w:rsidRDefault="000704C4" w:rsidP="002D1BDE">
            <w:pPr>
              <w:spacing w:line="360" w:lineRule="auto"/>
              <w:jc w:val="center"/>
              <w:rPr>
                <w:rFonts w:ascii="Times New Roman" w:eastAsia="Times New Roman" w:hAnsi="Times New Roman" w:cs="Times New Roman"/>
                <w:bCs/>
                <w:i/>
                <w:sz w:val="24"/>
                <w:szCs w:val="24"/>
              </w:rPr>
            </w:pPr>
            <w:r w:rsidRPr="006B5E91">
              <w:rPr>
                <w:rFonts w:ascii="Times New Roman" w:eastAsia="Times New Roman" w:hAnsi="Times New Roman" w:cs="Times New Roman"/>
                <w:bCs/>
                <w:i/>
                <w:sz w:val="24"/>
                <w:szCs w:val="24"/>
              </w:rPr>
              <w:t>t</w:t>
            </w:r>
          </w:p>
        </w:tc>
        <w:tc>
          <w:tcPr>
            <w:tcW w:w="8185" w:type="dxa"/>
          </w:tcPr>
          <w:p w14:paraId="25D52C12"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Time</w:t>
            </w:r>
            <w:r w:rsidRPr="006B5E91">
              <w:rPr>
                <w:rFonts w:ascii="Times New Roman" w:hAnsi="Times New Roman" w:cs="Times New Roman"/>
                <w:i/>
                <w:iCs/>
                <w:sz w:val="24"/>
                <w:szCs w:val="24"/>
              </w:rPr>
              <w:tab/>
            </w:r>
          </w:p>
        </w:tc>
      </w:tr>
      <w:tr w:rsidR="000704C4" w:rsidRPr="006B5E91" w14:paraId="3DA3D3C3" w14:textId="77777777" w:rsidTr="002D1BDE">
        <w:tc>
          <w:tcPr>
            <w:tcW w:w="1165" w:type="dxa"/>
          </w:tcPr>
          <w:p w14:paraId="245151DC" w14:textId="77777777" w:rsidR="000704C4" w:rsidRPr="006B5E91" w:rsidRDefault="000704C4" w:rsidP="002D1BDE">
            <w:pPr>
              <w:spacing w:line="360" w:lineRule="auto"/>
              <w:jc w:val="center"/>
              <w:rPr>
                <w:rFonts w:ascii="Times New Roman" w:eastAsia="Times New Roman" w:hAnsi="Times New Roman" w:cs="Times New Roman"/>
                <w:bCs/>
                <w:i/>
                <w:sz w:val="24"/>
                <w:szCs w:val="24"/>
              </w:rPr>
            </w:pPr>
            <m:oMathPara>
              <m:oMath>
                <m:r>
                  <w:rPr>
                    <w:rFonts w:ascii="Cambria Math" w:hAnsi="Cambria Math" w:cs="Times New Roman"/>
                    <w:sz w:val="24"/>
                    <w:szCs w:val="24"/>
                  </w:rPr>
                  <m:t>f</m:t>
                </m:r>
              </m:oMath>
            </m:oMathPara>
          </w:p>
        </w:tc>
        <w:tc>
          <w:tcPr>
            <w:tcW w:w="8185" w:type="dxa"/>
          </w:tcPr>
          <w:p w14:paraId="5EBE17CC"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Neural network</w:t>
            </w:r>
          </w:p>
        </w:tc>
      </w:tr>
      <w:tr w:rsidR="000704C4" w:rsidRPr="006B5E91" w14:paraId="10108906" w14:textId="77777777" w:rsidTr="002D1BDE">
        <w:tc>
          <w:tcPr>
            <w:tcW w:w="1165" w:type="dxa"/>
          </w:tcPr>
          <w:p w14:paraId="50FFB3D5" w14:textId="77777777" w:rsidR="000704C4" w:rsidRPr="006B5E91" w:rsidRDefault="000704C4" w:rsidP="002D1BDE">
            <w:pPr>
              <w:spacing w:line="360" w:lineRule="auto"/>
              <w:jc w:val="center"/>
              <w:rPr>
                <w:rFonts w:ascii="Times New Roman" w:eastAsia="Times New Roman" w:hAnsi="Times New Roman" w:cs="Times New Roman"/>
                <w:sz w:val="24"/>
                <w:szCs w:val="24"/>
              </w:rPr>
            </w:pPr>
            <m:oMathPara>
              <m:oMath>
                <m:r>
                  <w:rPr>
                    <w:rFonts w:ascii="Cambria Math" w:hAnsi="Cambria Math" w:cs="Times New Roman"/>
                    <w:sz w:val="24"/>
                    <w:szCs w:val="24"/>
                  </w:rPr>
                  <m:t>θ,A</m:t>
                </m:r>
              </m:oMath>
            </m:oMathPara>
          </w:p>
        </w:tc>
        <w:tc>
          <w:tcPr>
            <w:tcW w:w="8185" w:type="dxa"/>
          </w:tcPr>
          <w:p w14:paraId="7CA2E3F8"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Parameters</w:t>
            </w:r>
          </w:p>
        </w:tc>
      </w:tr>
    </w:tbl>
    <w:p w14:paraId="65655C41" w14:textId="054B248C"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formulation was proposed by</w:t>
      </w:r>
      <w:r w:rsidRPr="006B5E91">
        <w:rPr>
          <w:rFonts w:ascii="Times New Roman" w:hAnsi="Times New Roman" w:cs="Times New Roman"/>
          <w:b/>
          <w:bCs/>
          <w:sz w:val="24"/>
          <w:szCs w:val="24"/>
        </w:rPr>
        <w:t xml:space="preserve"> </w:t>
      </w:r>
      <w:r w:rsidRPr="006B5E91">
        <w:rPr>
          <w:rFonts w:ascii="Times New Roman" w:hAnsi="Times New Roman" w:cs="Times New Roman"/>
          <w:sz w:val="24"/>
          <w:szCs w:val="24"/>
        </w:rPr>
        <w:t>Hasani et al. (</w:t>
      </w:r>
      <w:hyperlink w:anchor="hasani2020ref" w:history="1">
        <w:r w:rsidRPr="006B5E91">
          <w:rPr>
            <w:rStyle w:val="Hyperlink"/>
            <w:rFonts w:ascii="Times New Roman" w:hAnsi="Times New Roman" w:cs="Times New Roman"/>
            <w:color w:val="auto"/>
            <w:sz w:val="24"/>
            <w:szCs w:val="24"/>
            <w:u w:val="none"/>
          </w:rPr>
          <w:t>2020</w:t>
        </w:r>
      </w:hyperlink>
      <w:r w:rsidRPr="006B5E91">
        <w:rPr>
          <w:rFonts w:ascii="Times New Roman" w:hAnsi="Times New Roman" w:cs="Times New Roman"/>
          <w:sz w:val="24"/>
          <w:szCs w:val="24"/>
        </w:rPr>
        <w:t>), where a system of linear ODEs is used to declare the flow of the hidden state; the ODEs are of the following form.</w:t>
      </w:r>
    </w:p>
    <w:p w14:paraId="7C9128D7"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r>
                <m:rPr>
                  <m:sty m:val="bi"/>
                </m:rPr>
                <w:rPr>
                  <w:rFonts w:ascii="Cambria Math" w:hAnsi="Cambria Math" w:cs="Times New Roman"/>
                  <w:sz w:val="24"/>
                  <w:szCs w:val="24"/>
                </w:rPr>
                <m:t>(</m:t>
              </m:r>
              <m:r>
                <w:rPr>
                  <w:rFonts w:ascii="Cambria Math" w:hAnsi="Cambria Math" w:cs="Times New Roman"/>
                  <w:sz w:val="24"/>
                  <w:szCs w:val="24"/>
                </w:rPr>
                <m:t>t</m:t>
              </m:r>
              <m:r>
                <m:rPr>
                  <m:sty m:val="bi"/>
                </m:rPr>
                <w:rPr>
                  <w:rFonts w:ascii="Cambria Math" w:hAnsi="Cambria Math" w:cs="Times New Roman"/>
                  <w:sz w:val="24"/>
                  <w:szCs w:val="24"/>
                </w:rPr>
                <m:t>)</m:t>
              </m:r>
            </m:num>
            <m:den>
              <m:r>
                <w:rPr>
                  <w:rFonts w:ascii="Cambria Math" w:hAnsi="Cambria Math" w:cs="Times New Roman"/>
                  <w:sz w:val="24"/>
                  <w:szCs w:val="24"/>
                </w:rPr>
                <m:t>τ</m:t>
              </m:r>
            </m:den>
          </m:f>
          <m:r>
            <w:rPr>
              <w:rFonts w:ascii="Cambria Math" w:hAnsi="Cambria Math" w:cs="Times New Roman"/>
              <w:sz w:val="24"/>
              <w:szCs w:val="24"/>
            </w:rPr>
            <m:t>+S(t)</m:t>
          </m:r>
        </m:oMath>
      </m:oMathPara>
    </w:p>
    <w:p w14:paraId="67D8AA47" w14:textId="77777777" w:rsidR="000704C4" w:rsidRPr="006B5E91" w:rsidRDefault="000704C4" w:rsidP="000704C4">
      <w:pPr>
        <w:spacing w:line="36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Where S(t) represents the following nonlinearity</w:t>
      </w:r>
    </w:p>
    <w:p w14:paraId="7E094E77"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A-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m:oMathPara>
    </w:p>
    <w:p w14:paraId="461421EB"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equation manifests by plugging the above equation into the system of linear ODEs.</w:t>
      </w:r>
    </w:p>
    <w:p w14:paraId="0D66036D" w14:textId="653FFD78" w:rsidR="000704C4" w:rsidRPr="006B5E91" w:rsidRDefault="00974947" w:rsidP="000704C4">
      <w:pPr>
        <w:pStyle w:val="Heading3"/>
        <w:spacing w:line="360" w:lineRule="auto"/>
        <w:rPr>
          <w:rFonts w:ascii="Times New Roman" w:hAnsi="Times New Roman" w:cs="Times New Roman"/>
          <w:b/>
          <w:bCs/>
          <w:sz w:val="24"/>
          <w:szCs w:val="24"/>
        </w:rPr>
      </w:pPr>
      <w:bookmarkStart w:id="183" w:name="_Toc125556620"/>
      <w:bookmarkStart w:id="184" w:name="_Toc125663131"/>
      <w:bookmarkStart w:id="185" w:name="_Toc126571462"/>
      <w:r w:rsidRPr="006B5E91">
        <w:rPr>
          <w:rFonts w:ascii="Times New Roman" w:hAnsi="Times New Roman" w:cs="Times New Roman"/>
          <w:b/>
          <w:bCs/>
          <w:sz w:val="24"/>
          <w:szCs w:val="24"/>
        </w:rPr>
        <w:t>3.</w:t>
      </w:r>
      <w:r w:rsidR="0071015A"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C17288" w:rsidRPr="006B5E91">
        <w:rPr>
          <w:rFonts w:ascii="Times New Roman" w:hAnsi="Times New Roman" w:cs="Times New Roman"/>
          <w:b/>
          <w:bCs/>
          <w:sz w:val="24"/>
          <w:szCs w:val="24"/>
        </w:rPr>
        <w:t>2</w:t>
      </w:r>
      <w:r w:rsidR="000704C4" w:rsidRPr="006B5E91">
        <w:rPr>
          <w:rFonts w:ascii="Times New Roman" w:hAnsi="Times New Roman" w:cs="Times New Roman"/>
          <w:b/>
          <w:bCs/>
          <w:sz w:val="24"/>
          <w:szCs w:val="24"/>
        </w:rPr>
        <w:t>.2. Algorithm proposed by the author</w:t>
      </w:r>
      <w:bookmarkEnd w:id="183"/>
      <w:bookmarkEnd w:id="184"/>
      <w:bookmarkEnd w:id="185"/>
    </w:p>
    <w:p w14:paraId="1D9E11EA"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on studying the abovementioned architecture, the author could utilize a linear system of SDEs to declare the flow to manifest a potentially novel algorithm with more flexibility for instantaneous adaptation of tiny changes. Moreover, this is an excellent enhancement as the additional component being developed belongs to the open market, which can have small instant price changes.</w:t>
      </w:r>
    </w:p>
    <w:p w14:paraId="54220304" w14:textId="21A3AE35" w:rsidR="000704C4" w:rsidRPr="006B5E91" w:rsidRDefault="000704C4" w:rsidP="000704C4">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ormulation</w:t>
      </w:r>
    </w:p>
    <w:p w14:paraId="37DA9575" w14:textId="77777777" w:rsidR="000704C4" w:rsidRPr="006B5E91" w:rsidRDefault="000704C4" w:rsidP="000704C4">
      <w:pPr>
        <w:spacing w:line="240" w:lineRule="auto"/>
        <w:jc w:val="both"/>
        <w:rPr>
          <w:rFonts w:ascii="Times New Roman" w:hAnsi="Times New Roman" w:cs="Times New Roman"/>
          <w:b/>
          <w:bCs/>
          <w:i/>
          <w:iCs/>
          <w:sz w:val="24"/>
          <w:szCs w:val="24"/>
        </w:rPr>
      </w:pPr>
      <w:r w:rsidRPr="006B5E91">
        <w:rPr>
          <w:rFonts w:ascii="Times New Roman" w:hAnsi="Times New Roman" w:cs="Times New Roman"/>
          <w:b/>
          <w:bCs/>
          <w:i/>
          <w:iCs/>
          <w:sz w:val="24"/>
          <w:szCs w:val="24"/>
        </w:rPr>
        <w:t>Step 01 – transitioning from an ODE to an SDE</w:t>
      </w:r>
    </w:p>
    <w:p w14:paraId="57A47DA6"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simple terms, an SDE is an ODE with additional noise added at each step, which the model can use to model uncertainty.</w:t>
      </w:r>
    </w:p>
    <w:p w14:paraId="5C752278"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Assume an ODE is: </m:t>
          </m:r>
          <m:f>
            <m:fPr>
              <m:ctrlPr>
                <w:rPr>
                  <w:rFonts w:ascii="Cambria Math" w:hAnsi="Cambria Math" w:cs="Times New Roman"/>
                  <w:i/>
                  <w:sz w:val="24"/>
                  <w:szCs w:val="24"/>
                </w:rPr>
              </m:ctrlPr>
            </m:fPr>
            <m:num>
              <m:r>
                <w:rPr>
                  <w:rFonts w:ascii="Cambria Math" w:hAnsi="Cambria Math" w:cs="Times New Roman"/>
                  <w:sz w:val="24"/>
                  <w:szCs w:val="24"/>
                </w:rPr>
                <m:t>dx</m:t>
              </m:r>
            </m:num>
            <m:den>
              <m:r>
                <w:rPr>
                  <w:rFonts w:ascii="Cambria Math" w:hAnsi="Cambria Math" w:cs="Times New Roman"/>
                  <w:sz w:val="24"/>
                  <w:szCs w:val="24"/>
                </w:rPr>
                <m:t>dt</m:t>
              </m:r>
            </m:den>
          </m:f>
          <m:r>
            <w:rPr>
              <w:rFonts w:ascii="Cambria Math" w:hAnsi="Cambria Math" w:cs="Times New Roman"/>
              <w:sz w:val="24"/>
              <w:szCs w:val="24"/>
            </w:rPr>
            <m:t>= 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which obtains the expected slope of x</m:t>
          </m:r>
          <m:d>
            <m:dPr>
              <m:ctrlPr>
                <w:rPr>
                  <w:rFonts w:ascii="Cambria Math" w:hAnsi="Cambria Math" w:cs="Times New Roman"/>
                  <w:i/>
                  <w:sz w:val="24"/>
                  <w:szCs w:val="24"/>
                </w:rPr>
              </m:ctrlPr>
            </m:dPr>
            <m:e>
              <m:r>
                <w:rPr>
                  <w:rFonts w:ascii="Cambria Math" w:hAnsi="Cambria Math" w:cs="Times New Roman"/>
                  <w:sz w:val="24"/>
                  <w:szCs w:val="24"/>
                </w:rPr>
                <m:t>t</m:t>
              </m:r>
            </m:e>
          </m:d>
        </m:oMath>
      </m:oMathPara>
    </w:p>
    <w:p w14:paraId="14B8354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ODE can be used to calculate the ‘expected’ slope, whereas the ‘realized’ slope differs from the ‘expected’ due to random noise, also called random Gaussian perturbations or Gaussian white noise. With that in consideration, the following can be derived:</w:t>
      </w:r>
    </w:p>
    <w:p w14:paraId="79E0BCE8"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An SDE is: </m:t>
          </m:r>
          <m:f>
            <m:fPr>
              <m:ctrlPr>
                <w:rPr>
                  <w:rFonts w:ascii="Cambria Math" w:hAnsi="Cambria Math" w:cs="Times New Roman"/>
                  <w:i/>
                  <w:sz w:val="24"/>
                  <w:szCs w:val="24"/>
                </w:rPr>
              </m:ctrlPr>
            </m:fPr>
            <m:num>
              <m:r>
                <w:rPr>
                  <w:rFonts w:ascii="Cambria Math" w:hAnsi="Cambria Math" w:cs="Times New Roman"/>
                  <w:sz w:val="24"/>
                  <w:szCs w:val="24"/>
                </w:rPr>
                <m:t>dx</m:t>
              </m:r>
            </m:num>
            <m:den>
              <m:r>
                <w:rPr>
                  <w:rFonts w:ascii="Cambria Math" w:hAnsi="Cambria Math" w:cs="Times New Roman"/>
                  <w:sz w:val="24"/>
                  <w:szCs w:val="24"/>
                </w:rPr>
                <m:t>dt</m:t>
              </m:r>
            </m:den>
          </m:f>
          <m:r>
            <w:rPr>
              <w:rFonts w:ascii="Cambria Math" w:hAnsi="Cambria Math" w:cs="Times New Roman"/>
              <w:sz w:val="24"/>
              <w:szCs w:val="24"/>
            </w:rPr>
            <m:t>= 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cr m:val="script"/>
                </m:rPr>
                <w:rPr>
                  <w:rFonts w:ascii="Cambria Math" w:hAnsi="Cambria Math" w:cs="Times New Roman"/>
                  <w:sz w:val="24"/>
                  <w:szCs w:val="24"/>
                </w:rPr>
                <m:t>E</m:t>
              </m:r>
            </m:e>
            <m:sub>
              <m:r>
                <w:rPr>
                  <w:rFonts w:ascii="Cambria Math" w:hAnsi="Cambria Math" w:cs="Times New Roman"/>
                  <w:sz w:val="24"/>
                  <w:szCs w:val="24"/>
                </w:rPr>
                <m:t>t+dt</m:t>
              </m:r>
            </m:sub>
          </m:sSub>
          <m:r>
            <w:rPr>
              <w:rFonts w:ascii="Cambria Math" w:hAnsi="Cambria Math" w:cs="Times New Roman"/>
              <w:sz w:val="24"/>
              <w:szCs w:val="24"/>
            </w:rPr>
            <m:t xml:space="preserve">;where </m:t>
          </m:r>
          <m:sSub>
            <m:sSubPr>
              <m:ctrlPr>
                <w:rPr>
                  <w:rFonts w:ascii="Cambria Math" w:hAnsi="Cambria Math" w:cs="Times New Roman"/>
                  <w:i/>
                  <w:sz w:val="24"/>
                  <w:szCs w:val="24"/>
                </w:rPr>
              </m:ctrlPr>
            </m:sSubPr>
            <m:e>
              <m:r>
                <m:rPr>
                  <m:scr m:val="script"/>
                </m:rPr>
                <w:rPr>
                  <w:rFonts w:ascii="Cambria Math" w:hAnsi="Cambria Math" w:cs="Times New Roman"/>
                  <w:sz w:val="24"/>
                  <w:szCs w:val="24"/>
                </w:rPr>
                <m:t>E</m:t>
              </m:r>
            </m:e>
            <m:sub>
              <m:r>
                <w:rPr>
                  <w:rFonts w:ascii="Cambria Math" w:hAnsi="Cambria Math" w:cs="Times New Roman"/>
                  <w:sz w:val="24"/>
                  <w:szCs w:val="24"/>
                </w:rPr>
                <m:t>t+dt</m:t>
              </m:r>
            </m:sub>
          </m:sSub>
          <m:r>
            <w:rPr>
              <w:rFonts w:ascii="Cambria Math" w:hAnsi="Cambria Math" w:cs="Times New Roman"/>
              <w:sz w:val="24"/>
              <w:szCs w:val="24"/>
            </w:rPr>
            <m:t xml:space="preserve"> is ~ N</m:t>
          </m:r>
          <m:d>
            <m:dPr>
              <m:ctrlPr>
                <w:rPr>
                  <w:rFonts w:ascii="Cambria Math" w:hAnsi="Cambria Math" w:cs="Times New Roman"/>
                  <w:i/>
                  <w:sz w:val="24"/>
                  <w:szCs w:val="24"/>
                </w:rPr>
              </m:ctrlPr>
            </m:dPr>
            <m:e>
              <m:r>
                <w:rPr>
                  <w:rFonts w:ascii="Cambria Math" w:hAnsi="Cambria Math" w:cs="Times New Roman"/>
                  <w:sz w:val="24"/>
                  <w:szCs w:val="24"/>
                </w:rPr>
                <m:t>0, 1</m:t>
              </m:r>
            </m:e>
          </m:d>
        </m:oMath>
      </m:oMathPara>
    </w:p>
    <w:p w14:paraId="3DBC0180" w14:textId="77777777" w:rsidR="000704C4" w:rsidRPr="006B5E91" w:rsidRDefault="000704C4" w:rsidP="000704C4">
      <w:pPr>
        <w:spacing w:line="360" w:lineRule="auto"/>
        <w:jc w:val="both"/>
        <w:rPr>
          <w:rFonts w:ascii="Times New Roman" w:hAnsi="Times New Roman" w:cs="Times New Roman"/>
          <w:b/>
          <w:bCs/>
          <w:sz w:val="24"/>
          <w:szCs w:val="24"/>
        </w:rPr>
      </w:pPr>
      <m:oMathPara>
        <m:oMath>
          <m:r>
            <w:rPr>
              <w:rFonts w:ascii="Cambria Math" w:hAnsi="Cambria Math" w:cs="Times New Roman"/>
              <w:sz w:val="24"/>
              <w:szCs w:val="24"/>
            </w:rPr>
            <m:t>Where N</m:t>
          </m:r>
          <m:d>
            <m:dPr>
              <m:ctrlPr>
                <w:rPr>
                  <w:rFonts w:ascii="Cambria Math" w:hAnsi="Cambria Math" w:cs="Times New Roman"/>
                  <w:i/>
                  <w:sz w:val="24"/>
                  <w:szCs w:val="24"/>
                </w:rPr>
              </m:ctrlPr>
            </m:dPr>
            <m:e>
              <m:r>
                <w:rPr>
                  <w:rFonts w:ascii="Cambria Math" w:hAnsi="Cambria Math" w:cs="Times New Roman"/>
                  <w:sz w:val="24"/>
                  <w:szCs w:val="24"/>
                </w:rPr>
                <m:t>0, 1</m:t>
              </m:r>
            </m:e>
          </m:d>
          <m:r>
            <w:rPr>
              <w:rFonts w:ascii="Cambria Math" w:hAnsi="Cambria Math" w:cs="Times New Roman"/>
              <w:sz w:val="24"/>
              <w:szCs w:val="24"/>
            </w:rPr>
            <m:t xml:space="preserve"> is a Gaussian 0,1 random variable</m:t>
          </m:r>
        </m:oMath>
      </m:oMathPara>
    </w:p>
    <w:p w14:paraId="709250A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owever, noise can be of varying intensities (some could be high, some could be low). Considering this varying intensity, the SDE can be further expressed as follows:</w:t>
      </w:r>
    </w:p>
    <w:p w14:paraId="382D2FF9"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num>
            <m:den>
              <m:r>
                <w:rPr>
                  <w:rFonts w:ascii="Cambria Math" w:hAnsi="Cambria Math" w:cs="Times New Roman"/>
                  <w:sz w:val="24"/>
                  <w:szCs w:val="24"/>
                </w:rPr>
                <m:t>dt</m:t>
              </m:r>
            </m:den>
          </m:f>
          <m:r>
            <w:rPr>
              <w:rFonts w:ascii="Cambria Math" w:hAnsi="Cambria Math" w:cs="Times New Roman"/>
              <w:sz w:val="24"/>
              <w:szCs w:val="24"/>
            </w:rPr>
            <m:t>= 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x</m:t>
                  </m:r>
                </m:e>
              </m:d>
              <m:r>
                <m:rPr>
                  <m:scr m:val="script"/>
                </m:rPr>
                <w:rPr>
                  <w:rFonts w:ascii="Cambria Math" w:hAnsi="Cambria Math" w:cs="Times New Roman"/>
                  <w:sz w:val="24"/>
                  <w:szCs w:val="24"/>
                </w:rPr>
                <m:t>* E</m:t>
              </m:r>
            </m:e>
            <m:sub>
              <m:r>
                <w:rPr>
                  <w:rFonts w:ascii="Cambria Math" w:hAnsi="Cambria Math" w:cs="Times New Roman"/>
                  <w:sz w:val="24"/>
                  <w:szCs w:val="24"/>
                </w:rPr>
                <m:t>t+dt</m:t>
              </m:r>
            </m:sub>
          </m:sSub>
          <m:r>
            <w:rPr>
              <w:rFonts w:ascii="Cambria Math" w:hAnsi="Cambria Math" w:cs="Times New Roman"/>
              <w:sz w:val="24"/>
              <w:szCs w:val="24"/>
            </w:rPr>
            <m:t>;where g</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is the intensity</m:t>
          </m:r>
        </m:oMath>
      </m:oMathPara>
    </w:p>
    <w:p w14:paraId="38962F83"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implied, the missing factor in the existing architecture that consists of ODEs is the absent stochastic transition dynamics (i.e., a noise for each timestep – which is vital to model the tiny unobserved interactions). The above equation considers the small unobserved interactions and uncertainties that could occur; this is further important in the context of TS data, as the initial state of data is unlikely to be certain.</w:t>
      </w:r>
    </w:p>
    <w:p w14:paraId="74A97613" w14:textId="77777777" w:rsidR="000704C4" w:rsidRPr="006B5E91" w:rsidRDefault="000704C4" w:rsidP="000704C4">
      <w:pPr>
        <w:spacing w:line="240" w:lineRule="auto"/>
        <w:jc w:val="both"/>
        <w:rPr>
          <w:rFonts w:ascii="Times New Roman" w:hAnsi="Times New Roman" w:cs="Times New Roman"/>
          <w:b/>
          <w:bCs/>
          <w:i/>
          <w:iCs/>
          <w:sz w:val="24"/>
          <w:szCs w:val="24"/>
        </w:rPr>
      </w:pPr>
      <w:r w:rsidRPr="006B5E91">
        <w:rPr>
          <w:rFonts w:ascii="Times New Roman" w:hAnsi="Times New Roman" w:cs="Times New Roman"/>
          <w:b/>
          <w:bCs/>
          <w:i/>
          <w:iCs/>
          <w:sz w:val="24"/>
          <w:szCs w:val="24"/>
        </w:rPr>
        <w:t>Step 02 – adding neural networks into SDE dynamics</w:t>
      </w:r>
    </w:p>
    <w:p w14:paraId="2423ADAA"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Based on the findings of </w:t>
      </w:r>
      <w:proofErr w:type="spellStart"/>
      <w:r w:rsidRPr="006B5E91">
        <w:rPr>
          <w:rFonts w:ascii="Times New Roman" w:hAnsi="Times New Roman" w:cs="Times New Roman"/>
          <w:sz w:val="24"/>
          <w:szCs w:val="24"/>
        </w:rPr>
        <w:t>Duvenaud</w:t>
      </w:r>
      <w:proofErr w:type="spellEnd"/>
      <w:r w:rsidRPr="006B5E91">
        <w:rPr>
          <w:rFonts w:ascii="Times New Roman" w:hAnsi="Times New Roman" w:cs="Times New Roman"/>
          <w:sz w:val="24"/>
          <w:szCs w:val="24"/>
        </w:rPr>
        <w:t xml:space="preserve"> (2021), the noise mentioned in the previous step can be considered as Brownian motion, a generalized form of the Gaussian noise. Researchers can produce the following by plugging Brownian motion into the equation determined in the previous step.</w:t>
      </w:r>
    </w:p>
    <w:p w14:paraId="07CA28DB"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dx= 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dt</m:t>
          </m:r>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dB</m:t>
          </m:r>
          <m:d>
            <m:dPr>
              <m:ctrlPr>
                <w:rPr>
                  <w:rFonts w:ascii="Cambria Math" w:hAnsi="Cambria Math" w:cs="Times New Roman"/>
                  <w:i/>
                  <w:sz w:val="24"/>
                  <w:szCs w:val="24"/>
                </w:rPr>
              </m:ctrlPr>
            </m:dPr>
            <m:e>
              <m:r>
                <w:rPr>
                  <w:rFonts w:ascii="Cambria Math" w:hAnsi="Cambria Math" w:cs="Times New Roman"/>
                  <w:sz w:val="24"/>
                  <w:szCs w:val="24"/>
                </w:rPr>
                <m:t>t</m:t>
              </m:r>
            </m:e>
          </m:d>
        </m:oMath>
      </m:oMathPara>
    </w:p>
    <w:p w14:paraId="718E01B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 neural network can be integrated into the above equation to solve the system, resulting in the following equation:</w:t>
      </w:r>
    </w:p>
    <w:p w14:paraId="6FE4D778"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dx=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θ</m:t>
              </m:r>
            </m:sub>
          </m:sSub>
          <m:d>
            <m:dPr>
              <m:ctrlPr>
                <w:rPr>
                  <w:rFonts w:ascii="Cambria Math" w:hAnsi="Cambria Math" w:cs="Times New Roman"/>
                  <w:i/>
                  <w:sz w:val="24"/>
                  <w:szCs w:val="24"/>
                </w:rPr>
              </m:ctrlPr>
            </m:dPr>
            <m:e>
              <m:r>
                <w:rPr>
                  <w:rFonts w:ascii="Cambria Math" w:hAnsi="Cambria Math" w:cs="Times New Roman"/>
                  <w:sz w:val="24"/>
                  <w:szCs w:val="24"/>
                </w:rPr>
                <m:t>x(t)</m:t>
              </m:r>
            </m:e>
          </m:d>
          <m:r>
            <w:rPr>
              <w:rFonts w:ascii="Cambria Math" w:hAnsi="Cambria Math" w:cs="Times New Roman"/>
              <w:sz w:val="24"/>
              <w:szCs w:val="24"/>
            </w:rPr>
            <m:t>dt+</m:t>
          </m:r>
          <m:sSub>
            <m:sSubPr>
              <m:ctrlPr>
                <w:rPr>
                  <w:rFonts w:ascii="Cambria Math" w:hAnsi="Cambria Math" w:cs="Times New Roman"/>
                  <w:i/>
                  <w:sz w:val="24"/>
                  <w:szCs w:val="24"/>
                </w:rPr>
              </m:ctrlPr>
            </m:sSubPr>
            <m:e>
              <m:r>
                <m:rPr>
                  <m:scr m:val="script"/>
                </m:rPr>
                <w:rPr>
                  <w:rFonts w:ascii="Cambria Math" w:hAnsi="Cambria Math" w:cs="Times New Roman"/>
                  <w:sz w:val="24"/>
                  <w:szCs w:val="24"/>
                </w:rPr>
                <m:t>o</m:t>
              </m:r>
            </m:e>
            <m:sub>
              <m:r>
                <w:rPr>
                  <w:rFonts w:ascii="Cambria Math" w:hAnsi="Cambria Math" w:cs="Times New Roman"/>
                  <w:sz w:val="24"/>
                  <w:szCs w:val="24"/>
                </w:rPr>
                <m:t>θ</m:t>
              </m:r>
            </m:sub>
          </m:sSub>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dB</m:t>
          </m:r>
          <m:d>
            <m:dPr>
              <m:ctrlPr>
                <w:rPr>
                  <w:rFonts w:ascii="Cambria Math" w:hAnsi="Cambria Math" w:cs="Times New Roman"/>
                  <w:i/>
                  <w:sz w:val="24"/>
                  <w:szCs w:val="24"/>
                </w:rPr>
              </m:ctrlPr>
            </m:dPr>
            <m:e>
              <m:r>
                <w:rPr>
                  <w:rFonts w:ascii="Cambria Math" w:hAnsi="Cambria Math" w:cs="Times New Roman"/>
                  <w:sz w:val="24"/>
                  <w:szCs w:val="24"/>
                </w:rPr>
                <m:t>t</m:t>
              </m:r>
            </m:e>
          </m:d>
        </m:oMath>
      </m:oMathPara>
    </w:p>
    <w:p w14:paraId="392AF887"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where f is usually a tiny neural network and θ are its parameters</m:t>
          </m:r>
        </m:oMath>
      </m:oMathPara>
    </w:p>
    <w:p w14:paraId="408D161B" w14:textId="77777777" w:rsidR="000704C4" w:rsidRPr="006B5E91" w:rsidRDefault="000704C4" w:rsidP="000704C4">
      <w:pPr>
        <w:spacing w:line="240" w:lineRule="auto"/>
        <w:jc w:val="both"/>
        <w:rPr>
          <w:rFonts w:ascii="Times New Roman" w:hAnsi="Times New Roman" w:cs="Times New Roman"/>
          <w:b/>
          <w:bCs/>
          <w:i/>
          <w:iCs/>
          <w:sz w:val="24"/>
          <w:szCs w:val="24"/>
        </w:rPr>
      </w:pPr>
      <w:r w:rsidRPr="006B5E91">
        <w:rPr>
          <w:rFonts w:ascii="Times New Roman" w:hAnsi="Times New Roman" w:cs="Times New Roman"/>
          <w:b/>
          <w:bCs/>
          <w:i/>
          <w:iCs/>
          <w:sz w:val="24"/>
          <w:szCs w:val="24"/>
        </w:rPr>
        <w:t>Step 03 – Integrating the above equation into the LTC architecture</w:t>
      </w:r>
    </w:p>
    <w:p w14:paraId="7F95D316"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oving back to the main problem at hand, the author can now construct a new formula by using the equation determined in the previous step.</w:t>
      </w:r>
    </w:p>
    <w:p w14:paraId="31CFE58F"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r>
                <m:rPr>
                  <m:sty m:val="bi"/>
                </m:rPr>
                <w:rPr>
                  <w:rFonts w:ascii="Cambria Math" w:hAnsi="Cambria Math" w:cs="Times New Roman"/>
                  <w:sz w:val="24"/>
                  <w:szCs w:val="24"/>
                </w:rPr>
                <m:t>(</m:t>
              </m:r>
              <m:r>
                <w:rPr>
                  <w:rFonts w:ascii="Cambria Math" w:hAnsi="Cambria Math" w:cs="Times New Roman"/>
                  <w:sz w:val="24"/>
                  <w:szCs w:val="24"/>
                </w:rPr>
                <m:t>t</m:t>
              </m:r>
              <m:r>
                <m:rPr>
                  <m:sty m:val="bi"/>
                </m:rPr>
                <w:rPr>
                  <w:rFonts w:ascii="Cambria Math" w:hAnsi="Cambria Math" w:cs="Times New Roman"/>
                  <w:sz w:val="24"/>
                  <w:szCs w:val="24"/>
                </w:rPr>
                <m:t>)</m:t>
              </m:r>
            </m:num>
            <m:den>
              <m:r>
                <w:rPr>
                  <w:rFonts w:ascii="Cambria Math" w:hAnsi="Cambria Math" w:cs="Times New Roman"/>
                  <w:sz w:val="24"/>
                  <w:szCs w:val="24"/>
                </w:rPr>
                <m:t>τ</m:t>
              </m:r>
            </m:den>
          </m:f>
          <m:r>
            <w:rPr>
              <w:rFonts w:ascii="Cambria Math" w:hAnsi="Cambria Math" w:cs="Times New Roman"/>
              <w:sz w:val="24"/>
              <w:szCs w:val="24"/>
            </w:rPr>
            <m:t>+S(t)</m:t>
          </m:r>
        </m:oMath>
      </m:oMathPara>
    </w:p>
    <w:p w14:paraId="0FA66E74"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s the above equation is a linear system of ODEs initially proposed by </w:t>
      </w:r>
      <w:proofErr w:type="spellStart"/>
      <w:r w:rsidRPr="006B5E91">
        <w:rPr>
          <w:rFonts w:ascii="Times New Roman" w:hAnsi="Times New Roman" w:cs="Times New Roman"/>
          <w:sz w:val="24"/>
          <w:szCs w:val="24"/>
        </w:rPr>
        <w:t>Lapicque</w:t>
      </w:r>
      <w:proofErr w:type="spellEnd"/>
      <w:r w:rsidRPr="006B5E91">
        <w:rPr>
          <w:rFonts w:ascii="Times New Roman" w:hAnsi="Times New Roman" w:cs="Times New Roman"/>
          <w:sz w:val="24"/>
          <w:szCs w:val="24"/>
        </w:rPr>
        <w:t xml:space="preserve"> (1907), the author could add the uncertainty noise to the equation to produce the following:</w:t>
      </w:r>
    </w:p>
    <w:p w14:paraId="7EE800E6"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B</m:t>
          </m:r>
        </m:oMath>
      </m:oMathPara>
    </w:p>
    <w:p w14:paraId="25777091"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equation now defines a stochastic process instead of deterministic evolution. Therefore, researchers can model any tiny unobserved interactions.</w:t>
      </w:r>
    </w:p>
    <w:p w14:paraId="72262BA3"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inally, the following could be derived by applying this to the LTC formula:</w:t>
      </w:r>
    </w:p>
    <w:p w14:paraId="3D64F890"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B</m:t>
          </m:r>
        </m:oMath>
      </m:oMathPara>
    </w:p>
    <w:p w14:paraId="65A078F6"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Replace S</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with the nonlinearity proposed,</m:t>
          </m:r>
        </m:oMath>
      </m:oMathPara>
    </w:p>
    <w:p w14:paraId="584D6E9A"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A-x</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 xml:space="preserve">B </m:t>
          </m:r>
        </m:oMath>
      </m:oMathPara>
    </w:p>
    <w:p w14:paraId="2D98DFBD"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Expand out the equation,</m:t>
          </m:r>
        </m:oMath>
      </m:oMathPara>
    </w:p>
    <w:p w14:paraId="5CCC2EAC"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 xml:space="preserve"> - 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m:t>
              </m:r>
            </m:e>
          </m:d>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B+ 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m:t>
              </m:r>
            </m:e>
          </m:d>
          <m:r>
            <w:rPr>
              <w:rFonts w:ascii="Cambria Math" w:hAnsi="Cambria Math" w:cs="Times New Roman"/>
              <w:sz w:val="24"/>
              <w:szCs w:val="24"/>
            </w:rPr>
            <m:t>A</m:t>
          </m:r>
        </m:oMath>
      </m:oMathPara>
    </w:p>
    <w:p w14:paraId="20277499"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Lastly, refactor the equation into the format of the original LTC</m:t>
          </m:r>
        </m:oMath>
      </m:oMathPara>
    </w:p>
    <w:p w14:paraId="24B0CB94" w14:textId="77777777" w:rsidR="000704C4" w:rsidRPr="006B5E91" w:rsidRDefault="0045102D" w:rsidP="000704C4">
      <w:pPr>
        <w:spacing w:line="360" w:lineRule="auto"/>
        <w:jc w:val="both"/>
        <w:rPr>
          <w:rFonts w:ascii="Times New Roman" w:hAnsi="Times New Roman" w:cs="Times New Roman"/>
          <w:sz w:val="24"/>
          <w:szCs w:val="24"/>
        </w:rPr>
      </w:pPr>
      <m:oMathPara>
        <m:oMath>
          <m:borderBox>
            <m:borderBoxPr>
              <m:ctrlPr>
                <w:rPr>
                  <w:rFonts w:ascii="Cambria Math" w:hAnsi="Cambria Math" w:cs="Times New Roman"/>
                  <w:i/>
                  <w:sz w:val="24"/>
                  <w:szCs w:val="24"/>
                </w:rPr>
              </m:ctrlPr>
            </m:borderBoxPr>
            <m:e>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τ</m:t>
                      </m:r>
                    </m:den>
                  </m:f>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θ</m:t>
                      </m:r>
                    </m:e>
                  </m:d>
                  <m:r>
                    <m:rPr>
                      <m:scr m:val="script"/>
                    </m:rPr>
                    <w:rPr>
                      <w:rFonts w:ascii="Cambria Math" w:hAnsi="Cambria Math" w:cs="Times New Roman"/>
                      <w:sz w:val="24"/>
                      <w:szCs w:val="24"/>
                    </w:rPr>
                    <m:t>-o</m:t>
                  </m:r>
                  <m:r>
                    <w:rPr>
                      <w:rFonts w:ascii="Cambria Math" w:hAnsi="Cambria Math" w:cs="Times New Roman"/>
                      <w:sz w:val="24"/>
                      <w:szCs w:val="24"/>
                    </w:rPr>
                    <m:t xml:space="preserve">B </m:t>
                  </m:r>
                </m:e>
              </m:d>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θ</m:t>
                  </m:r>
                </m:e>
              </m:d>
              <m:r>
                <w:rPr>
                  <w:rFonts w:ascii="Cambria Math" w:hAnsi="Cambria Math" w:cs="Times New Roman"/>
                  <w:sz w:val="24"/>
                  <w:szCs w:val="24"/>
                </w:rPr>
                <m:t xml:space="preserve">A </m:t>
              </m:r>
            </m:e>
          </m:borderBox>
        </m:oMath>
      </m:oMathPara>
    </w:p>
    <w:p w14:paraId="2D7EB6DF" w14:textId="77777777" w:rsidR="000704C4" w:rsidRPr="006B5E91" w:rsidRDefault="000704C4" w:rsidP="000704C4">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Algorithm forward propagation by SDE solvers</w:t>
      </w:r>
    </w:p>
    <w:p w14:paraId="713A5523"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asani et al. (2020) determined that their LTC architecture that uses a linear system of ODEs was ‘stiff equations’. They also found that regular Runge-</w:t>
      </w:r>
      <w:proofErr w:type="spellStart"/>
      <w:r w:rsidRPr="006B5E91">
        <w:rPr>
          <w:rFonts w:ascii="Times New Roman" w:hAnsi="Times New Roman" w:cs="Times New Roman"/>
          <w:sz w:val="24"/>
          <w:szCs w:val="24"/>
        </w:rPr>
        <w:t>Kutta</w:t>
      </w:r>
      <w:proofErr w:type="spellEnd"/>
      <w:r w:rsidRPr="006B5E91">
        <w:rPr>
          <w:rFonts w:ascii="Times New Roman" w:hAnsi="Times New Roman" w:cs="Times New Roman"/>
          <w:sz w:val="24"/>
          <w:szCs w:val="24"/>
        </w:rPr>
        <w:t xml:space="preserve"> was not suitable for solving LTCs; therefore, they designed a custom ODE solver by combining both implicit and explicit Euler methods.</w:t>
      </w:r>
    </w:p>
    <w:p w14:paraId="65E10E8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b/>
        <w:t>As this system uses SDEs, SDE solvers must be used. As Hasani et al. (2020) determined, the architecture is a system of stiff equations. Therefore, as Press et al. (2007) decided, researchers must use an implicit solver to ensure stability. Additionally, researchers can combine an explicit solver to achieve further stability. Therefore, the author will use an SDE solver, which is implicit, and if time permits, create a further enhanced custom SDE solver by fusing an explicit solver within.</w:t>
      </w:r>
    </w:p>
    <w:p w14:paraId="05F76A20" w14:textId="2DDC4E19"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b/>
        <w:t xml:space="preserve">Based on the author's research, the SDE equivalent for ODE Euler methods is the Euler-Maruyama method; this is the recommended solver as it can handle all forms of noise (Li et al., 2020). </w:t>
      </w:r>
      <w:r w:rsidR="0016347E" w:rsidRPr="006B5E91">
        <w:rPr>
          <w:rFonts w:ascii="Times New Roman" w:hAnsi="Times New Roman" w:cs="Times New Roman"/>
          <w:sz w:val="24"/>
          <w:szCs w:val="24"/>
        </w:rPr>
        <w:t xml:space="preserve">Combining </w:t>
      </w:r>
      <w:r w:rsidRPr="006B5E91">
        <w:rPr>
          <w:rFonts w:ascii="Times New Roman" w:hAnsi="Times New Roman" w:cs="Times New Roman"/>
          <w:sz w:val="24"/>
          <w:szCs w:val="24"/>
        </w:rPr>
        <w:t xml:space="preserve">the explicit </w:t>
      </w:r>
      <w:r w:rsidR="0016347E" w:rsidRPr="006B5E91">
        <w:rPr>
          <w:rFonts w:ascii="Times New Roman" w:hAnsi="Times New Roman" w:cs="Times New Roman"/>
          <w:sz w:val="24"/>
          <w:szCs w:val="24"/>
        </w:rPr>
        <w:t xml:space="preserve">Euler-Maruyama </w:t>
      </w:r>
      <w:r w:rsidRPr="006B5E91">
        <w:rPr>
          <w:rFonts w:ascii="Times New Roman" w:hAnsi="Times New Roman" w:cs="Times New Roman"/>
          <w:sz w:val="24"/>
          <w:szCs w:val="24"/>
        </w:rPr>
        <w:t>solver within</w:t>
      </w:r>
      <w:r w:rsidR="0016347E" w:rsidRPr="006B5E91">
        <w:rPr>
          <w:rFonts w:ascii="Times New Roman" w:hAnsi="Times New Roman" w:cs="Times New Roman"/>
          <w:sz w:val="24"/>
          <w:szCs w:val="24"/>
        </w:rPr>
        <w:t xml:space="preserve"> to create a custom solver is something researchers should explore in the future</w:t>
      </w:r>
      <w:r w:rsidRPr="006B5E91">
        <w:rPr>
          <w:rFonts w:ascii="Times New Roman" w:hAnsi="Times New Roman" w:cs="Times New Roman"/>
          <w:sz w:val="24"/>
          <w:szCs w:val="24"/>
        </w:rPr>
        <w:t>.</w:t>
      </w:r>
    </w:p>
    <w:p w14:paraId="7FAF049E" w14:textId="77777777" w:rsidR="000704C4" w:rsidRPr="006B5E91" w:rsidRDefault="000704C4" w:rsidP="000704C4">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How to train the network?</w:t>
      </w:r>
    </w:p>
    <w:p w14:paraId="78512E09"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raining these networks has a trade-off between accuracy and memory. Chen et al. (2019) promoted the use of the adjoint sensitivity method to perform reverse-mode AD, which is more memory efficient. Hasani et al. (2020) mentioned that this method introduced more numerical errors and opted to use the traditional BPTT approach, which is more accurate but consumes more memory. Although there exists a technique of adjoints specifically for SDEs, they cannot be used, as determined by </w:t>
      </w:r>
      <w:proofErr w:type="spellStart"/>
      <w:r w:rsidRPr="006B5E91">
        <w:rPr>
          <w:rFonts w:ascii="Times New Roman" w:hAnsi="Times New Roman" w:cs="Times New Roman"/>
          <w:sz w:val="24"/>
          <w:szCs w:val="24"/>
        </w:rPr>
        <w:t>Tzen</w:t>
      </w:r>
      <w:proofErr w:type="spellEnd"/>
      <w:r w:rsidRPr="006B5E91">
        <w:rPr>
          <w:rFonts w:ascii="Times New Roman" w:hAnsi="Times New Roman" w:cs="Times New Roman"/>
          <w:sz w:val="24"/>
          <w:szCs w:val="24"/>
        </w:rPr>
        <w:t xml:space="preserve"> and </w:t>
      </w:r>
      <w:proofErr w:type="spellStart"/>
      <w:r w:rsidRPr="006B5E91">
        <w:rPr>
          <w:rFonts w:ascii="Times New Roman" w:hAnsi="Times New Roman" w:cs="Times New Roman"/>
          <w:sz w:val="24"/>
          <w:szCs w:val="24"/>
        </w:rPr>
        <w:t>Raginsky</w:t>
      </w:r>
      <w:proofErr w:type="spellEnd"/>
      <w:r w:rsidRPr="006B5E91">
        <w:rPr>
          <w:rFonts w:ascii="Times New Roman" w:hAnsi="Times New Roman" w:cs="Times New Roman"/>
          <w:sz w:val="24"/>
          <w:szCs w:val="24"/>
        </w:rPr>
        <w:t xml:space="preserve"> (2019), and hence requires a custom-built backpropagation rule.</w:t>
      </w:r>
    </w:p>
    <w:p w14:paraId="5D600D39" w14:textId="15FC28C1" w:rsidR="000704C4" w:rsidRPr="006B5E91" w:rsidRDefault="000704C4" w:rsidP="000704C4">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t>For this research, the author will opt for the approach by Hasani et al. (2020) to give more precision and as the author is time constrained to implement a custom backpropagation algorithm. Researchers must investigate reverse-mode AD in the future as it is the recommended approach when memory efficiency is more important. It is also worth noting that using the BPTT approach carries added benefits, such as being able to be used as an RNN layer alongside the popular optimization algorithms that are very familiar (ex: Adam, SGD) (Hasani et al., 2020).</w:t>
      </w:r>
    </w:p>
    <w:p w14:paraId="6E67BA9B" w14:textId="3C30B2DC" w:rsidR="00AC30F1" w:rsidRPr="006B5E91" w:rsidRDefault="00AC30F1" w:rsidP="00AC30F1">
      <w:pPr>
        <w:pStyle w:val="Heading2"/>
        <w:spacing w:line="360" w:lineRule="auto"/>
        <w:rPr>
          <w:rFonts w:ascii="Times New Roman" w:hAnsi="Times New Roman" w:cs="Times New Roman"/>
          <w:b/>
          <w:bCs/>
          <w:sz w:val="24"/>
          <w:szCs w:val="24"/>
        </w:rPr>
      </w:pPr>
      <w:bookmarkStart w:id="186" w:name="_Toc125663132"/>
      <w:bookmarkStart w:id="187" w:name="_Toc126571463"/>
      <w:r w:rsidRPr="006B5E91">
        <w:rPr>
          <w:rFonts w:ascii="Times New Roman" w:hAnsi="Times New Roman" w:cs="Times New Roman"/>
          <w:b/>
          <w:bCs/>
          <w:sz w:val="24"/>
          <w:szCs w:val="24"/>
        </w:rPr>
        <w:lastRenderedPageBreak/>
        <w:t>3.5.</w:t>
      </w:r>
      <w:r w:rsidR="00C17288" w:rsidRPr="006B5E91">
        <w:rPr>
          <w:rFonts w:ascii="Times New Roman" w:hAnsi="Times New Roman" w:cs="Times New Roman"/>
          <w:b/>
          <w:bCs/>
          <w:sz w:val="24"/>
          <w:szCs w:val="24"/>
        </w:rPr>
        <w:t>3</w:t>
      </w:r>
      <w:r w:rsidRPr="006B5E91">
        <w:rPr>
          <w:rFonts w:ascii="Times New Roman" w:hAnsi="Times New Roman" w:cs="Times New Roman"/>
          <w:b/>
          <w:bCs/>
          <w:sz w:val="24"/>
          <w:szCs w:val="24"/>
        </w:rPr>
        <w:t>. Algorithmic analysis</w:t>
      </w:r>
      <w:bookmarkEnd w:id="186"/>
      <w:bookmarkEnd w:id="187"/>
    </w:p>
    <w:p w14:paraId="05B43BD3" w14:textId="0BC7EC28" w:rsidR="00AC30F1" w:rsidRPr="006B5E91" w:rsidRDefault="00F328E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notable difference between the proposed architecture and traditional neural ODEs proposed by Chen et al. (2019) is the usage of the traditional BPTT approach instead of the recommended </w:t>
      </w:r>
      <w:r w:rsidR="00C46B3D" w:rsidRPr="006B5E91">
        <w:rPr>
          <w:rFonts w:ascii="Times New Roman" w:hAnsi="Times New Roman" w:cs="Times New Roman"/>
          <w:sz w:val="24"/>
          <w:szCs w:val="24"/>
        </w:rPr>
        <w:t>a</w:t>
      </w:r>
      <w:r w:rsidRPr="006B5E91">
        <w:rPr>
          <w:rFonts w:ascii="Times New Roman" w:hAnsi="Times New Roman" w:cs="Times New Roman"/>
          <w:sz w:val="24"/>
          <w:szCs w:val="24"/>
        </w:rPr>
        <w:t>djoint</w:t>
      </w:r>
      <w:r w:rsidR="00C46B3D" w:rsidRPr="006B5E91">
        <w:rPr>
          <w:rFonts w:ascii="Times New Roman" w:hAnsi="Times New Roman" w:cs="Times New Roman"/>
          <w:sz w:val="24"/>
          <w:szCs w:val="24"/>
        </w:rPr>
        <w:t xml:space="preserve"> s</w:t>
      </w:r>
      <w:r w:rsidRPr="006B5E91">
        <w:rPr>
          <w:rFonts w:ascii="Times New Roman" w:hAnsi="Times New Roman" w:cs="Times New Roman"/>
          <w:sz w:val="24"/>
          <w:szCs w:val="24"/>
        </w:rPr>
        <w:t>ensitivity.</w:t>
      </w:r>
      <w:r w:rsidR="00C46B3D" w:rsidRPr="006B5E91">
        <w:rPr>
          <w:rFonts w:ascii="Times New Roman" w:hAnsi="Times New Roman" w:cs="Times New Roman"/>
          <w:sz w:val="24"/>
          <w:szCs w:val="24"/>
        </w:rPr>
        <w:t xml:space="preserve"> The below table demonstrates the difference in the complexities of these approaches.</w:t>
      </w:r>
    </w:p>
    <w:p w14:paraId="17637C0D" w14:textId="5122C300" w:rsidR="00DB6710" w:rsidRPr="006B5E91" w:rsidRDefault="00DB6710" w:rsidP="00DB6710">
      <w:pPr>
        <w:pStyle w:val="Caption"/>
        <w:keepNext/>
        <w:jc w:val="center"/>
        <w:rPr>
          <w:rFonts w:ascii="Times New Roman" w:hAnsi="Times New Roman" w:cs="Times New Roman"/>
          <w:b w:val="0"/>
          <w:bCs w:val="0"/>
          <w:smallCaps w:val="0"/>
          <w:sz w:val="24"/>
          <w:szCs w:val="24"/>
        </w:rPr>
      </w:pPr>
      <w:bookmarkStart w:id="188" w:name="_Toc12564973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plexities of BPTT and adjoint sensitivity</w:t>
      </w:r>
      <w:bookmarkEnd w:id="188"/>
    </w:p>
    <w:p w14:paraId="75F4491F" w14:textId="1B966F5E" w:rsidR="0009290B" w:rsidRPr="006B5E91" w:rsidRDefault="0009290B" w:rsidP="0009290B">
      <w:pPr>
        <w:spacing w:line="360" w:lineRule="auto"/>
        <w:rPr>
          <w:rFonts w:ascii="Times New Roman" w:hAnsi="Times New Roman" w:cs="Times New Roman"/>
          <w:sz w:val="24"/>
          <w:szCs w:val="24"/>
        </w:rPr>
      </w:pPr>
      <w:r w:rsidRPr="006B5E91">
        <w:rPr>
          <w:rFonts w:ascii="Times New Roman" w:hAnsi="Times New Roman" w:cs="Times New Roman"/>
          <w:b/>
          <w:bCs/>
          <w:sz w:val="24"/>
          <w:szCs w:val="24"/>
        </w:rPr>
        <w:t xml:space="preserve">Note: </w:t>
      </w:r>
      <w:r w:rsidRPr="006B5E91">
        <w:rPr>
          <w:rFonts w:ascii="Times New Roman" w:hAnsi="Times New Roman" w:cs="Times New Roman"/>
          <w:i/>
          <w:iCs/>
          <w:sz w:val="24"/>
          <w:szCs w:val="24"/>
        </w:rPr>
        <w:t>L</w:t>
      </w:r>
      <w:r w:rsidRPr="006B5E91">
        <w:rPr>
          <w:rFonts w:ascii="Times New Roman" w:hAnsi="Times New Roman" w:cs="Times New Roman"/>
          <w:sz w:val="24"/>
          <w:szCs w:val="24"/>
        </w:rPr>
        <w:t xml:space="preserve"> = number of steps</w:t>
      </w:r>
    </w:p>
    <w:tbl>
      <w:tblPr>
        <w:tblStyle w:val="TableGrid"/>
        <w:tblW w:w="0" w:type="auto"/>
        <w:tblLook w:val="04A0" w:firstRow="1" w:lastRow="0" w:firstColumn="1" w:lastColumn="0" w:noHBand="0" w:noVBand="1"/>
      </w:tblPr>
      <w:tblGrid>
        <w:gridCol w:w="3116"/>
        <w:gridCol w:w="3117"/>
        <w:gridCol w:w="3117"/>
      </w:tblGrid>
      <w:tr w:rsidR="00734001" w:rsidRPr="006B5E91" w14:paraId="0595534B" w14:textId="77777777" w:rsidTr="00734001">
        <w:tc>
          <w:tcPr>
            <w:tcW w:w="3116" w:type="dxa"/>
          </w:tcPr>
          <w:p w14:paraId="4DE8964C" w14:textId="77777777" w:rsidR="00734001" w:rsidRPr="006B5E91" w:rsidRDefault="00734001" w:rsidP="00AC30F1">
            <w:pPr>
              <w:spacing w:line="360" w:lineRule="auto"/>
              <w:jc w:val="both"/>
              <w:rPr>
                <w:rFonts w:ascii="Times New Roman" w:hAnsi="Times New Roman" w:cs="Times New Roman"/>
                <w:sz w:val="24"/>
                <w:szCs w:val="24"/>
              </w:rPr>
            </w:pPr>
          </w:p>
        </w:tc>
        <w:tc>
          <w:tcPr>
            <w:tcW w:w="3117" w:type="dxa"/>
          </w:tcPr>
          <w:p w14:paraId="6EDAB8AC" w14:textId="12A60A09" w:rsidR="00734001" w:rsidRPr="006B5E91" w:rsidRDefault="00734001" w:rsidP="00AC30F1">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PTT</w:t>
            </w:r>
          </w:p>
        </w:tc>
        <w:tc>
          <w:tcPr>
            <w:tcW w:w="3117" w:type="dxa"/>
          </w:tcPr>
          <w:p w14:paraId="57EBA13C" w14:textId="36750193" w:rsidR="00734001" w:rsidRPr="006B5E91" w:rsidRDefault="00734001" w:rsidP="00AC30F1">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Adjoint sensitivity</w:t>
            </w:r>
          </w:p>
        </w:tc>
      </w:tr>
      <w:tr w:rsidR="00734001" w:rsidRPr="006B5E91" w14:paraId="7ADCD820" w14:textId="77777777" w:rsidTr="00734001">
        <w:tc>
          <w:tcPr>
            <w:tcW w:w="3116" w:type="dxa"/>
          </w:tcPr>
          <w:p w14:paraId="4CA90537" w14:textId="690FAC3E"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ime</w:t>
            </w:r>
          </w:p>
        </w:tc>
        <w:tc>
          <w:tcPr>
            <w:tcW w:w="3117" w:type="dxa"/>
          </w:tcPr>
          <w:p w14:paraId="0B39E5D3" w14:textId="7456BAA5" w:rsidR="00734001" w:rsidRPr="006B5E91" w:rsidRDefault="00B86DF7" w:rsidP="00B86DF7">
            <w:pPr>
              <w:spacing w:line="360" w:lineRule="auto"/>
              <w:rPr>
                <w:rFonts w:ascii="Times New Roman" w:hAnsi="Times New Roman" w:cs="Times New Roman"/>
                <w:sz w:val="24"/>
                <w:szCs w:val="24"/>
              </w:rPr>
            </w:pPr>
            <w:r w:rsidRPr="006B5E91">
              <w:rPr>
                <w:rFonts w:ascii="Times New Roman" w:hAnsi="Times New Roman" w:cs="Times New Roman"/>
                <w:sz w:val="24"/>
                <w:szCs w:val="24"/>
              </w:rPr>
              <w:t>O(L)</w:t>
            </w:r>
          </w:p>
        </w:tc>
        <w:tc>
          <w:tcPr>
            <w:tcW w:w="3117" w:type="dxa"/>
          </w:tcPr>
          <w:p w14:paraId="47329722" w14:textId="311A2ED0" w:rsidR="00734001" w:rsidRPr="006B5E91" w:rsidRDefault="00B86DF7" w:rsidP="00AC30F1">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O(</w:t>
            </w:r>
            <w:proofErr w:type="spellStart"/>
            <w:r w:rsidRPr="006B5E91">
              <w:rPr>
                <w:rFonts w:ascii="Times New Roman" w:hAnsi="Times New Roman" w:cs="Times New Roman"/>
                <w:b/>
                <w:bCs/>
                <w:sz w:val="24"/>
                <w:szCs w:val="24"/>
              </w:rPr>
              <w:t>LlogL</w:t>
            </w:r>
            <w:proofErr w:type="spellEnd"/>
            <w:r w:rsidRPr="006B5E91">
              <w:rPr>
                <w:rFonts w:ascii="Times New Roman" w:hAnsi="Times New Roman" w:cs="Times New Roman"/>
                <w:b/>
                <w:bCs/>
                <w:sz w:val="24"/>
                <w:szCs w:val="24"/>
              </w:rPr>
              <w:t>)</w:t>
            </w:r>
          </w:p>
        </w:tc>
      </w:tr>
      <w:tr w:rsidR="00734001" w:rsidRPr="006B5E91" w14:paraId="63815E93" w14:textId="77777777" w:rsidTr="00734001">
        <w:tc>
          <w:tcPr>
            <w:tcW w:w="3116" w:type="dxa"/>
          </w:tcPr>
          <w:p w14:paraId="055C4F98" w14:textId="6B19AD9F"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emory</w:t>
            </w:r>
          </w:p>
        </w:tc>
        <w:tc>
          <w:tcPr>
            <w:tcW w:w="3117" w:type="dxa"/>
          </w:tcPr>
          <w:p w14:paraId="41663962" w14:textId="738D8520" w:rsidR="00734001" w:rsidRPr="006B5E91" w:rsidRDefault="00B86DF7" w:rsidP="00B86DF7">
            <w:pPr>
              <w:spacing w:line="360" w:lineRule="auto"/>
              <w:rPr>
                <w:rFonts w:ascii="Times New Roman" w:hAnsi="Times New Roman" w:cs="Times New Roman"/>
                <w:sz w:val="24"/>
                <w:szCs w:val="24"/>
              </w:rPr>
            </w:pPr>
            <w:r w:rsidRPr="006B5E91">
              <w:rPr>
                <w:rFonts w:ascii="Times New Roman" w:hAnsi="Times New Roman" w:cs="Times New Roman"/>
                <w:sz w:val="24"/>
                <w:szCs w:val="24"/>
              </w:rPr>
              <w:t>O(L)</w:t>
            </w:r>
          </w:p>
        </w:tc>
        <w:tc>
          <w:tcPr>
            <w:tcW w:w="3117" w:type="dxa"/>
          </w:tcPr>
          <w:p w14:paraId="09B4432A" w14:textId="11D71E85" w:rsidR="00734001" w:rsidRPr="006B5E91" w:rsidRDefault="00B86DF7" w:rsidP="00AC30F1">
            <w:pPr>
              <w:spacing w:line="360" w:lineRule="auto"/>
              <w:jc w:val="both"/>
              <w:rPr>
                <w:rFonts w:ascii="Times New Roman" w:hAnsi="Times New Roman" w:cs="Times New Roman"/>
                <w:b/>
                <w:bCs/>
                <w:sz w:val="24"/>
                <w:szCs w:val="24"/>
              </w:rPr>
            </w:pPr>
            <w:proofErr w:type="gramStart"/>
            <w:r w:rsidRPr="006B5E91">
              <w:rPr>
                <w:rFonts w:ascii="Times New Roman" w:hAnsi="Times New Roman" w:cs="Times New Roman"/>
                <w:b/>
                <w:bCs/>
                <w:sz w:val="24"/>
                <w:szCs w:val="24"/>
              </w:rPr>
              <w:t>O(</w:t>
            </w:r>
            <w:proofErr w:type="gramEnd"/>
            <w:r w:rsidRPr="006B5E91">
              <w:rPr>
                <w:rFonts w:ascii="Times New Roman" w:hAnsi="Times New Roman" w:cs="Times New Roman"/>
                <w:b/>
                <w:bCs/>
                <w:sz w:val="24"/>
                <w:szCs w:val="24"/>
              </w:rPr>
              <w:t>1)</w:t>
            </w:r>
          </w:p>
        </w:tc>
      </w:tr>
      <w:tr w:rsidR="00734001" w:rsidRPr="006B5E91" w14:paraId="50D0C669" w14:textId="77777777" w:rsidTr="00734001">
        <w:tc>
          <w:tcPr>
            <w:tcW w:w="3116" w:type="dxa"/>
          </w:tcPr>
          <w:p w14:paraId="53F0E4A0" w14:textId="3F059B57"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ward accuracy</w:t>
            </w:r>
          </w:p>
        </w:tc>
        <w:tc>
          <w:tcPr>
            <w:tcW w:w="3117" w:type="dxa"/>
          </w:tcPr>
          <w:p w14:paraId="5B7FBCCB" w14:textId="4D9EB5B7" w:rsidR="00734001" w:rsidRPr="006B5E91" w:rsidRDefault="00B86DF7" w:rsidP="00B86DF7">
            <w:pPr>
              <w:spacing w:line="360" w:lineRule="auto"/>
              <w:rPr>
                <w:rFonts w:ascii="Times New Roman" w:hAnsi="Times New Roman" w:cs="Times New Roman"/>
                <w:sz w:val="24"/>
                <w:szCs w:val="24"/>
              </w:rPr>
            </w:pPr>
            <w:r w:rsidRPr="006B5E91">
              <w:rPr>
                <w:rFonts w:ascii="Times New Roman" w:hAnsi="Times New Roman" w:cs="Times New Roman"/>
                <w:sz w:val="24"/>
                <w:szCs w:val="24"/>
              </w:rPr>
              <w:t>High</w:t>
            </w:r>
          </w:p>
        </w:tc>
        <w:tc>
          <w:tcPr>
            <w:tcW w:w="3117" w:type="dxa"/>
          </w:tcPr>
          <w:p w14:paraId="4E7A9C73" w14:textId="56031CD4" w:rsidR="00734001" w:rsidRPr="006B5E91" w:rsidRDefault="00B86DF7"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igh</w:t>
            </w:r>
          </w:p>
        </w:tc>
      </w:tr>
      <w:tr w:rsidR="00734001" w:rsidRPr="006B5E91" w14:paraId="06ACF318" w14:textId="77777777" w:rsidTr="00734001">
        <w:tc>
          <w:tcPr>
            <w:tcW w:w="3116" w:type="dxa"/>
          </w:tcPr>
          <w:p w14:paraId="1F18BAD1" w14:textId="695DE626"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ackward accuracy</w:t>
            </w:r>
          </w:p>
        </w:tc>
        <w:tc>
          <w:tcPr>
            <w:tcW w:w="3117" w:type="dxa"/>
          </w:tcPr>
          <w:p w14:paraId="12C397DB" w14:textId="22145D58" w:rsidR="00734001" w:rsidRPr="006B5E91" w:rsidRDefault="00B86DF7" w:rsidP="00B86DF7">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High</w:t>
            </w:r>
          </w:p>
        </w:tc>
        <w:tc>
          <w:tcPr>
            <w:tcW w:w="3117" w:type="dxa"/>
          </w:tcPr>
          <w:p w14:paraId="74A55B50" w14:textId="4BB4D676" w:rsidR="00734001" w:rsidRPr="006B5E91" w:rsidRDefault="00B86DF7"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w</w:t>
            </w:r>
          </w:p>
        </w:tc>
      </w:tr>
    </w:tbl>
    <w:p w14:paraId="345B05B8" w14:textId="109E4B3A" w:rsidR="00521D90" w:rsidRPr="006B5E91" w:rsidRDefault="00521D90" w:rsidP="00AC30F1">
      <w:pPr>
        <w:spacing w:line="360" w:lineRule="auto"/>
        <w:jc w:val="both"/>
        <w:rPr>
          <w:rFonts w:ascii="Times New Roman" w:hAnsi="Times New Roman" w:cs="Times New Roman"/>
          <w:sz w:val="24"/>
          <w:szCs w:val="24"/>
        </w:rPr>
      </w:pPr>
    </w:p>
    <w:p w14:paraId="23B8B7DB" w14:textId="70FC37BE" w:rsidR="00521D90" w:rsidRPr="006B5E91" w:rsidRDefault="00521D90"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What can be noticed from the above table is that the traditional BPTT approach yields more accurate results, with the trade-off of consuming more memory. </w:t>
      </w:r>
      <w:r w:rsidR="00BF5248" w:rsidRPr="006B5E91">
        <w:rPr>
          <w:rFonts w:ascii="Times New Roman" w:hAnsi="Times New Roman" w:cs="Times New Roman"/>
          <w:sz w:val="24"/>
          <w:szCs w:val="24"/>
        </w:rPr>
        <w:t>Therefore, to obtain the best result possible, the author chose the approach of the traditional BPTT</w:t>
      </w:r>
      <w:r w:rsidR="000A7C4F" w:rsidRPr="006B5E91">
        <w:rPr>
          <w:rFonts w:ascii="Times New Roman" w:hAnsi="Times New Roman" w:cs="Times New Roman"/>
          <w:sz w:val="24"/>
          <w:szCs w:val="24"/>
        </w:rPr>
        <w:t>.</w:t>
      </w:r>
    </w:p>
    <w:p w14:paraId="2D3414C6" w14:textId="2A4EEDD0" w:rsidR="000704C4" w:rsidRPr="006B5E91" w:rsidRDefault="00072C65" w:rsidP="000704C4">
      <w:pPr>
        <w:pStyle w:val="Heading2"/>
        <w:spacing w:line="360" w:lineRule="auto"/>
        <w:rPr>
          <w:rFonts w:ascii="Times New Roman" w:hAnsi="Times New Roman" w:cs="Times New Roman"/>
          <w:b/>
          <w:bCs/>
          <w:sz w:val="24"/>
          <w:szCs w:val="24"/>
        </w:rPr>
      </w:pPr>
      <w:bookmarkStart w:id="189" w:name="_Toc125556622"/>
      <w:bookmarkStart w:id="190" w:name="_Toc125663133"/>
      <w:bookmarkStart w:id="191" w:name="_Toc126571464"/>
      <w:r w:rsidRPr="006B5E91">
        <w:rPr>
          <w:rFonts w:ascii="Times New Roman" w:hAnsi="Times New Roman" w:cs="Times New Roman"/>
          <w:b/>
          <w:bCs/>
          <w:sz w:val="24"/>
          <w:szCs w:val="24"/>
        </w:rPr>
        <w:t>3.5.</w:t>
      </w:r>
      <w:r w:rsidR="002F44C2" w:rsidRPr="006B5E91">
        <w:rPr>
          <w:rFonts w:ascii="Times New Roman" w:hAnsi="Times New Roman" w:cs="Times New Roman"/>
          <w:b/>
          <w:bCs/>
          <w:sz w:val="24"/>
          <w:szCs w:val="24"/>
        </w:rPr>
        <w:t>4</w:t>
      </w:r>
      <w:r w:rsidR="000704C4" w:rsidRPr="006B5E91">
        <w:rPr>
          <w:rFonts w:ascii="Times New Roman" w:hAnsi="Times New Roman" w:cs="Times New Roman"/>
          <w:b/>
          <w:bCs/>
          <w:sz w:val="24"/>
          <w:szCs w:val="24"/>
        </w:rPr>
        <w:t xml:space="preserve">. System process </w:t>
      </w:r>
      <w:bookmarkEnd w:id="189"/>
      <w:r w:rsidR="00EF73A0" w:rsidRPr="006B5E91">
        <w:rPr>
          <w:rFonts w:ascii="Times New Roman" w:hAnsi="Times New Roman" w:cs="Times New Roman"/>
          <w:b/>
          <w:bCs/>
          <w:sz w:val="24"/>
          <w:szCs w:val="24"/>
        </w:rPr>
        <w:t>activity diagram</w:t>
      </w:r>
      <w:bookmarkEnd w:id="190"/>
      <w:bookmarkEnd w:id="191"/>
    </w:p>
    <w:p w14:paraId="420DB29E" w14:textId="1D1759C4"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 summarized system flow </w:t>
      </w:r>
      <w:r w:rsidR="00EF73A0" w:rsidRPr="006B5E91">
        <w:rPr>
          <w:rFonts w:ascii="Times New Roman" w:hAnsi="Times New Roman" w:cs="Times New Roman"/>
          <w:sz w:val="24"/>
          <w:szCs w:val="24"/>
        </w:rPr>
        <w:t xml:space="preserve">activity diagram </w:t>
      </w:r>
      <w:r w:rsidRPr="006B5E91">
        <w:rPr>
          <w:rFonts w:ascii="Times New Roman" w:hAnsi="Times New Roman" w:cs="Times New Roman"/>
          <w:sz w:val="24"/>
          <w:szCs w:val="24"/>
        </w:rPr>
        <w:t>that end-users will follow is presented in the diagram belo</w:t>
      </w:r>
      <w:r w:rsidR="00B41679" w:rsidRPr="006B5E91">
        <w:rPr>
          <w:rFonts w:ascii="Times New Roman" w:hAnsi="Times New Roman" w:cs="Times New Roman"/>
          <w:sz w:val="24"/>
          <w:szCs w:val="24"/>
        </w:rPr>
        <w:t>w</w:t>
      </w:r>
      <w:r w:rsidRPr="006B5E91">
        <w:rPr>
          <w:rFonts w:ascii="Times New Roman" w:hAnsi="Times New Roman" w:cs="Times New Roman"/>
          <w:sz w:val="24"/>
          <w:szCs w:val="24"/>
        </w:rPr>
        <w:t>.</w:t>
      </w:r>
    </w:p>
    <w:p w14:paraId="228A2434" w14:textId="295F5FC6" w:rsidR="000704C4" w:rsidRPr="006B5E91" w:rsidRDefault="0080731B"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536760D0" wp14:editId="0861C215">
            <wp:extent cx="5939790" cy="3673475"/>
            <wp:effectExtent l="0" t="0" r="381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9790" cy="3673475"/>
                    </a:xfrm>
                    <a:prstGeom prst="rect">
                      <a:avLst/>
                    </a:prstGeom>
                    <a:noFill/>
                    <a:ln>
                      <a:noFill/>
                    </a:ln>
                  </pic:spPr>
                </pic:pic>
              </a:graphicData>
            </a:graphic>
          </wp:inline>
        </w:drawing>
      </w:r>
    </w:p>
    <w:p w14:paraId="289B9956" w14:textId="536593D0" w:rsidR="000704C4" w:rsidRPr="006B5E91" w:rsidRDefault="000704C4" w:rsidP="000704C4">
      <w:pPr>
        <w:pStyle w:val="Caption"/>
        <w:jc w:val="center"/>
        <w:rPr>
          <w:rFonts w:ascii="Times New Roman" w:hAnsi="Times New Roman" w:cs="Times New Roman"/>
          <w:b w:val="0"/>
          <w:bCs w:val="0"/>
          <w:smallCaps w:val="0"/>
          <w:sz w:val="24"/>
          <w:szCs w:val="24"/>
        </w:rPr>
      </w:pPr>
      <w:bookmarkStart w:id="192" w:name="_Toc121649177"/>
      <w:bookmarkStart w:id="193" w:name="_Toc12564976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System process </w:t>
      </w:r>
      <w:r w:rsidR="00A97321" w:rsidRPr="006B5E91">
        <w:rPr>
          <w:rFonts w:ascii="Times New Roman" w:hAnsi="Times New Roman" w:cs="Times New Roman"/>
          <w:b w:val="0"/>
          <w:bCs w:val="0"/>
          <w:smallCaps w:val="0"/>
          <w:sz w:val="24"/>
          <w:szCs w:val="24"/>
        </w:rPr>
        <w:t>activity diagram</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92"/>
      <w:bookmarkEnd w:id="193"/>
    </w:p>
    <w:p w14:paraId="288874BD" w14:textId="371822A1" w:rsidR="00D46F0D" w:rsidRPr="006B5E91" w:rsidRDefault="00D46F0D" w:rsidP="00D46F0D">
      <w:pPr>
        <w:pStyle w:val="Heading2"/>
        <w:spacing w:line="360" w:lineRule="auto"/>
        <w:rPr>
          <w:rFonts w:ascii="Times New Roman" w:hAnsi="Times New Roman" w:cs="Times New Roman"/>
          <w:b/>
          <w:bCs/>
          <w:sz w:val="24"/>
          <w:szCs w:val="24"/>
        </w:rPr>
      </w:pPr>
      <w:bookmarkStart w:id="194" w:name="_Toc125556621"/>
      <w:bookmarkStart w:id="195" w:name="_Toc125663134"/>
      <w:bookmarkStart w:id="196" w:name="_Toc126571465"/>
      <w:r w:rsidRPr="006B5E91">
        <w:rPr>
          <w:rFonts w:ascii="Times New Roman" w:hAnsi="Times New Roman" w:cs="Times New Roman"/>
          <w:b/>
          <w:bCs/>
          <w:sz w:val="24"/>
          <w:szCs w:val="24"/>
        </w:rPr>
        <w:t>3.5.</w:t>
      </w:r>
      <w:r w:rsidR="00837F8F" w:rsidRPr="006B5E91">
        <w:rPr>
          <w:rFonts w:ascii="Times New Roman" w:hAnsi="Times New Roman" w:cs="Times New Roman"/>
          <w:b/>
          <w:bCs/>
          <w:sz w:val="24"/>
          <w:szCs w:val="24"/>
        </w:rPr>
        <w:t>5</w:t>
      </w:r>
      <w:r w:rsidRPr="006B5E91">
        <w:rPr>
          <w:rFonts w:ascii="Times New Roman" w:hAnsi="Times New Roman" w:cs="Times New Roman"/>
          <w:b/>
          <w:bCs/>
          <w:sz w:val="24"/>
          <w:szCs w:val="24"/>
        </w:rPr>
        <w:t>. UI design</w:t>
      </w:r>
      <w:bookmarkEnd w:id="194"/>
      <w:bookmarkEnd w:id="195"/>
      <w:bookmarkEnd w:id="196"/>
    </w:p>
    <w:p w14:paraId="26C6827B" w14:textId="43C4D358" w:rsidR="00D46F0D" w:rsidRPr="006B5E91" w:rsidRDefault="00D46F0D" w:rsidP="00D46F0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uthor had decided to implement a web application for the supplementary application being built due to convenience. The </w:t>
      </w:r>
      <w:r w:rsidR="005709DF" w:rsidRPr="006B5E91">
        <w:rPr>
          <w:rFonts w:ascii="Times New Roman" w:hAnsi="Times New Roman" w:cs="Times New Roman"/>
          <w:sz w:val="24"/>
          <w:szCs w:val="24"/>
        </w:rPr>
        <w:t xml:space="preserve">low fidelity </w:t>
      </w:r>
      <w:r w:rsidRPr="006B5E91">
        <w:rPr>
          <w:rFonts w:ascii="Times New Roman" w:hAnsi="Times New Roman" w:cs="Times New Roman"/>
          <w:sz w:val="24"/>
          <w:szCs w:val="24"/>
        </w:rPr>
        <w:t xml:space="preserve">wireframes designed to be of use are available </w:t>
      </w:r>
      <w:r w:rsidR="00671775"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C.2._UI_wireframes" w:history="1">
        <w:r w:rsidR="00D932D8" w:rsidRPr="006B5E91">
          <w:rPr>
            <w:rStyle w:val="Hyperlink"/>
            <w:rFonts w:ascii="Times New Roman" w:hAnsi="Times New Roman" w:cs="Times New Roman"/>
            <w:b/>
            <w:bCs/>
            <w:color w:val="auto"/>
            <w:sz w:val="24"/>
            <w:szCs w:val="24"/>
            <w:u w:val="none"/>
          </w:rPr>
          <w:t>APPENDIX C.2</w:t>
        </w:r>
      </w:hyperlink>
      <w:r w:rsidRPr="006B5E91">
        <w:rPr>
          <w:rFonts w:ascii="Times New Roman" w:hAnsi="Times New Roman" w:cs="Times New Roman"/>
          <w:sz w:val="24"/>
          <w:szCs w:val="24"/>
        </w:rPr>
        <w:t>.</w:t>
      </w:r>
    </w:p>
    <w:p w14:paraId="745645CA" w14:textId="1B03998B" w:rsidR="000704C4" w:rsidRPr="006B5E91" w:rsidRDefault="000704C4" w:rsidP="000704C4">
      <w:pPr>
        <w:pStyle w:val="Heading1"/>
        <w:spacing w:line="360" w:lineRule="auto"/>
        <w:rPr>
          <w:rFonts w:ascii="Times New Roman" w:hAnsi="Times New Roman" w:cs="Times New Roman"/>
          <w:b/>
          <w:bCs/>
          <w:sz w:val="28"/>
          <w:szCs w:val="28"/>
        </w:rPr>
      </w:pPr>
      <w:bookmarkStart w:id="197" w:name="_Toc125556623"/>
      <w:bookmarkStart w:id="198" w:name="_Toc125663135"/>
      <w:bookmarkStart w:id="199" w:name="_Toc126571466"/>
      <w:r w:rsidRPr="006B5E91">
        <w:rPr>
          <w:rFonts w:ascii="Times New Roman" w:hAnsi="Times New Roman" w:cs="Times New Roman"/>
          <w:b/>
          <w:bCs/>
          <w:sz w:val="28"/>
          <w:szCs w:val="28"/>
        </w:rPr>
        <w:t>3.</w:t>
      </w:r>
      <w:r w:rsidR="003017DC" w:rsidRPr="006B5E91">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bookmarkEnd w:id="197"/>
      <w:r w:rsidRPr="006B5E91">
        <w:rPr>
          <w:rFonts w:ascii="Times New Roman" w:hAnsi="Times New Roman" w:cs="Times New Roman"/>
          <w:b/>
          <w:bCs/>
          <w:sz w:val="28"/>
          <w:szCs w:val="28"/>
        </w:rPr>
        <w:t>Chapter summary</w:t>
      </w:r>
      <w:bookmarkEnd w:id="198"/>
      <w:bookmarkEnd w:id="199"/>
    </w:p>
    <w:p w14:paraId="2CC05683" w14:textId="7B73577F" w:rsidR="000704C4" w:rsidRPr="006B5E91" w:rsidRDefault="0021640E"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esented the design of the core novel algorithmic architecture, the necessary intuition behind it, and the reasons for taking specific directions over others. Additionally, it illustrated the system’s design, architecture, and data and system flow alongside the wireframes that would demonstrate them in the end application.</w:t>
      </w:r>
    </w:p>
    <w:p w14:paraId="302A3A3C" w14:textId="77777777" w:rsidR="00A2316F" w:rsidRPr="006B5E91" w:rsidRDefault="00A2316F" w:rsidP="000704C4">
      <w:pPr>
        <w:spacing w:line="360" w:lineRule="auto"/>
        <w:jc w:val="both"/>
        <w:rPr>
          <w:rFonts w:ascii="Times New Roman" w:hAnsi="Times New Roman" w:cs="Times New Roman"/>
          <w:sz w:val="24"/>
          <w:szCs w:val="24"/>
        </w:rPr>
        <w:sectPr w:rsidR="00A2316F" w:rsidRPr="006B5E91" w:rsidSect="006D1EF0">
          <w:headerReference w:type="default" r:id="rId26"/>
          <w:headerReference w:type="first" r:id="rId27"/>
          <w:pgSz w:w="12240" w:h="15840"/>
          <w:pgMar w:top="1440" w:right="1440" w:bottom="1440" w:left="1440" w:header="720" w:footer="720" w:gutter="0"/>
          <w:cols w:space="720"/>
          <w:titlePg/>
          <w:docGrid w:linePitch="360"/>
        </w:sectPr>
      </w:pPr>
    </w:p>
    <w:p w14:paraId="2CC131C4" w14:textId="2C08FA92" w:rsidR="00AE4ACB" w:rsidRPr="006B5E91" w:rsidRDefault="00AE4ACB" w:rsidP="00AE4ACB">
      <w:pPr>
        <w:pStyle w:val="Heading1"/>
        <w:spacing w:line="360" w:lineRule="auto"/>
        <w:rPr>
          <w:rFonts w:ascii="Times New Roman" w:hAnsi="Times New Roman" w:cs="Times New Roman"/>
          <w:b/>
          <w:bCs/>
          <w:sz w:val="32"/>
          <w:szCs w:val="32"/>
        </w:rPr>
      </w:pPr>
      <w:bookmarkStart w:id="200" w:name="_Toc125663136"/>
      <w:bookmarkStart w:id="201" w:name="_Toc126571467"/>
      <w:r w:rsidRPr="006B5E91">
        <w:rPr>
          <w:rFonts w:ascii="Times New Roman" w:hAnsi="Times New Roman" w:cs="Times New Roman"/>
          <w:b/>
          <w:bCs/>
          <w:sz w:val="32"/>
          <w:szCs w:val="32"/>
        </w:rPr>
        <w:lastRenderedPageBreak/>
        <w:t>CHAPTER 04. INITIAL IMPLEMENTATION</w:t>
      </w:r>
      <w:bookmarkEnd w:id="200"/>
      <w:bookmarkEnd w:id="201"/>
    </w:p>
    <w:p w14:paraId="1D77B348" w14:textId="3E6C3589" w:rsidR="006B072B" w:rsidRPr="006B5E91" w:rsidRDefault="006B072B" w:rsidP="006B072B">
      <w:pPr>
        <w:pStyle w:val="Heading1"/>
        <w:spacing w:line="360" w:lineRule="auto"/>
        <w:rPr>
          <w:rFonts w:ascii="Times New Roman" w:hAnsi="Times New Roman" w:cs="Times New Roman"/>
          <w:b/>
          <w:bCs/>
          <w:sz w:val="28"/>
          <w:szCs w:val="28"/>
        </w:rPr>
      </w:pPr>
      <w:bookmarkStart w:id="202" w:name="_Toc125557607"/>
      <w:bookmarkStart w:id="203" w:name="_Toc125663137"/>
      <w:bookmarkStart w:id="204" w:name="_Toc126571468"/>
      <w:r w:rsidRPr="006B5E91">
        <w:rPr>
          <w:rFonts w:ascii="Times New Roman" w:hAnsi="Times New Roman" w:cs="Times New Roman"/>
          <w:b/>
          <w:bCs/>
          <w:sz w:val="28"/>
          <w:szCs w:val="28"/>
        </w:rPr>
        <w:t xml:space="preserve">4.1. </w:t>
      </w:r>
      <w:bookmarkEnd w:id="202"/>
      <w:r w:rsidRPr="006B5E91">
        <w:rPr>
          <w:rFonts w:ascii="Times New Roman" w:hAnsi="Times New Roman" w:cs="Times New Roman"/>
          <w:b/>
          <w:bCs/>
          <w:sz w:val="28"/>
          <w:szCs w:val="28"/>
        </w:rPr>
        <w:t>Chapter overview</w:t>
      </w:r>
      <w:bookmarkEnd w:id="203"/>
      <w:bookmarkEnd w:id="204"/>
    </w:p>
    <w:p w14:paraId="14258469" w14:textId="050072B3" w:rsidR="006B072B" w:rsidRPr="006B5E91" w:rsidRDefault="00F72F7E"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this chapter, the author describes the core implementation of the system and the necessary decisions taken to approach that implementation. Moreover, the chosen tools, languages, and technologies are presented alongside their reasoning.</w:t>
      </w:r>
    </w:p>
    <w:p w14:paraId="7E556CE8" w14:textId="0920828D" w:rsidR="006B072B" w:rsidRPr="006B5E91" w:rsidRDefault="006B072B" w:rsidP="006B072B">
      <w:pPr>
        <w:pStyle w:val="Heading1"/>
        <w:spacing w:line="360" w:lineRule="auto"/>
        <w:rPr>
          <w:rFonts w:ascii="Times New Roman" w:hAnsi="Times New Roman" w:cs="Times New Roman"/>
          <w:sz w:val="32"/>
          <w:szCs w:val="32"/>
        </w:rPr>
      </w:pPr>
      <w:bookmarkStart w:id="205" w:name="_Toc125557608"/>
      <w:bookmarkStart w:id="206" w:name="_Toc125663138"/>
      <w:bookmarkStart w:id="207" w:name="_Toc126571469"/>
      <w:r w:rsidRPr="006B5E91">
        <w:rPr>
          <w:rFonts w:ascii="Times New Roman" w:hAnsi="Times New Roman" w:cs="Times New Roman"/>
          <w:b/>
          <w:bCs/>
          <w:sz w:val="28"/>
          <w:szCs w:val="28"/>
        </w:rPr>
        <w:t xml:space="preserve">4.2. </w:t>
      </w:r>
      <w:bookmarkEnd w:id="205"/>
      <w:r w:rsidRPr="006B5E91">
        <w:rPr>
          <w:rFonts w:ascii="Times New Roman" w:hAnsi="Times New Roman" w:cs="Times New Roman"/>
          <w:b/>
          <w:bCs/>
          <w:sz w:val="28"/>
          <w:szCs w:val="28"/>
        </w:rPr>
        <w:t>Technology selection</w:t>
      </w:r>
      <w:bookmarkEnd w:id="206"/>
      <w:bookmarkEnd w:id="207"/>
    </w:p>
    <w:p w14:paraId="2E400C66" w14:textId="1F64A1DA" w:rsidR="006B072B" w:rsidRPr="006B5E91" w:rsidRDefault="00462300" w:rsidP="006B072B">
      <w:pPr>
        <w:pStyle w:val="Heading2"/>
        <w:spacing w:line="360" w:lineRule="auto"/>
        <w:rPr>
          <w:rFonts w:ascii="Times New Roman" w:hAnsi="Times New Roman" w:cs="Times New Roman"/>
          <w:b/>
          <w:bCs/>
          <w:sz w:val="24"/>
          <w:szCs w:val="24"/>
        </w:rPr>
      </w:pPr>
      <w:bookmarkStart w:id="208" w:name="_Toc125557609"/>
      <w:bookmarkStart w:id="209" w:name="_Toc125663139"/>
      <w:bookmarkStart w:id="210" w:name="_Toc126571470"/>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1. Technology stack</w:t>
      </w:r>
      <w:bookmarkEnd w:id="208"/>
      <w:bookmarkEnd w:id="209"/>
      <w:bookmarkEnd w:id="210"/>
    </w:p>
    <w:p w14:paraId="6A28724E"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chosen technologies are depicted in the diagram below.</w:t>
      </w:r>
    </w:p>
    <w:p w14:paraId="2CB5FE97"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E29838F" wp14:editId="5247B549">
            <wp:extent cx="3459480" cy="4715716"/>
            <wp:effectExtent l="0" t="0" r="762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9343" t="7496" r="18826" b="19340"/>
                    <a:stretch/>
                  </pic:blipFill>
                  <pic:spPr bwMode="auto">
                    <a:xfrm>
                      <a:off x="0" y="0"/>
                      <a:ext cx="3464233" cy="4722194"/>
                    </a:xfrm>
                    <a:prstGeom prst="rect">
                      <a:avLst/>
                    </a:prstGeom>
                    <a:noFill/>
                    <a:ln>
                      <a:noFill/>
                    </a:ln>
                    <a:extLst>
                      <a:ext uri="{53640926-AAD7-44D8-BBD7-CCE9431645EC}">
                        <a14:shadowObscured xmlns:a14="http://schemas.microsoft.com/office/drawing/2010/main"/>
                      </a:ext>
                    </a:extLst>
                  </pic:spPr>
                </pic:pic>
              </a:graphicData>
            </a:graphic>
          </wp:inline>
        </w:drawing>
      </w:r>
    </w:p>
    <w:p w14:paraId="5CF4C20B" w14:textId="31F482DE" w:rsidR="006B072B" w:rsidRPr="006B5E91" w:rsidRDefault="006B072B" w:rsidP="006B072B">
      <w:pPr>
        <w:pStyle w:val="Caption"/>
        <w:jc w:val="center"/>
        <w:rPr>
          <w:rFonts w:ascii="Times New Roman" w:hAnsi="Times New Roman" w:cs="Times New Roman"/>
          <w:b w:val="0"/>
          <w:bCs w:val="0"/>
          <w:smallCaps w:val="0"/>
          <w:sz w:val="28"/>
          <w:szCs w:val="28"/>
        </w:rPr>
      </w:pPr>
      <w:bookmarkStart w:id="211" w:name="_Toc124969354"/>
      <w:bookmarkStart w:id="212" w:name="_Toc12564976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ech stac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1"/>
      <w:bookmarkEnd w:id="212"/>
    </w:p>
    <w:p w14:paraId="34C4FC02" w14:textId="34192B62" w:rsidR="006B072B" w:rsidRPr="006B5E91" w:rsidRDefault="00FF28D9" w:rsidP="006B072B">
      <w:pPr>
        <w:pStyle w:val="Heading2"/>
        <w:spacing w:line="360" w:lineRule="auto"/>
        <w:rPr>
          <w:rFonts w:ascii="Times New Roman" w:hAnsi="Times New Roman" w:cs="Times New Roman"/>
          <w:b/>
          <w:bCs/>
          <w:sz w:val="24"/>
          <w:szCs w:val="24"/>
        </w:rPr>
      </w:pPr>
      <w:bookmarkStart w:id="213" w:name="_Toc125557610"/>
      <w:bookmarkStart w:id="214" w:name="_Toc125663140"/>
      <w:bookmarkStart w:id="215" w:name="_Toc126571471"/>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 xml:space="preserve">2.2. </w:t>
      </w:r>
      <w:r w:rsidR="00E45331" w:rsidRPr="006B5E91">
        <w:rPr>
          <w:rFonts w:ascii="Times New Roman" w:hAnsi="Times New Roman" w:cs="Times New Roman"/>
          <w:b/>
          <w:bCs/>
          <w:sz w:val="24"/>
          <w:szCs w:val="24"/>
        </w:rPr>
        <w:t>S</w:t>
      </w:r>
      <w:r w:rsidR="006B072B" w:rsidRPr="006B5E91">
        <w:rPr>
          <w:rFonts w:ascii="Times New Roman" w:hAnsi="Times New Roman" w:cs="Times New Roman"/>
          <w:b/>
          <w:bCs/>
          <w:sz w:val="24"/>
          <w:szCs w:val="24"/>
        </w:rPr>
        <w:t>election</w:t>
      </w:r>
      <w:bookmarkEnd w:id="213"/>
      <w:r w:rsidR="00E45331" w:rsidRPr="006B5E91">
        <w:rPr>
          <w:rFonts w:ascii="Times New Roman" w:hAnsi="Times New Roman" w:cs="Times New Roman"/>
          <w:b/>
          <w:bCs/>
          <w:sz w:val="24"/>
          <w:szCs w:val="24"/>
        </w:rPr>
        <w:t xml:space="preserve"> of data</w:t>
      </w:r>
      <w:bookmarkEnd w:id="214"/>
      <w:bookmarkEnd w:id="215"/>
    </w:p>
    <w:p w14:paraId="0404B4AB"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this is a data science project, the highest quality of data is a necessity. The author utilized multiple sources of data that are potential contributions to the target inference; the following were required:</w:t>
      </w:r>
    </w:p>
    <w:p w14:paraId="4393B2BA"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historical data</w:t>
      </w:r>
    </w:p>
    <w:p w14:paraId="143C62AA"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block reward size</w:t>
      </w:r>
    </w:p>
    <w:p w14:paraId="6BA1C61B"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eets</w:t>
      </w:r>
    </w:p>
    <w:p w14:paraId="3839FC69"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itter volume</w:t>
      </w:r>
    </w:p>
    <w:p w14:paraId="239512B3"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Google Trends</w:t>
      </w:r>
    </w:p>
    <w:p w14:paraId="28FB2C9A"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univariate single horizon forecasting model utilized the above data in a combination, while the multivariate multi-horizon forecasting model utilized solely the historical data. The below table describes the sources of each respective dataset.</w:t>
      </w:r>
    </w:p>
    <w:p w14:paraId="46EAE60A" w14:textId="0284D05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6" w:name="_Toc124969335"/>
      <w:bookmarkStart w:id="217" w:name="_Toc12564973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set sour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6"/>
      <w:bookmarkEnd w:id="217"/>
    </w:p>
    <w:tbl>
      <w:tblPr>
        <w:tblStyle w:val="TableGrid"/>
        <w:tblW w:w="0" w:type="auto"/>
        <w:tblLook w:val="04A0" w:firstRow="1" w:lastRow="0" w:firstColumn="1" w:lastColumn="0" w:noHBand="0" w:noVBand="1"/>
      </w:tblPr>
      <w:tblGrid>
        <w:gridCol w:w="2515"/>
        <w:gridCol w:w="6835"/>
      </w:tblGrid>
      <w:tr w:rsidR="006B072B" w:rsidRPr="006B5E91" w14:paraId="372C2A63" w14:textId="77777777" w:rsidTr="002D1BDE">
        <w:tc>
          <w:tcPr>
            <w:tcW w:w="2515" w:type="dxa"/>
          </w:tcPr>
          <w:p w14:paraId="3C87DC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6835" w:type="dxa"/>
          </w:tcPr>
          <w:p w14:paraId="4315D2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6B072B" w:rsidRPr="006B5E91" w14:paraId="0E16A528" w14:textId="77777777" w:rsidTr="002D1BDE">
        <w:tc>
          <w:tcPr>
            <w:tcW w:w="2515" w:type="dxa"/>
          </w:tcPr>
          <w:p w14:paraId="3462FA5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historical data</w:t>
            </w:r>
          </w:p>
        </w:tc>
        <w:tc>
          <w:tcPr>
            <w:tcW w:w="6835" w:type="dxa"/>
          </w:tcPr>
          <w:p w14:paraId="542AEEC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rom a third-party investing.com API.</w:t>
            </w:r>
          </w:p>
        </w:tc>
      </w:tr>
      <w:tr w:rsidR="006B072B" w:rsidRPr="006B5E91" w14:paraId="6C16E40C" w14:textId="77777777" w:rsidTr="002D1BDE">
        <w:tc>
          <w:tcPr>
            <w:tcW w:w="2515" w:type="dxa"/>
          </w:tcPr>
          <w:p w14:paraId="15CA9BB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block reward size, BTC Twitter volume</w:t>
            </w:r>
          </w:p>
        </w:tc>
        <w:tc>
          <w:tcPr>
            <w:tcW w:w="6835" w:type="dxa"/>
          </w:tcPr>
          <w:p w14:paraId="18C581F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rom a public dashboard that provides multiple different information about a specific cryptocurrency. </w:t>
            </w:r>
          </w:p>
        </w:tc>
      </w:tr>
      <w:tr w:rsidR="006B072B" w:rsidRPr="006B5E91" w14:paraId="3849DBCE" w14:textId="77777777" w:rsidTr="002D1BDE">
        <w:tc>
          <w:tcPr>
            <w:tcW w:w="2515" w:type="dxa"/>
          </w:tcPr>
          <w:p w14:paraId="453796F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eets</w:t>
            </w:r>
          </w:p>
        </w:tc>
        <w:tc>
          <w:tcPr>
            <w:tcW w:w="6835" w:type="dxa"/>
          </w:tcPr>
          <w:p w14:paraId="00A7969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eets from 2014-2019 were downloaded from Kaggle – the remaining till date were extracted from a Twitter tweet scraper.</w:t>
            </w:r>
          </w:p>
        </w:tc>
      </w:tr>
      <w:tr w:rsidR="006B072B" w:rsidRPr="006B5E91" w14:paraId="52DC89E0" w14:textId="77777777" w:rsidTr="002D1BDE">
        <w:tc>
          <w:tcPr>
            <w:tcW w:w="2515" w:type="dxa"/>
          </w:tcPr>
          <w:p w14:paraId="04822E5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Google Trends</w:t>
            </w:r>
          </w:p>
        </w:tc>
        <w:tc>
          <w:tcPr>
            <w:tcW w:w="6835" w:type="dxa"/>
          </w:tcPr>
          <w:p w14:paraId="113900B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rom the </w:t>
            </w:r>
            <w:proofErr w:type="spellStart"/>
            <w:r w:rsidRPr="006B5E91">
              <w:rPr>
                <w:rFonts w:ascii="Times New Roman" w:hAnsi="Times New Roman" w:cs="Times New Roman"/>
                <w:sz w:val="24"/>
                <w:szCs w:val="24"/>
              </w:rPr>
              <w:t>PyTrends</w:t>
            </w:r>
            <w:proofErr w:type="spellEnd"/>
            <w:r w:rsidRPr="006B5E91">
              <w:rPr>
                <w:rFonts w:ascii="Times New Roman" w:hAnsi="Times New Roman" w:cs="Times New Roman"/>
                <w:sz w:val="24"/>
                <w:szCs w:val="24"/>
              </w:rPr>
              <w:t xml:space="preserve"> library that provides Google Trends data.</w:t>
            </w:r>
          </w:p>
        </w:tc>
      </w:tr>
    </w:tbl>
    <w:p w14:paraId="71A22EB6" w14:textId="77777777" w:rsidR="006B072B" w:rsidRPr="006B5E91" w:rsidRDefault="006B072B" w:rsidP="006B072B">
      <w:pPr>
        <w:spacing w:line="360" w:lineRule="auto"/>
        <w:jc w:val="both"/>
        <w:rPr>
          <w:rFonts w:ascii="Times New Roman" w:hAnsi="Times New Roman" w:cs="Times New Roman"/>
          <w:sz w:val="24"/>
          <w:szCs w:val="24"/>
        </w:rPr>
      </w:pPr>
    </w:p>
    <w:p w14:paraId="75E7023C"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athering the data was a long and arduous process as it was not as simple as downloading available datasets, and certain APIs being rate-limited. Dedicated python scripts were written to extract the data and to streamline updating available data. The author will publicize these scripts and the data to facilitate future research.</w:t>
      </w:r>
    </w:p>
    <w:p w14:paraId="3A4DBD65" w14:textId="77411EC8" w:rsidR="006B072B" w:rsidRPr="006B5E91" w:rsidRDefault="00376145" w:rsidP="006B072B">
      <w:pPr>
        <w:pStyle w:val="Heading2"/>
        <w:spacing w:line="360" w:lineRule="auto"/>
        <w:rPr>
          <w:rFonts w:ascii="Times New Roman" w:hAnsi="Times New Roman" w:cs="Times New Roman"/>
          <w:b/>
          <w:bCs/>
          <w:sz w:val="24"/>
          <w:szCs w:val="24"/>
        </w:rPr>
      </w:pPr>
      <w:bookmarkStart w:id="218" w:name="_Toc125557611"/>
      <w:bookmarkStart w:id="219" w:name="_Toc125663141"/>
      <w:bookmarkStart w:id="220" w:name="_Toc126571472"/>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3. Selection of programming language</w:t>
      </w:r>
      <w:bookmarkEnd w:id="218"/>
      <w:bookmarkEnd w:id="219"/>
      <w:bookmarkEnd w:id="220"/>
    </w:p>
    <w:p w14:paraId="5367A06F"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gramming languages were analyzed prior to development. Specifically, for three main aspects: the client, the data science component, and the API communicating between the model and the client.</w:t>
      </w:r>
    </w:p>
    <w:p w14:paraId="4982ACDF" w14:textId="5D57155B" w:rsidR="006B072B" w:rsidRPr="006B5E91" w:rsidRDefault="006B072B" w:rsidP="006B072B">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lastRenderedPageBreak/>
        <w:t xml:space="preserve">The below table summarizes the analysis for the language chosen for the data science component; where each option was given a score within H </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 xml:space="preserve"> High, M – Medium, and L – Low.</w:t>
      </w:r>
    </w:p>
    <w:p w14:paraId="352ECC17" w14:textId="3159012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1" w:name="_Toc124969336"/>
      <w:bookmarkStart w:id="222" w:name="_Toc12564974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data science languag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1"/>
      <w:bookmarkEnd w:id="222"/>
    </w:p>
    <w:tbl>
      <w:tblPr>
        <w:tblStyle w:val="TableGrid"/>
        <w:tblW w:w="0" w:type="auto"/>
        <w:tblLook w:val="04A0" w:firstRow="1" w:lastRow="0" w:firstColumn="1" w:lastColumn="0" w:noHBand="0" w:noVBand="1"/>
      </w:tblPr>
      <w:tblGrid>
        <w:gridCol w:w="2428"/>
        <w:gridCol w:w="5626"/>
        <w:gridCol w:w="648"/>
        <w:gridCol w:w="648"/>
      </w:tblGrid>
      <w:tr w:rsidR="006B072B" w:rsidRPr="006B5E91" w14:paraId="01264E47" w14:textId="77777777" w:rsidTr="002D1BDE">
        <w:tc>
          <w:tcPr>
            <w:tcW w:w="9350" w:type="dxa"/>
            <w:gridSpan w:val="4"/>
          </w:tcPr>
          <w:p w14:paraId="5F586977"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 science</w:t>
            </w:r>
          </w:p>
          <w:p w14:paraId="5DD2F5A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mplement the core data science components two of the most popular languages that are used widely for data science were analyzed.</w:t>
            </w:r>
          </w:p>
        </w:tc>
      </w:tr>
      <w:tr w:rsidR="006B072B" w:rsidRPr="006B5E91" w14:paraId="7377EC78" w14:textId="77777777" w:rsidTr="002D1BDE">
        <w:trPr>
          <w:cantSplit/>
          <w:trHeight w:val="1007"/>
        </w:trPr>
        <w:tc>
          <w:tcPr>
            <w:tcW w:w="2428" w:type="dxa"/>
          </w:tcPr>
          <w:p w14:paraId="3595A806"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Aspect</w:t>
            </w:r>
          </w:p>
        </w:tc>
        <w:tc>
          <w:tcPr>
            <w:tcW w:w="5626" w:type="dxa"/>
          </w:tcPr>
          <w:p w14:paraId="495BCAC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elevance</w:t>
            </w:r>
          </w:p>
        </w:tc>
        <w:tc>
          <w:tcPr>
            <w:tcW w:w="648" w:type="dxa"/>
            <w:textDirection w:val="btLr"/>
          </w:tcPr>
          <w:p w14:paraId="617FA02A" w14:textId="77777777" w:rsidR="006B072B" w:rsidRPr="006B5E91" w:rsidRDefault="006B072B" w:rsidP="002D1BDE">
            <w:pPr>
              <w:spacing w:line="360" w:lineRule="auto"/>
              <w:ind w:left="113" w:right="113"/>
              <w:jc w:val="center"/>
              <w:rPr>
                <w:rFonts w:ascii="Times New Roman" w:hAnsi="Times New Roman" w:cs="Times New Roman"/>
                <w:b/>
                <w:bCs/>
                <w:sz w:val="24"/>
                <w:szCs w:val="24"/>
              </w:rPr>
            </w:pPr>
            <w:r w:rsidRPr="006B5E91">
              <w:rPr>
                <w:rFonts w:ascii="Times New Roman" w:hAnsi="Times New Roman" w:cs="Times New Roman"/>
                <w:b/>
                <w:bCs/>
                <w:sz w:val="24"/>
                <w:szCs w:val="24"/>
              </w:rPr>
              <w:t>Python</w:t>
            </w:r>
          </w:p>
        </w:tc>
        <w:tc>
          <w:tcPr>
            <w:tcW w:w="648" w:type="dxa"/>
            <w:textDirection w:val="btLr"/>
          </w:tcPr>
          <w:p w14:paraId="783063F7" w14:textId="77777777" w:rsidR="006B072B" w:rsidRPr="006B5E91" w:rsidRDefault="006B072B" w:rsidP="002D1BDE">
            <w:pPr>
              <w:spacing w:line="360" w:lineRule="auto"/>
              <w:ind w:left="113" w:right="113"/>
              <w:jc w:val="center"/>
              <w:rPr>
                <w:rFonts w:ascii="Times New Roman" w:hAnsi="Times New Roman" w:cs="Times New Roman"/>
                <w:b/>
                <w:bCs/>
                <w:sz w:val="24"/>
                <w:szCs w:val="24"/>
              </w:rPr>
            </w:pPr>
            <w:r w:rsidRPr="006B5E91">
              <w:rPr>
                <w:rFonts w:ascii="Times New Roman" w:hAnsi="Times New Roman" w:cs="Times New Roman"/>
                <w:b/>
                <w:bCs/>
                <w:sz w:val="24"/>
                <w:szCs w:val="24"/>
              </w:rPr>
              <w:t>R</w:t>
            </w:r>
          </w:p>
        </w:tc>
      </w:tr>
      <w:tr w:rsidR="006B072B" w:rsidRPr="006B5E91" w14:paraId="189E5644" w14:textId="77777777" w:rsidTr="002D1BDE">
        <w:tc>
          <w:tcPr>
            <w:tcW w:w="2428" w:type="dxa"/>
          </w:tcPr>
          <w:p w14:paraId="5AB7AD9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vailability of libraries.</w:t>
            </w:r>
          </w:p>
        </w:tc>
        <w:tc>
          <w:tcPr>
            <w:tcW w:w="5626" w:type="dxa"/>
          </w:tcPr>
          <w:p w14:paraId="538BF07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language that supports multiple libraries is paramount as the author would require multiple different techniques to gather the required data and streamline the model and algorithm development.</w:t>
            </w:r>
          </w:p>
        </w:tc>
        <w:tc>
          <w:tcPr>
            <w:tcW w:w="648" w:type="dxa"/>
          </w:tcPr>
          <w:p w14:paraId="3A9416C9"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5E3B00E6"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4550786D" w14:textId="77777777" w:rsidTr="002D1BDE">
        <w:tc>
          <w:tcPr>
            <w:tcW w:w="2428" w:type="dxa"/>
          </w:tcPr>
          <w:p w14:paraId="0D6038F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uthor familiarity and ease of implementation.</w:t>
            </w:r>
          </w:p>
        </w:tc>
        <w:tc>
          <w:tcPr>
            <w:tcW w:w="5626" w:type="dxa"/>
          </w:tcPr>
          <w:p w14:paraId="3F75E911"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ing the algorithm, the mathematical intricacies, and the respective model should be as simple as possible. It is an additional benefit if the author has hands-on experience with the chosen language,</w:t>
            </w:r>
          </w:p>
        </w:tc>
        <w:tc>
          <w:tcPr>
            <w:tcW w:w="648" w:type="dxa"/>
          </w:tcPr>
          <w:p w14:paraId="297B17C1"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724B1423"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3E77FD08" w14:textId="77777777" w:rsidTr="002D1BDE">
        <w:tc>
          <w:tcPr>
            <w:tcW w:w="2428" w:type="dxa"/>
          </w:tcPr>
          <w:p w14:paraId="3B28D53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earning curve</w:t>
            </w:r>
          </w:p>
        </w:tc>
        <w:tc>
          <w:tcPr>
            <w:tcW w:w="5626" w:type="dxa"/>
          </w:tcPr>
          <w:p w14:paraId="2888CD91"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difficulty of the chosen language must not be a hindrance as the goal is to utilize the tool to implement a system rather than spending time learning the language.</w:t>
            </w:r>
          </w:p>
        </w:tc>
        <w:tc>
          <w:tcPr>
            <w:tcW w:w="648" w:type="dxa"/>
          </w:tcPr>
          <w:p w14:paraId="2342EFB2"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w:t>
            </w:r>
          </w:p>
        </w:tc>
        <w:tc>
          <w:tcPr>
            <w:tcW w:w="648" w:type="dxa"/>
          </w:tcPr>
          <w:p w14:paraId="59F24618"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233D2DD7" w14:textId="77777777" w:rsidTr="002D1BDE">
        <w:tc>
          <w:tcPr>
            <w:tcW w:w="2428" w:type="dxa"/>
          </w:tcPr>
          <w:p w14:paraId="1C32EE7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munity and documentation.</w:t>
            </w:r>
          </w:p>
        </w:tc>
        <w:tc>
          <w:tcPr>
            <w:tcW w:w="5626" w:type="dxa"/>
          </w:tcPr>
          <w:p w14:paraId="68F39E9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munity support and well-written documentation is paramount as the author will not have time to debug trivial issues.</w:t>
            </w:r>
          </w:p>
        </w:tc>
        <w:tc>
          <w:tcPr>
            <w:tcW w:w="648" w:type="dxa"/>
          </w:tcPr>
          <w:p w14:paraId="65186371"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73ABDCA9"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46109577" w14:textId="77777777" w:rsidTr="002D1BDE">
        <w:tc>
          <w:tcPr>
            <w:tcW w:w="9350" w:type="dxa"/>
            <w:gridSpan w:val="4"/>
          </w:tcPr>
          <w:p w14:paraId="7D14610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11DC28A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Based on the analysis, the author decided to use </w:t>
            </w:r>
            <w:r w:rsidRPr="006B5E91">
              <w:rPr>
                <w:rFonts w:ascii="Times New Roman" w:hAnsi="Times New Roman" w:cs="Times New Roman"/>
                <w:b/>
                <w:bCs/>
                <w:sz w:val="24"/>
                <w:szCs w:val="24"/>
              </w:rPr>
              <w:t>Python</w:t>
            </w:r>
            <w:r w:rsidRPr="006B5E91">
              <w:rPr>
                <w:rFonts w:ascii="Times New Roman" w:hAnsi="Times New Roman" w:cs="Times New Roman"/>
                <w:sz w:val="24"/>
                <w:szCs w:val="24"/>
              </w:rPr>
              <w:t>, as it was more relevant.</w:t>
            </w:r>
          </w:p>
        </w:tc>
      </w:tr>
    </w:tbl>
    <w:p w14:paraId="0542C74F" w14:textId="77777777" w:rsidR="006B072B" w:rsidRPr="006B5E91" w:rsidRDefault="006B072B" w:rsidP="006B072B">
      <w:pPr>
        <w:spacing w:line="360" w:lineRule="auto"/>
        <w:jc w:val="both"/>
        <w:rPr>
          <w:rFonts w:ascii="Times New Roman" w:hAnsi="Times New Roman" w:cs="Times New Roman"/>
          <w:sz w:val="24"/>
          <w:szCs w:val="24"/>
        </w:rPr>
      </w:pPr>
    </w:p>
    <w:p w14:paraId="6DE4C357"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o develop the user interface not much competition is present to analyze. </w:t>
      </w:r>
      <w:r w:rsidRPr="006B5E91">
        <w:rPr>
          <w:rFonts w:ascii="Times New Roman" w:hAnsi="Times New Roman" w:cs="Times New Roman"/>
          <w:b/>
          <w:bCs/>
          <w:sz w:val="24"/>
          <w:szCs w:val="24"/>
        </w:rPr>
        <w:t>JavaScript</w:t>
      </w:r>
      <w:r w:rsidRPr="006B5E91">
        <w:rPr>
          <w:rFonts w:ascii="Times New Roman" w:hAnsi="Times New Roman" w:cs="Times New Roman"/>
          <w:sz w:val="24"/>
          <w:szCs w:val="24"/>
        </w:rPr>
        <w:t xml:space="preserve"> is the stand-alone leader and is the choice of the author as it is dynamic and can handle user interactions seamlessly. Although recent technology has presented the usage of C# for frontend development, high latency issues and lack of community knowledge are a downfall.</w:t>
      </w:r>
    </w:p>
    <w:p w14:paraId="7C26CFCC" w14:textId="77777777" w:rsidR="006B072B" w:rsidRPr="006B5E91" w:rsidRDefault="006B072B" w:rsidP="006B072B">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lastRenderedPageBreak/>
        <w:t xml:space="preserve">To setup the communication between the model and the user interface APIs are required. Multiple technologies are available for API development. The author chose </w:t>
      </w:r>
      <w:r w:rsidRPr="006B5E91">
        <w:rPr>
          <w:rFonts w:ascii="Times New Roman" w:hAnsi="Times New Roman" w:cs="Times New Roman"/>
          <w:b/>
          <w:bCs/>
          <w:sz w:val="24"/>
          <w:szCs w:val="24"/>
        </w:rPr>
        <w:t>Python</w:t>
      </w:r>
      <w:r w:rsidRPr="006B5E91">
        <w:rPr>
          <w:rFonts w:ascii="Times New Roman" w:hAnsi="Times New Roman" w:cs="Times New Roman"/>
          <w:sz w:val="24"/>
          <w:szCs w:val="24"/>
        </w:rPr>
        <w:t xml:space="preserve"> as their core data science component is also built using Python; therefore, utilizing the same language would reduce the time taken to learn new languages for insignificant reasons.</w:t>
      </w:r>
    </w:p>
    <w:p w14:paraId="77FEB43A" w14:textId="651FC49D" w:rsidR="006B072B" w:rsidRPr="006B5E91" w:rsidRDefault="00C01655" w:rsidP="006B072B">
      <w:pPr>
        <w:pStyle w:val="Heading2"/>
        <w:spacing w:line="360" w:lineRule="auto"/>
        <w:rPr>
          <w:rFonts w:ascii="Times New Roman" w:hAnsi="Times New Roman" w:cs="Times New Roman"/>
          <w:b/>
          <w:bCs/>
          <w:sz w:val="24"/>
          <w:szCs w:val="24"/>
        </w:rPr>
      </w:pPr>
      <w:bookmarkStart w:id="223" w:name="_Toc125557612"/>
      <w:bookmarkStart w:id="224" w:name="_Toc125663142"/>
      <w:bookmarkStart w:id="225" w:name="_Toc12657147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 Selection of development framework</w:t>
      </w:r>
      <w:bookmarkEnd w:id="223"/>
      <w:bookmarkEnd w:id="224"/>
      <w:bookmarkEnd w:id="225"/>
    </w:p>
    <w:p w14:paraId="0154FD4D" w14:textId="2BEF4B9B" w:rsidR="006B072B" w:rsidRPr="006B5E91" w:rsidRDefault="00C01655" w:rsidP="006B072B">
      <w:pPr>
        <w:pStyle w:val="Heading3"/>
        <w:spacing w:line="360" w:lineRule="auto"/>
        <w:rPr>
          <w:rFonts w:ascii="Times New Roman" w:hAnsi="Times New Roman" w:cs="Times New Roman"/>
          <w:b/>
          <w:bCs/>
          <w:sz w:val="24"/>
          <w:szCs w:val="24"/>
        </w:rPr>
      </w:pPr>
      <w:bookmarkStart w:id="226" w:name="_Toc125557613"/>
      <w:bookmarkStart w:id="227" w:name="_Toc125663143"/>
      <w:bookmarkStart w:id="228" w:name="_Toc126571474"/>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1 DL framework</w:t>
      </w:r>
      <w:bookmarkEnd w:id="226"/>
      <w:bookmarkEnd w:id="227"/>
      <w:bookmarkEnd w:id="228"/>
    </w:p>
    <w:p w14:paraId="34861990" w14:textId="2072286C"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chose Python for developing the core data science component. As the core algorithm and model will be DL-based, DL frameworks must be meticulously analyzed to choose the most relevant framework. The two most popular frameworks, TensorFlow and PyTorch, were analyzed.</w:t>
      </w:r>
    </w:p>
    <w:p w14:paraId="178F71B2" w14:textId="3AA8843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9" w:name="_Toc124969337"/>
      <w:bookmarkStart w:id="230" w:name="_Toc12564974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DL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9"/>
      <w:bookmarkEnd w:id="230"/>
    </w:p>
    <w:tbl>
      <w:tblPr>
        <w:tblStyle w:val="TableGrid"/>
        <w:tblW w:w="0" w:type="auto"/>
        <w:tblLook w:val="04A0" w:firstRow="1" w:lastRow="0" w:firstColumn="1" w:lastColumn="0" w:noHBand="0" w:noVBand="1"/>
      </w:tblPr>
      <w:tblGrid>
        <w:gridCol w:w="1615"/>
        <w:gridCol w:w="7735"/>
      </w:tblGrid>
      <w:tr w:rsidR="006B072B" w:rsidRPr="006B5E91" w14:paraId="7659C25E" w14:textId="77777777" w:rsidTr="002D1BDE">
        <w:tc>
          <w:tcPr>
            <w:tcW w:w="1615" w:type="dxa"/>
          </w:tcPr>
          <w:p w14:paraId="75098A79"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0A122D1F"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6FBDE961" w14:textId="77777777" w:rsidTr="002D1BDE">
        <w:tc>
          <w:tcPr>
            <w:tcW w:w="1615" w:type="dxa"/>
          </w:tcPr>
          <w:p w14:paraId="6C82949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ensorFlow</w:t>
            </w:r>
          </w:p>
        </w:tc>
        <w:tc>
          <w:tcPr>
            <w:tcW w:w="7735" w:type="dxa"/>
          </w:tcPr>
          <w:p w14:paraId="688C76F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d for production level applications, has detailed documentation, community support and handles large datasets. It also provides better visualization options which makes it easy to debug and monitor training, which is important as a novel algorithm is being built and no comparison is present.</w:t>
            </w:r>
          </w:p>
        </w:tc>
      </w:tr>
      <w:tr w:rsidR="006B072B" w:rsidRPr="006B5E91" w14:paraId="4D80A5F0" w14:textId="77777777" w:rsidTr="002D1BDE">
        <w:tc>
          <w:tcPr>
            <w:tcW w:w="1615" w:type="dxa"/>
          </w:tcPr>
          <w:p w14:paraId="63AF18C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w:t>
            </w:r>
          </w:p>
        </w:tc>
        <w:tc>
          <w:tcPr>
            <w:tcW w:w="7735" w:type="dxa"/>
          </w:tcPr>
          <w:p w14:paraId="4F56BC3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s more lightweight and developer-friendly, as it provides a more higher-level development. Therefore, has a much smaller learning curve, easier to get started, and feels more intuitive as it is simpler to build models.</w:t>
            </w:r>
          </w:p>
        </w:tc>
      </w:tr>
      <w:tr w:rsidR="006B072B" w:rsidRPr="006B5E91" w14:paraId="08BEFA76" w14:textId="77777777" w:rsidTr="002D1BDE">
        <w:tc>
          <w:tcPr>
            <w:tcW w:w="9350" w:type="dxa"/>
            <w:gridSpan w:val="2"/>
          </w:tcPr>
          <w:p w14:paraId="5B6AB4F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27AE2EB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uthor opted to use </w:t>
            </w:r>
            <w:r w:rsidRPr="006B5E91">
              <w:rPr>
                <w:rFonts w:ascii="Times New Roman" w:hAnsi="Times New Roman" w:cs="Times New Roman"/>
                <w:b/>
                <w:bCs/>
                <w:sz w:val="24"/>
                <w:szCs w:val="24"/>
              </w:rPr>
              <w:t>TensorFlow</w:t>
            </w:r>
            <w:r w:rsidRPr="006B5E91">
              <w:rPr>
                <w:rFonts w:ascii="Times New Roman" w:hAnsi="Times New Roman" w:cs="Times New Roman"/>
                <w:sz w:val="24"/>
                <w:szCs w:val="24"/>
              </w:rPr>
              <w:t xml:space="preserve">. Although it is more complicated, the higher-level API: </w:t>
            </w:r>
            <w:proofErr w:type="spellStart"/>
            <w:r w:rsidRPr="006B5E91">
              <w:rPr>
                <w:rFonts w:ascii="Times New Roman" w:hAnsi="Times New Roman" w:cs="Times New Roman"/>
                <w:sz w:val="24"/>
                <w:szCs w:val="24"/>
              </w:rPr>
              <w:t>Keras</w:t>
            </w:r>
            <w:proofErr w:type="spellEnd"/>
            <w:r w:rsidRPr="006B5E91">
              <w:rPr>
                <w:rFonts w:ascii="Times New Roman" w:hAnsi="Times New Roman" w:cs="Times New Roman"/>
                <w:sz w:val="24"/>
                <w:szCs w:val="24"/>
              </w:rPr>
              <w:t>, is now officially a part of TensorFlow. Therefore, model development has become much simpler. Additionally, building the algorithm requires more low-level details.</w:t>
            </w:r>
          </w:p>
          <w:p w14:paraId="6043166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 vs. TensorFlow: 2022 Deep Learning Comparison | Built In, 2022)</w:t>
            </w:r>
          </w:p>
        </w:tc>
      </w:tr>
    </w:tbl>
    <w:p w14:paraId="219B2536" w14:textId="77777777" w:rsidR="006B072B" w:rsidRPr="006B5E91" w:rsidRDefault="006B072B" w:rsidP="006B072B">
      <w:pPr>
        <w:spacing w:line="360" w:lineRule="auto"/>
        <w:jc w:val="both"/>
        <w:rPr>
          <w:rFonts w:ascii="Times New Roman" w:hAnsi="Times New Roman" w:cs="Times New Roman"/>
          <w:sz w:val="24"/>
          <w:szCs w:val="24"/>
        </w:rPr>
      </w:pPr>
    </w:p>
    <w:p w14:paraId="57EF3FC3" w14:textId="7055ECBD" w:rsidR="006B072B" w:rsidRPr="006B5E91" w:rsidRDefault="006B54FD" w:rsidP="006B072B">
      <w:pPr>
        <w:pStyle w:val="Heading3"/>
        <w:spacing w:line="360" w:lineRule="auto"/>
        <w:rPr>
          <w:rFonts w:ascii="Times New Roman" w:hAnsi="Times New Roman" w:cs="Times New Roman"/>
          <w:b/>
          <w:bCs/>
          <w:sz w:val="24"/>
          <w:szCs w:val="24"/>
        </w:rPr>
      </w:pPr>
      <w:bookmarkStart w:id="231" w:name="_Toc125557614"/>
      <w:bookmarkStart w:id="232" w:name="_Toc125663144"/>
      <w:bookmarkStart w:id="233" w:name="_Toc126571475"/>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2. UI framework</w:t>
      </w:r>
      <w:bookmarkEnd w:id="231"/>
      <w:bookmarkEnd w:id="232"/>
      <w:bookmarkEnd w:id="233"/>
    </w:p>
    <w:p w14:paraId="106E100F"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JavaScript was chosen for developing the UI, respective JavaScript frontend frameworks and libraries must be analyzed. There is an ocean of JavaScript libraries- the top four were chosen for evaluation; the four being Angular, Vue, Svelte, and React.</w:t>
      </w:r>
    </w:p>
    <w:p w14:paraId="696AB85C" w14:textId="51C5FD6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34" w:name="_Toc124969338"/>
      <w:bookmarkStart w:id="235" w:name="_Toc125649742"/>
      <w:r w:rsidRPr="006B5E91">
        <w:rPr>
          <w:rFonts w:ascii="Times New Roman" w:hAnsi="Times New Roman" w:cs="Times New Roman"/>
          <w:b w:val="0"/>
          <w:bCs w:val="0"/>
          <w:smallCaps w:val="0"/>
          <w:sz w:val="24"/>
          <w:szCs w:val="24"/>
        </w:rPr>
        <w:lastRenderedPageBreak/>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UI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4"/>
      <w:bookmarkEnd w:id="235"/>
    </w:p>
    <w:tbl>
      <w:tblPr>
        <w:tblStyle w:val="TableGrid"/>
        <w:tblW w:w="0" w:type="auto"/>
        <w:tblLook w:val="04A0" w:firstRow="1" w:lastRow="0" w:firstColumn="1" w:lastColumn="0" w:noHBand="0" w:noVBand="1"/>
      </w:tblPr>
      <w:tblGrid>
        <w:gridCol w:w="1615"/>
        <w:gridCol w:w="7735"/>
      </w:tblGrid>
      <w:tr w:rsidR="006B072B" w:rsidRPr="006B5E91" w14:paraId="41DB05A4" w14:textId="77777777" w:rsidTr="002D1BDE">
        <w:tc>
          <w:tcPr>
            <w:tcW w:w="1615" w:type="dxa"/>
          </w:tcPr>
          <w:p w14:paraId="3E2F8201"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3F9B3F5F"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0C53CB9D" w14:textId="77777777" w:rsidTr="002D1BDE">
        <w:tc>
          <w:tcPr>
            <w:tcW w:w="1615" w:type="dxa"/>
          </w:tcPr>
          <w:p w14:paraId="0A742E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gular</w:t>
            </w:r>
          </w:p>
        </w:tc>
        <w:tc>
          <w:tcPr>
            <w:tcW w:w="7735" w:type="dxa"/>
          </w:tcPr>
          <w:p w14:paraId="261B9C9C"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itable for large scale applications with dedicated submodules for particular functionalities. However, can be less performant in comparison and unnecessarily heavy.</w:t>
            </w:r>
          </w:p>
        </w:tc>
      </w:tr>
      <w:tr w:rsidR="006B072B" w:rsidRPr="006B5E91" w14:paraId="21DB9B5E" w14:textId="77777777" w:rsidTr="002D1BDE">
        <w:tc>
          <w:tcPr>
            <w:tcW w:w="1615" w:type="dxa"/>
          </w:tcPr>
          <w:p w14:paraId="05B70FB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ue</w:t>
            </w:r>
          </w:p>
        </w:tc>
        <w:tc>
          <w:tcPr>
            <w:tcW w:w="7735" w:type="dxa"/>
          </w:tcPr>
          <w:p w14:paraId="5AE1C1F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iny framework that takes little to no time to startup, and is much more intuitive as the code is simple and straightforward. Additionally, based on simulations, it has been identified to perform better than Angular and React. However, has much fewer resources.</w:t>
            </w:r>
          </w:p>
        </w:tc>
      </w:tr>
      <w:tr w:rsidR="006B072B" w:rsidRPr="006B5E91" w14:paraId="17448398" w14:textId="77777777" w:rsidTr="002D1BDE">
        <w:tc>
          <w:tcPr>
            <w:tcW w:w="1615" w:type="dxa"/>
          </w:tcPr>
          <w:p w14:paraId="00E42F2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velte</w:t>
            </w:r>
          </w:p>
        </w:tc>
        <w:tc>
          <w:tcPr>
            <w:tcW w:w="7735" w:type="dxa"/>
          </w:tcPr>
          <w:p w14:paraId="4CF2BCD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ost lightweight and truly reactive. Much more performant than the rest; however, has a small community of developers and is relatively new.</w:t>
            </w:r>
          </w:p>
        </w:tc>
      </w:tr>
      <w:tr w:rsidR="006B072B" w:rsidRPr="006B5E91" w14:paraId="17AE353E" w14:textId="77777777" w:rsidTr="002D1BDE">
        <w:tc>
          <w:tcPr>
            <w:tcW w:w="1615" w:type="dxa"/>
          </w:tcPr>
          <w:p w14:paraId="3A790F3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act</w:t>
            </w:r>
          </w:p>
        </w:tc>
        <w:tc>
          <w:tcPr>
            <w:tcW w:w="7735" w:type="dxa"/>
          </w:tcPr>
          <w:p w14:paraId="5149CF9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ustomizable and promotes code reusability via functions as components. Carries a large community and is open-source while being SEO friendly. Additionally, the React developer tools is a very handy tool.</w:t>
            </w:r>
          </w:p>
        </w:tc>
      </w:tr>
      <w:tr w:rsidR="006B072B" w:rsidRPr="006B5E91" w14:paraId="6BD39D9B" w14:textId="77777777" w:rsidTr="002D1BDE">
        <w:tc>
          <w:tcPr>
            <w:tcW w:w="9350" w:type="dxa"/>
            <w:gridSpan w:val="2"/>
          </w:tcPr>
          <w:p w14:paraId="113D4D63"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77CE9BD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Based on the analysis, the author chose </w:t>
            </w:r>
            <w:r w:rsidRPr="006B5E91">
              <w:rPr>
                <w:rFonts w:ascii="Times New Roman" w:hAnsi="Times New Roman" w:cs="Times New Roman"/>
                <w:b/>
                <w:bCs/>
                <w:sz w:val="24"/>
                <w:szCs w:val="24"/>
              </w:rPr>
              <w:t>React</w:t>
            </w:r>
            <w:r w:rsidRPr="006B5E91">
              <w:rPr>
                <w:rFonts w:ascii="Times New Roman" w:hAnsi="Times New Roman" w:cs="Times New Roman"/>
                <w:sz w:val="24"/>
                <w:szCs w:val="24"/>
              </w:rPr>
              <w:t xml:space="preserve"> as the GUI built will be simple and there is no requirement for large-scale applications, as it is not the primary focus. </w:t>
            </w:r>
          </w:p>
          <w:p w14:paraId="4C3D6EE1" w14:textId="2563C0B2"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gular vs React | Angular vs Vue | React vs Vue </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 xml:space="preserve"> Know the Difference, 2021)</w:t>
            </w:r>
          </w:p>
        </w:tc>
      </w:tr>
    </w:tbl>
    <w:p w14:paraId="3052246B" w14:textId="77777777" w:rsidR="006B072B" w:rsidRPr="006B5E91" w:rsidRDefault="006B072B" w:rsidP="006B072B">
      <w:pPr>
        <w:spacing w:line="360" w:lineRule="auto"/>
        <w:jc w:val="both"/>
        <w:rPr>
          <w:rFonts w:ascii="Times New Roman" w:hAnsi="Times New Roman" w:cs="Times New Roman"/>
          <w:sz w:val="24"/>
          <w:szCs w:val="24"/>
        </w:rPr>
      </w:pPr>
    </w:p>
    <w:p w14:paraId="5A4BDFEE" w14:textId="35E20007" w:rsidR="006B072B" w:rsidRPr="006B5E91" w:rsidRDefault="003624CA" w:rsidP="006B072B">
      <w:pPr>
        <w:pStyle w:val="Heading3"/>
        <w:spacing w:line="360" w:lineRule="auto"/>
        <w:rPr>
          <w:rFonts w:ascii="Times New Roman" w:hAnsi="Times New Roman" w:cs="Times New Roman"/>
          <w:b/>
          <w:bCs/>
          <w:sz w:val="24"/>
          <w:szCs w:val="24"/>
        </w:rPr>
      </w:pPr>
      <w:bookmarkStart w:id="236" w:name="_Toc125557615"/>
      <w:bookmarkStart w:id="237" w:name="_Toc125663145"/>
      <w:bookmarkStart w:id="238" w:name="_Toc126571476"/>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3. API web framework</w:t>
      </w:r>
      <w:bookmarkEnd w:id="236"/>
      <w:bookmarkEnd w:id="237"/>
      <w:bookmarkEnd w:id="238"/>
    </w:p>
    <w:p w14:paraId="7CC9E102" w14:textId="549B37A0"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python was chosen for the API development, respective Python web frameworks must be analyzed to choose the more relevant one. Analysis was conducted between Django and Flask as they are the two most popular frameworks.</w:t>
      </w:r>
    </w:p>
    <w:p w14:paraId="67C9FF83" w14:textId="245FA2A9"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39" w:name="_Toc124969339"/>
      <w:bookmarkStart w:id="240" w:name="_Toc12564974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web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9"/>
      <w:bookmarkEnd w:id="240"/>
    </w:p>
    <w:tbl>
      <w:tblPr>
        <w:tblStyle w:val="TableGrid"/>
        <w:tblW w:w="0" w:type="auto"/>
        <w:tblLook w:val="04A0" w:firstRow="1" w:lastRow="0" w:firstColumn="1" w:lastColumn="0" w:noHBand="0" w:noVBand="1"/>
      </w:tblPr>
      <w:tblGrid>
        <w:gridCol w:w="1615"/>
        <w:gridCol w:w="7735"/>
      </w:tblGrid>
      <w:tr w:rsidR="006B072B" w:rsidRPr="006B5E91" w14:paraId="419BD110" w14:textId="77777777" w:rsidTr="002D1BDE">
        <w:tc>
          <w:tcPr>
            <w:tcW w:w="1615" w:type="dxa"/>
          </w:tcPr>
          <w:p w14:paraId="4B5C331C"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2B218FF1"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73010B04" w14:textId="77777777" w:rsidTr="002D1BDE">
        <w:tc>
          <w:tcPr>
            <w:tcW w:w="1615" w:type="dxa"/>
          </w:tcPr>
          <w:p w14:paraId="11B03BB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lask</w:t>
            </w:r>
          </w:p>
        </w:tc>
        <w:tc>
          <w:tcPr>
            <w:tcW w:w="7735" w:type="dxa"/>
          </w:tcPr>
          <w:p w14:paraId="30EF9A5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very lightweight framework that provides only the simplest of functionalities. However, is the preferred choice for ML API development due to it being lightweight.</w:t>
            </w:r>
          </w:p>
        </w:tc>
      </w:tr>
      <w:tr w:rsidR="006B072B" w:rsidRPr="006B5E91" w14:paraId="370F57AD" w14:textId="77777777" w:rsidTr="002D1BDE">
        <w:tc>
          <w:tcPr>
            <w:tcW w:w="1615" w:type="dxa"/>
          </w:tcPr>
          <w:p w14:paraId="0A108B9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Django</w:t>
            </w:r>
          </w:p>
        </w:tc>
        <w:tc>
          <w:tcPr>
            <w:tcW w:w="7735" w:type="dxa"/>
          </w:tcPr>
          <w:p w14:paraId="37C90D4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itable for more larger scaled applications that provides a vast range of functionalities and is stricter and less flexible. Therefore, is much more demanding and heavier.</w:t>
            </w:r>
          </w:p>
        </w:tc>
      </w:tr>
      <w:tr w:rsidR="006B072B" w:rsidRPr="006B5E91" w14:paraId="730E18AE" w14:textId="77777777" w:rsidTr="002D1BDE">
        <w:tc>
          <w:tcPr>
            <w:tcW w:w="9350" w:type="dxa"/>
            <w:gridSpan w:val="2"/>
          </w:tcPr>
          <w:p w14:paraId="62A35D7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304675D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uthor chose </w:t>
            </w:r>
            <w:r w:rsidRPr="006B5E91">
              <w:rPr>
                <w:rFonts w:ascii="Times New Roman" w:hAnsi="Times New Roman" w:cs="Times New Roman"/>
                <w:b/>
                <w:bCs/>
                <w:sz w:val="24"/>
                <w:szCs w:val="24"/>
              </w:rPr>
              <w:t>Flask</w:t>
            </w:r>
            <w:r w:rsidRPr="006B5E91">
              <w:rPr>
                <w:rFonts w:ascii="Times New Roman" w:hAnsi="Times New Roman" w:cs="Times New Roman"/>
                <w:sz w:val="24"/>
                <w:szCs w:val="24"/>
              </w:rPr>
              <w:t xml:space="preserve"> as it provides only the necessities in exposing an ML model and since the luxury features provided by Django (ex: authentication) were not required.</w:t>
            </w:r>
          </w:p>
          <w:p w14:paraId="1A24063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lask Vs Django: Which Python Framework to </w:t>
            </w:r>
            <w:proofErr w:type="gramStart"/>
            <w:r w:rsidRPr="006B5E91">
              <w:rPr>
                <w:rFonts w:ascii="Times New Roman" w:hAnsi="Times New Roman" w:cs="Times New Roman"/>
                <w:sz w:val="24"/>
                <w:szCs w:val="24"/>
              </w:rPr>
              <w:t>Choose?,</w:t>
            </w:r>
            <w:proofErr w:type="gramEnd"/>
            <w:r w:rsidRPr="006B5E91">
              <w:rPr>
                <w:rFonts w:ascii="Times New Roman" w:hAnsi="Times New Roman" w:cs="Times New Roman"/>
                <w:sz w:val="24"/>
                <w:szCs w:val="24"/>
              </w:rPr>
              <w:t xml:space="preserve"> 2021)</w:t>
            </w:r>
          </w:p>
        </w:tc>
      </w:tr>
    </w:tbl>
    <w:p w14:paraId="7ED5C2B8" w14:textId="77777777" w:rsidR="006B072B" w:rsidRPr="006B5E91" w:rsidRDefault="006B072B" w:rsidP="006B072B">
      <w:pPr>
        <w:spacing w:line="360" w:lineRule="auto"/>
        <w:jc w:val="both"/>
        <w:rPr>
          <w:rFonts w:ascii="Times New Roman" w:hAnsi="Times New Roman" w:cs="Times New Roman"/>
          <w:b/>
          <w:bCs/>
          <w:sz w:val="24"/>
          <w:szCs w:val="24"/>
        </w:rPr>
      </w:pPr>
    </w:p>
    <w:p w14:paraId="699C0241" w14:textId="083AC940" w:rsidR="006B072B" w:rsidRPr="006B5E91" w:rsidRDefault="00493531" w:rsidP="006B072B">
      <w:pPr>
        <w:pStyle w:val="Heading2"/>
        <w:spacing w:line="360" w:lineRule="auto"/>
        <w:rPr>
          <w:rFonts w:ascii="Times New Roman" w:hAnsi="Times New Roman" w:cs="Times New Roman"/>
          <w:b/>
          <w:bCs/>
          <w:sz w:val="24"/>
          <w:szCs w:val="24"/>
        </w:rPr>
      </w:pPr>
      <w:bookmarkStart w:id="241" w:name="_Toc125557616"/>
      <w:bookmarkStart w:id="242" w:name="_Toc125663146"/>
      <w:bookmarkStart w:id="243" w:name="_Toc126571477"/>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5. Other libraries &amp; tools</w:t>
      </w:r>
      <w:bookmarkEnd w:id="241"/>
      <w:bookmarkEnd w:id="242"/>
      <w:bookmarkEnd w:id="243"/>
    </w:p>
    <w:p w14:paraId="210F69BB" w14:textId="614AB40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44" w:name="_Toc124969340"/>
      <w:bookmarkStart w:id="245" w:name="_Toc125649744"/>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librar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4"/>
      <w:bookmarkEnd w:id="245"/>
    </w:p>
    <w:tbl>
      <w:tblPr>
        <w:tblStyle w:val="TableGrid"/>
        <w:tblW w:w="0" w:type="auto"/>
        <w:tblLook w:val="04A0" w:firstRow="1" w:lastRow="0" w:firstColumn="1" w:lastColumn="0" w:noHBand="0" w:noVBand="1"/>
      </w:tblPr>
      <w:tblGrid>
        <w:gridCol w:w="1615"/>
        <w:gridCol w:w="7735"/>
      </w:tblGrid>
      <w:tr w:rsidR="006B072B" w:rsidRPr="006B5E91" w14:paraId="324DF490" w14:textId="77777777" w:rsidTr="002D1BDE">
        <w:tc>
          <w:tcPr>
            <w:tcW w:w="1615" w:type="dxa"/>
          </w:tcPr>
          <w:p w14:paraId="6757F6E9"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Library</w:t>
            </w:r>
          </w:p>
        </w:tc>
        <w:tc>
          <w:tcPr>
            <w:tcW w:w="7735" w:type="dxa"/>
          </w:tcPr>
          <w:p w14:paraId="34A82987"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Justification</w:t>
            </w:r>
          </w:p>
        </w:tc>
      </w:tr>
      <w:tr w:rsidR="006B072B" w:rsidRPr="006B5E91" w14:paraId="60076EC4" w14:textId="77777777" w:rsidTr="002D1BDE">
        <w:tc>
          <w:tcPr>
            <w:tcW w:w="1615" w:type="dxa"/>
          </w:tcPr>
          <w:p w14:paraId="73AC0DF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umPy</w:t>
            </w:r>
          </w:p>
        </w:tc>
        <w:tc>
          <w:tcPr>
            <w:tcW w:w="7735" w:type="dxa"/>
          </w:tcPr>
          <w:p w14:paraId="2AA03B1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acilitates mathematical functions and calculations that is immensely required when building the algorithm.</w:t>
            </w:r>
          </w:p>
        </w:tc>
      </w:tr>
      <w:tr w:rsidR="006B072B" w:rsidRPr="006B5E91" w14:paraId="3EB964C1" w14:textId="77777777" w:rsidTr="002D1BDE">
        <w:tc>
          <w:tcPr>
            <w:tcW w:w="1615" w:type="dxa"/>
          </w:tcPr>
          <w:p w14:paraId="183142C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andas</w:t>
            </w:r>
          </w:p>
        </w:tc>
        <w:tc>
          <w:tcPr>
            <w:tcW w:w="7735" w:type="dxa"/>
          </w:tcPr>
          <w:p w14:paraId="34DA88A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o create </w:t>
            </w:r>
            <w:proofErr w:type="spellStart"/>
            <w:r w:rsidRPr="006B5E91">
              <w:rPr>
                <w:rFonts w:ascii="Times New Roman" w:hAnsi="Times New Roman" w:cs="Times New Roman"/>
                <w:sz w:val="24"/>
                <w:szCs w:val="24"/>
              </w:rPr>
              <w:t>dataframes</w:t>
            </w:r>
            <w:proofErr w:type="spellEnd"/>
            <w:r w:rsidRPr="006B5E91">
              <w:rPr>
                <w:rFonts w:ascii="Times New Roman" w:hAnsi="Times New Roman" w:cs="Times New Roman"/>
                <w:sz w:val="24"/>
                <w:szCs w:val="24"/>
              </w:rPr>
              <w:t xml:space="preserve"> to perform analysis, cleaning, transformations, filtration etc. on the datasets.</w:t>
            </w:r>
          </w:p>
        </w:tc>
      </w:tr>
      <w:tr w:rsidR="006B072B" w:rsidRPr="006B5E91" w14:paraId="06F95296" w14:textId="77777777" w:rsidTr="002D1BDE">
        <w:tc>
          <w:tcPr>
            <w:tcW w:w="1615" w:type="dxa"/>
          </w:tcPr>
          <w:p w14:paraId="695B2424" w14:textId="77777777" w:rsidR="006B072B" w:rsidRPr="006B5E91" w:rsidRDefault="006B072B" w:rsidP="002D1BDE">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sz w:val="24"/>
                <w:szCs w:val="24"/>
              </w:rPr>
              <w:t>Scikit</w:t>
            </w:r>
            <w:proofErr w:type="spellEnd"/>
            <w:r w:rsidRPr="006B5E91">
              <w:rPr>
                <w:rFonts w:ascii="Times New Roman" w:hAnsi="Times New Roman" w:cs="Times New Roman"/>
                <w:sz w:val="24"/>
                <w:szCs w:val="24"/>
              </w:rPr>
              <w:t>-learn</w:t>
            </w:r>
          </w:p>
        </w:tc>
        <w:tc>
          <w:tcPr>
            <w:tcW w:w="7735" w:type="dxa"/>
          </w:tcPr>
          <w:p w14:paraId="688665B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reate data splits and feature scaling.</w:t>
            </w:r>
          </w:p>
        </w:tc>
      </w:tr>
      <w:tr w:rsidR="006B072B" w:rsidRPr="006B5E91" w14:paraId="5BEDB72B" w14:textId="77777777" w:rsidTr="002D1BDE">
        <w:tc>
          <w:tcPr>
            <w:tcW w:w="1615" w:type="dxa"/>
          </w:tcPr>
          <w:p w14:paraId="25E1F8F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ngua</w:t>
            </w:r>
          </w:p>
        </w:tc>
        <w:tc>
          <w:tcPr>
            <w:tcW w:w="7735" w:type="dxa"/>
          </w:tcPr>
          <w:p w14:paraId="6918151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detect the language of the tweets. As this project is limited to using only English tweets, they must first be identified.</w:t>
            </w:r>
          </w:p>
        </w:tc>
      </w:tr>
      <w:tr w:rsidR="006B072B" w:rsidRPr="006B5E91" w14:paraId="116A0B63" w14:textId="77777777" w:rsidTr="002D1BDE">
        <w:tc>
          <w:tcPr>
            <w:tcW w:w="1615" w:type="dxa"/>
          </w:tcPr>
          <w:p w14:paraId="4998E614" w14:textId="77777777" w:rsidR="006B072B" w:rsidRPr="006B5E91" w:rsidRDefault="006B072B" w:rsidP="002D1BDE">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sz w:val="24"/>
                <w:szCs w:val="24"/>
              </w:rPr>
              <w:t>SpacCy</w:t>
            </w:r>
            <w:proofErr w:type="spellEnd"/>
          </w:p>
        </w:tc>
        <w:tc>
          <w:tcPr>
            <w:tcW w:w="7735" w:type="dxa"/>
          </w:tcPr>
          <w:p w14:paraId="09BF77F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perform NER to extract entities that could potentially be within the pre-defined impactful index.</w:t>
            </w:r>
          </w:p>
        </w:tc>
      </w:tr>
      <w:tr w:rsidR="006B072B" w:rsidRPr="006B5E91" w14:paraId="6450A2C3" w14:textId="77777777" w:rsidTr="002D1BDE">
        <w:tc>
          <w:tcPr>
            <w:tcW w:w="1615" w:type="dxa"/>
          </w:tcPr>
          <w:p w14:paraId="2C43817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tplotlib + Seaborn</w:t>
            </w:r>
          </w:p>
        </w:tc>
        <w:tc>
          <w:tcPr>
            <w:tcW w:w="7735" w:type="dxa"/>
          </w:tcPr>
          <w:p w14:paraId="34CAD4C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analysis, visualizations and dashboarding.</w:t>
            </w:r>
          </w:p>
        </w:tc>
      </w:tr>
      <w:tr w:rsidR="006B072B" w:rsidRPr="006B5E91" w14:paraId="10BBF352" w14:textId="77777777" w:rsidTr="002D1BDE">
        <w:tc>
          <w:tcPr>
            <w:tcW w:w="1615" w:type="dxa"/>
          </w:tcPr>
          <w:p w14:paraId="04810AF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eautiful Soup</w:t>
            </w:r>
          </w:p>
        </w:tc>
        <w:tc>
          <w:tcPr>
            <w:tcW w:w="7735" w:type="dxa"/>
          </w:tcPr>
          <w:p w14:paraId="658DECA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scraping the block reward size and the Twitter volume from the public dashboard.</w:t>
            </w:r>
          </w:p>
        </w:tc>
      </w:tr>
      <w:tr w:rsidR="006B072B" w:rsidRPr="006B5E91" w14:paraId="042C704C" w14:textId="77777777" w:rsidTr="002D1BDE">
        <w:tc>
          <w:tcPr>
            <w:tcW w:w="1615" w:type="dxa"/>
          </w:tcPr>
          <w:p w14:paraId="15725CE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ADER</w:t>
            </w:r>
          </w:p>
        </w:tc>
        <w:tc>
          <w:tcPr>
            <w:tcW w:w="7735" w:type="dxa"/>
          </w:tcPr>
          <w:p w14:paraId="5F636BD3"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 sentiment analysis on the tweets.</w:t>
            </w:r>
            <w:r w:rsidRPr="006B5E91">
              <w:rPr>
                <w:rFonts w:ascii="Times New Roman" w:hAnsi="Times New Roman" w:cs="Times New Roman"/>
                <w:sz w:val="24"/>
                <w:szCs w:val="24"/>
              </w:rPr>
              <w:tab/>
            </w:r>
          </w:p>
        </w:tc>
      </w:tr>
      <w:tr w:rsidR="006B072B" w:rsidRPr="006B5E91" w14:paraId="57EB142D" w14:textId="77777777" w:rsidTr="002D1BDE">
        <w:tc>
          <w:tcPr>
            <w:tcW w:w="1615" w:type="dxa"/>
          </w:tcPr>
          <w:p w14:paraId="37DCC3A4" w14:textId="77777777" w:rsidR="006B072B" w:rsidRPr="006B5E91" w:rsidRDefault="006B072B" w:rsidP="002D1BDE">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sz w:val="24"/>
                <w:szCs w:val="24"/>
              </w:rPr>
              <w:t>TensorBoard</w:t>
            </w:r>
            <w:proofErr w:type="spellEnd"/>
          </w:p>
        </w:tc>
        <w:tc>
          <w:tcPr>
            <w:tcW w:w="7735" w:type="dxa"/>
          </w:tcPr>
          <w:p w14:paraId="2B4A2E9D"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isualize and obtain insights of the model training process associated evaluation metrics and additional dashboarding.</w:t>
            </w:r>
          </w:p>
        </w:tc>
      </w:tr>
      <w:tr w:rsidR="006B072B" w:rsidRPr="006B5E91" w14:paraId="1B8866C1" w14:textId="77777777" w:rsidTr="002D1BDE">
        <w:tc>
          <w:tcPr>
            <w:tcW w:w="1615" w:type="dxa"/>
          </w:tcPr>
          <w:p w14:paraId="7071E5B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dux</w:t>
            </w:r>
          </w:p>
        </w:tc>
        <w:tc>
          <w:tcPr>
            <w:tcW w:w="7735" w:type="dxa"/>
          </w:tcPr>
          <w:p w14:paraId="5C85FEAF"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API requests from the client.</w:t>
            </w:r>
          </w:p>
        </w:tc>
      </w:tr>
      <w:tr w:rsidR="006B072B" w:rsidRPr="006B5E91" w14:paraId="5B1F8EC3" w14:textId="77777777" w:rsidTr="002D1BDE">
        <w:tc>
          <w:tcPr>
            <w:tcW w:w="1615" w:type="dxa"/>
          </w:tcPr>
          <w:p w14:paraId="5ADAB2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t design</w:t>
            </w:r>
          </w:p>
        </w:tc>
        <w:tc>
          <w:tcPr>
            <w:tcW w:w="7735" w:type="dxa"/>
          </w:tcPr>
          <w:p w14:paraId="12F1A3A4"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kes creating appealing user interfaces hassle-free.</w:t>
            </w:r>
          </w:p>
        </w:tc>
      </w:tr>
    </w:tbl>
    <w:p w14:paraId="64B4B3EB" w14:textId="77777777" w:rsidR="006B072B" w:rsidRPr="006B5E91" w:rsidRDefault="006B072B" w:rsidP="006B072B">
      <w:pPr>
        <w:spacing w:line="360" w:lineRule="auto"/>
        <w:jc w:val="both"/>
        <w:rPr>
          <w:rFonts w:ascii="Times New Roman" w:hAnsi="Times New Roman" w:cs="Times New Roman"/>
          <w:sz w:val="24"/>
          <w:szCs w:val="24"/>
        </w:rPr>
      </w:pPr>
    </w:p>
    <w:p w14:paraId="0367197D" w14:textId="262E70E4" w:rsidR="006B072B" w:rsidRPr="006B5E91" w:rsidRDefault="00457E87" w:rsidP="006B072B">
      <w:pPr>
        <w:pStyle w:val="Heading2"/>
        <w:spacing w:line="360" w:lineRule="auto"/>
        <w:rPr>
          <w:rFonts w:ascii="Times New Roman" w:hAnsi="Times New Roman" w:cs="Times New Roman"/>
          <w:b/>
          <w:bCs/>
          <w:sz w:val="24"/>
          <w:szCs w:val="24"/>
        </w:rPr>
      </w:pPr>
      <w:bookmarkStart w:id="246" w:name="_Toc125557617"/>
      <w:bookmarkStart w:id="247" w:name="_Toc125663147"/>
      <w:bookmarkStart w:id="248" w:name="_Toc126571478"/>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2.6. Integrated Development Environment (IDE)</w:t>
      </w:r>
      <w:bookmarkEnd w:id="246"/>
      <w:bookmarkEnd w:id="247"/>
      <w:bookmarkEnd w:id="248"/>
    </w:p>
    <w:p w14:paraId="25497F18" w14:textId="36DE66AE"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49" w:name="_Toc124969341"/>
      <w:bookmarkStart w:id="250" w:name="_Toc12564974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ID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9"/>
      <w:bookmarkEnd w:id="250"/>
    </w:p>
    <w:tbl>
      <w:tblPr>
        <w:tblStyle w:val="TableGrid"/>
        <w:tblW w:w="0" w:type="auto"/>
        <w:tblLook w:val="04A0" w:firstRow="1" w:lastRow="0" w:firstColumn="1" w:lastColumn="0" w:noHBand="0" w:noVBand="1"/>
      </w:tblPr>
      <w:tblGrid>
        <w:gridCol w:w="1345"/>
        <w:gridCol w:w="8005"/>
      </w:tblGrid>
      <w:tr w:rsidR="006B072B" w:rsidRPr="006B5E91" w14:paraId="04AB1A10" w14:textId="77777777" w:rsidTr="002D1BDE">
        <w:tc>
          <w:tcPr>
            <w:tcW w:w="1345" w:type="dxa"/>
          </w:tcPr>
          <w:p w14:paraId="0F9D756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DE</w:t>
            </w:r>
          </w:p>
        </w:tc>
        <w:tc>
          <w:tcPr>
            <w:tcW w:w="8005" w:type="dxa"/>
          </w:tcPr>
          <w:p w14:paraId="26AE381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Justification</w:t>
            </w:r>
          </w:p>
        </w:tc>
      </w:tr>
      <w:tr w:rsidR="006B072B" w:rsidRPr="006B5E91" w14:paraId="2EE84F88" w14:textId="77777777" w:rsidTr="002D1BDE">
        <w:tc>
          <w:tcPr>
            <w:tcW w:w="1345" w:type="dxa"/>
          </w:tcPr>
          <w:p w14:paraId="3313786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Kaggle</w:t>
            </w:r>
          </w:p>
        </w:tc>
        <w:tc>
          <w:tcPr>
            <w:tcW w:w="8005" w:type="dxa"/>
          </w:tcPr>
          <w:p w14:paraId="0CFF082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sists of 32GB of RAM; therefore, all datasets can be loaded and processed at once without needing to process sections of data at a time. Additionally, provides easy integration with existing Kaggle datasets and user-uploaded datasets.</w:t>
            </w:r>
          </w:p>
        </w:tc>
      </w:tr>
      <w:tr w:rsidR="006B072B" w:rsidRPr="006B5E91" w14:paraId="32606417" w14:textId="77777777" w:rsidTr="002D1BDE">
        <w:tc>
          <w:tcPr>
            <w:tcW w:w="1345" w:type="dxa"/>
          </w:tcPr>
          <w:p w14:paraId="213FD0F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Jupyter</w:t>
            </w:r>
          </w:p>
        </w:tc>
        <w:tc>
          <w:tcPr>
            <w:tcW w:w="8005" w:type="dxa"/>
          </w:tcPr>
          <w:p w14:paraId="283FCB2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local trials and testing.</w:t>
            </w:r>
          </w:p>
        </w:tc>
      </w:tr>
      <w:tr w:rsidR="006B072B" w:rsidRPr="006B5E91" w14:paraId="722398E8" w14:textId="77777777" w:rsidTr="002D1BDE">
        <w:tc>
          <w:tcPr>
            <w:tcW w:w="1345" w:type="dxa"/>
          </w:tcPr>
          <w:p w14:paraId="36EC9B8D"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SCode</w:t>
            </w:r>
          </w:p>
        </w:tc>
        <w:tc>
          <w:tcPr>
            <w:tcW w:w="8005" w:type="dxa"/>
          </w:tcPr>
          <w:p w14:paraId="2E1837D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ghtweight and extremely powerful. Consists of multiple shortcuts, extensions and snippets that can significantly boost development productivity.</w:t>
            </w:r>
          </w:p>
        </w:tc>
      </w:tr>
    </w:tbl>
    <w:p w14:paraId="5AAE0001" w14:textId="77777777" w:rsidR="006B072B" w:rsidRPr="006B5E91" w:rsidRDefault="006B072B" w:rsidP="006B072B">
      <w:pPr>
        <w:spacing w:line="360" w:lineRule="auto"/>
        <w:jc w:val="both"/>
        <w:rPr>
          <w:rFonts w:ascii="Times New Roman" w:hAnsi="Times New Roman" w:cs="Times New Roman"/>
          <w:sz w:val="24"/>
          <w:szCs w:val="24"/>
        </w:rPr>
      </w:pPr>
    </w:p>
    <w:p w14:paraId="60430CCA" w14:textId="2E3E54C7" w:rsidR="006B072B" w:rsidRPr="006B5E91" w:rsidRDefault="00FD11CE" w:rsidP="006B072B">
      <w:pPr>
        <w:pStyle w:val="Heading2"/>
        <w:spacing w:line="360" w:lineRule="auto"/>
        <w:rPr>
          <w:rFonts w:ascii="Times New Roman" w:hAnsi="Times New Roman" w:cs="Times New Roman"/>
          <w:b/>
          <w:bCs/>
          <w:sz w:val="24"/>
          <w:szCs w:val="24"/>
        </w:rPr>
      </w:pPr>
      <w:bookmarkStart w:id="251" w:name="_Toc125557618"/>
      <w:bookmarkStart w:id="252" w:name="_Toc125663148"/>
      <w:bookmarkStart w:id="253" w:name="_Toc126571479"/>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7. Summary of chosen tools &amp; technologies</w:t>
      </w:r>
      <w:bookmarkEnd w:id="251"/>
      <w:bookmarkEnd w:id="252"/>
      <w:bookmarkEnd w:id="253"/>
    </w:p>
    <w:p w14:paraId="074E86D7" w14:textId="7A431202"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54" w:name="_Toc124969342"/>
      <w:bookmarkStart w:id="255" w:name="_Toc125649746"/>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tools &amp; techn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54"/>
      <w:bookmarkEnd w:id="255"/>
    </w:p>
    <w:tbl>
      <w:tblPr>
        <w:tblStyle w:val="TableGrid"/>
        <w:tblW w:w="0" w:type="auto"/>
        <w:tblLook w:val="04A0" w:firstRow="1" w:lastRow="0" w:firstColumn="1" w:lastColumn="0" w:noHBand="0" w:noVBand="1"/>
      </w:tblPr>
      <w:tblGrid>
        <w:gridCol w:w="2965"/>
        <w:gridCol w:w="6385"/>
      </w:tblGrid>
      <w:tr w:rsidR="006B072B" w:rsidRPr="006B5E91" w14:paraId="0629BB25" w14:textId="77777777" w:rsidTr="002D1BDE">
        <w:tc>
          <w:tcPr>
            <w:tcW w:w="2965" w:type="dxa"/>
          </w:tcPr>
          <w:p w14:paraId="6A979755"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mponent</w:t>
            </w:r>
          </w:p>
        </w:tc>
        <w:tc>
          <w:tcPr>
            <w:tcW w:w="6385" w:type="dxa"/>
          </w:tcPr>
          <w:p w14:paraId="54957EAE"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ools</w:t>
            </w:r>
          </w:p>
        </w:tc>
      </w:tr>
      <w:tr w:rsidR="006B072B" w:rsidRPr="006B5E91" w14:paraId="1CC8B8C1" w14:textId="77777777" w:rsidTr="002D1BDE">
        <w:tc>
          <w:tcPr>
            <w:tcW w:w="2965" w:type="dxa"/>
          </w:tcPr>
          <w:p w14:paraId="09FD3D6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gramming languages</w:t>
            </w:r>
          </w:p>
        </w:tc>
        <w:tc>
          <w:tcPr>
            <w:tcW w:w="6385" w:type="dxa"/>
          </w:tcPr>
          <w:p w14:paraId="532A674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hon, JavaScript</w:t>
            </w:r>
          </w:p>
        </w:tc>
      </w:tr>
      <w:tr w:rsidR="006B072B" w:rsidRPr="006B5E91" w14:paraId="75E22532" w14:textId="77777777" w:rsidTr="002D1BDE">
        <w:tc>
          <w:tcPr>
            <w:tcW w:w="2965" w:type="dxa"/>
          </w:tcPr>
          <w:p w14:paraId="5B6493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ment framework</w:t>
            </w:r>
          </w:p>
        </w:tc>
        <w:tc>
          <w:tcPr>
            <w:tcW w:w="6385" w:type="dxa"/>
          </w:tcPr>
          <w:p w14:paraId="3C6E7DF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lask, TensorFlow</w:t>
            </w:r>
          </w:p>
        </w:tc>
      </w:tr>
      <w:tr w:rsidR="006B072B" w:rsidRPr="006B5E91" w14:paraId="73D3BD71" w14:textId="77777777" w:rsidTr="002D1BDE">
        <w:tc>
          <w:tcPr>
            <w:tcW w:w="2965" w:type="dxa"/>
          </w:tcPr>
          <w:p w14:paraId="7FB9D42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I development framework</w:t>
            </w:r>
          </w:p>
        </w:tc>
        <w:tc>
          <w:tcPr>
            <w:tcW w:w="6385" w:type="dxa"/>
          </w:tcPr>
          <w:p w14:paraId="170D49C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t design</w:t>
            </w:r>
          </w:p>
        </w:tc>
      </w:tr>
      <w:tr w:rsidR="006B072B" w:rsidRPr="006B5E91" w14:paraId="127CC7F0" w14:textId="77777777" w:rsidTr="002D1BDE">
        <w:tc>
          <w:tcPr>
            <w:tcW w:w="2965" w:type="dxa"/>
          </w:tcPr>
          <w:p w14:paraId="1D177EB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braries</w:t>
            </w:r>
          </w:p>
        </w:tc>
        <w:tc>
          <w:tcPr>
            <w:tcW w:w="6385" w:type="dxa"/>
          </w:tcPr>
          <w:p w14:paraId="2964938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React, NumPy, Pandas, </w:t>
            </w:r>
            <w:proofErr w:type="spellStart"/>
            <w:r w:rsidRPr="006B5E91">
              <w:rPr>
                <w:rFonts w:ascii="Times New Roman" w:hAnsi="Times New Roman" w:cs="Times New Roman"/>
                <w:sz w:val="24"/>
                <w:szCs w:val="24"/>
              </w:rPr>
              <w:t>Scikit</w:t>
            </w:r>
            <w:proofErr w:type="spellEnd"/>
            <w:r w:rsidRPr="006B5E91">
              <w:rPr>
                <w:rFonts w:ascii="Times New Roman" w:hAnsi="Times New Roman" w:cs="Times New Roman"/>
                <w:sz w:val="24"/>
                <w:szCs w:val="24"/>
              </w:rPr>
              <w:t>-learn, Beautiful Soup, Lingua, Matplotlib, Seaborn, VADER sentiment analyzer.</w:t>
            </w:r>
          </w:p>
        </w:tc>
      </w:tr>
      <w:tr w:rsidR="006B072B" w:rsidRPr="006B5E91" w14:paraId="3A3C34D3" w14:textId="77777777" w:rsidTr="002D1BDE">
        <w:tc>
          <w:tcPr>
            <w:tcW w:w="2965" w:type="dxa"/>
          </w:tcPr>
          <w:p w14:paraId="580EFB8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Es</w:t>
            </w:r>
          </w:p>
        </w:tc>
        <w:tc>
          <w:tcPr>
            <w:tcW w:w="6385" w:type="dxa"/>
          </w:tcPr>
          <w:p w14:paraId="51D3825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Kaggle and Jupyter notebooks; VSCode.</w:t>
            </w:r>
          </w:p>
        </w:tc>
      </w:tr>
      <w:tr w:rsidR="006B072B" w:rsidRPr="006B5E91" w14:paraId="12529E18" w14:textId="77777777" w:rsidTr="002D1BDE">
        <w:tc>
          <w:tcPr>
            <w:tcW w:w="2965" w:type="dxa"/>
          </w:tcPr>
          <w:p w14:paraId="32C347BD"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ersion control</w:t>
            </w:r>
          </w:p>
        </w:tc>
        <w:tc>
          <w:tcPr>
            <w:tcW w:w="6385" w:type="dxa"/>
          </w:tcPr>
          <w:p w14:paraId="08A3E34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it + GitHub</w:t>
            </w:r>
          </w:p>
        </w:tc>
      </w:tr>
    </w:tbl>
    <w:p w14:paraId="0687B1E6" w14:textId="77777777" w:rsidR="006B072B" w:rsidRPr="006B5E91" w:rsidRDefault="006B072B" w:rsidP="006B072B">
      <w:pPr>
        <w:rPr>
          <w:rFonts w:ascii="Times New Roman" w:hAnsi="Times New Roman" w:cs="Times New Roman"/>
        </w:rPr>
      </w:pPr>
    </w:p>
    <w:p w14:paraId="1EC07A5B" w14:textId="0F208C59" w:rsidR="006B072B" w:rsidRPr="006B5E91" w:rsidRDefault="006B072B" w:rsidP="006B072B">
      <w:pPr>
        <w:pStyle w:val="Heading1"/>
        <w:spacing w:line="360" w:lineRule="auto"/>
        <w:rPr>
          <w:rFonts w:ascii="Times New Roman" w:hAnsi="Times New Roman" w:cs="Times New Roman"/>
          <w:sz w:val="32"/>
          <w:szCs w:val="32"/>
        </w:rPr>
      </w:pPr>
      <w:bookmarkStart w:id="256" w:name="_Toc125557619"/>
      <w:bookmarkStart w:id="257" w:name="_Toc125663149"/>
      <w:bookmarkStart w:id="258" w:name="_Toc126571480"/>
      <w:r w:rsidRPr="006B5E91">
        <w:rPr>
          <w:rFonts w:ascii="Times New Roman" w:hAnsi="Times New Roman" w:cs="Times New Roman"/>
          <w:b/>
          <w:bCs/>
          <w:sz w:val="28"/>
          <w:szCs w:val="28"/>
        </w:rPr>
        <w:t xml:space="preserve">4.3. </w:t>
      </w:r>
      <w:bookmarkEnd w:id="256"/>
      <w:r w:rsidRPr="006B5E91">
        <w:rPr>
          <w:rFonts w:ascii="Times New Roman" w:hAnsi="Times New Roman" w:cs="Times New Roman"/>
          <w:b/>
          <w:bCs/>
          <w:sz w:val="28"/>
          <w:szCs w:val="28"/>
        </w:rPr>
        <w:t>Implementation of core functionalities</w:t>
      </w:r>
      <w:bookmarkEnd w:id="257"/>
      <w:bookmarkEnd w:id="258"/>
    </w:p>
    <w:p w14:paraId="5922B891"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novel algorithm, the scripts to fetch the required data, and the preprocessing performed can be considered as the core functionalities of the project.</w:t>
      </w:r>
    </w:p>
    <w:p w14:paraId="240F85C5" w14:textId="52C4B4AA" w:rsidR="006B072B" w:rsidRPr="006B5E91" w:rsidRDefault="00405F7B" w:rsidP="006B072B">
      <w:pPr>
        <w:pStyle w:val="Heading2"/>
        <w:spacing w:line="360" w:lineRule="auto"/>
        <w:rPr>
          <w:rFonts w:ascii="Times New Roman" w:hAnsi="Times New Roman" w:cs="Times New Roman"/>
          <w:b/>
          <w:bCs/>
          <w:sz w:val="24"/>
          <w:szCs w:val="24"/>
        </w:rPr>
      </w:pPr>
      <w:bookmarkStart w:id="259" w:name="_Toc125557620"/>
      <w:bookmarkStart w:id="260" w:name="_Toc125663150"/>
      <w:bookmarkStart w:id="261" w:name="_Toc126571481"/>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1. Algorithm implementation</w:t>
      </w:r>
      <w:bookmarkEnd w:id="259"/>
      <w:bookmarkEnd w:id="260"/>
      <w:bookmarkEnd w:id="261"/>
      <w:r w:rsidR="006B072B" w:rsidRPr="006B5E91">
        <w:rPr>
          <w:rFonts w:ascii="Times New Roman" w:hAnsi="Times New Roman" w:cs="Times New Roman"/>
          <w:b/>
          <w:bCs/>
          <w:sz w:val="24"/>
          <w:szCs w:val="24"/>
        </w:rPr>
        <w:t xml:space="preserve"> </w:t>
      </w:r>
    </w:p>
    <w:p w14:paraId="028B8A0C"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initially implemented the LTC architecture since there is no modern reference utilizing recommended best practices and approaches. The author then built on this architecture, replacing the underlying ODEs with SDEs.</w:t>
      </w:r>
    </w:p>
    <w:p w14:paraId="3E3B99AB"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07DAA93B" wp14:editId="6A9AF9DF">
            <wp:extent cx="3267986" cy="4581916"/>
            <wp:effectExtent l="0" t="0" r="889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97443" cy="4623217"/>
                    </a:xfrm>
                    <a:prstGeom prst="rect">
                      <a:avLst/>
                    </a:prstGeom>
                  </pic:spPr>
                </pic:pic>
              </a:graphicData>
            </a:graphic>
          </wp:inline>
        </w:drawing>
      </w:r>
    </w:p>
    <w:p w14:paraId="0F830E84" w14:textId="314A3558" w:rsidR="006B072B" w:rsidRPr="006B5E91" w:rsidRDefault="006B072B" w:rsidP="006B072B">
      <w:pPr>
        <w:pStyle w:val="Caption"/>
        <w:jc w:val="center"/>
        <w:rPr>
          <w:rFonts w:ascii="Times New Roman" w:hAnsi="Times New Roman" w:cs="Times New Roman"/>
          <w:b w:val="0"/>
          <w:bCs w:val="0"/>
          <w:smallCaps w:val="0"/>
          <w:sz w:val="24"/>
          <w:szCs w:val="24"/>
        </w:rPr>
      </w:pPr>
      <w:bookmarkStart w:id="262" w:name="_Toc124969355"/>
      <w:bookmarkStart w:id="263" w:name="_Toc12564976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itialize algorith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2"/>
      <w:bookmarkEnd w:id="263"/>
    </w:p>
    <w:p w14:paraId="31D09CD2"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code snippet initializes the algorithm cell with the necessary variable maximum and minimum values. In the above method, the built model can perform input-independent initializations. By inheriting from the base </w:t>
      </w:r>
      <w:proofErr w:type="spellStart"/>
      <w:r w:rsidRPr="006B5E91">
        <w:rPr>
          <w:rFonts w:ascii="Times New Roman" w:hAnsi="Times New Roman" w:cs="Times New Roman"/>
          <w:sz w:val="24"/>
          <w:szCs w:val="24"/>
        </w:rPr>
        <w:t>Keras</w:t>
      </w:r>
      <w:proofErr w:type="spellEnd"/>
      <w:r w:rsidRPr="006B5E91">
        <w:rPr>
          <w:rFonts w:ascii="Times New Roman" w:hAnsi="Times New Roman" w:cs="Times New Roman"/>
          <w:sz w:val="24"/>
          <w:szCs w:val="24"/>
        </w:rPr>
        <w:t xml:space="preserve"> Layer class, the ability to be used in the higher level of the model’s layer definition is obtained (as existing LSTM and RNN cells).</w:t>
      </w:r>
    </w:p>
    <w:p w14:paraId="2B1CE6FA"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670DE1D" wp14:editId="4305F346">
            <wp:extent cx="4115374" cy="1476581"/>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15374" cy="1476581"/>
                    </a:xfrm>
                    <a:prstGeom prst="rect">
                      <a:avLst/>
                    </a:prstGeom>
                  </pic:spPr>
                </pic:pic>
              </a:graphicData>
            </a:graphic>
          </wp:inline>
        </w:drawing>
      </w:r>
    </w:p>
    <w:p w14:paraId="0ED5D1A0" w14:textId="59ADFF46" w:rsidR="006B072B" w:rsidRPr="006B5E91" w:rsidRDefault="006B072B" w:rsidP="006B072B">
      <w:pPr>
        <w:pStyle w:val="Caption"/>
        <w:jc w:val="center"/>
        <w:rPr>
          <w:rFonts w:ascii="Times New Roman" w:hAnsi="Times New Roman" w:cs="Times New Roman"/>
          <w:b w:val="0"/>
          <w:bCs w:val="0"/>
          <w:smallCaps w:val="0"/>
          <w:sz w:val="24"/>
          <w:szCs w:val="24"/>
        </w:rPr>
      </w:pPr>
      <w:bookmarkStart w:id="264" w:name="_Toc124969356"/>
      <w:bookmarkStart w:id="265" w:name="_Toc12564976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Build algorith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4"/>
      <w:bookmarkEnd w:id="265"/>
    </w:p>
    <w:p w14:paraId="3BD7A192"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The above snippet defines what occurs upon initialization; in other words, it “builds” the algorithm cell. A helper function is utilized here that defines the variables (sigma, mu, weights, and leakage conductance variables (Hasani et al., 2020)). The input shape is available within the above function; therefore, the model can initialize the variables used here. The below snippet demonstrates how some of these variables are initialized.</w:t>
      </w:r>
    </w:p>
    <w:p w14:paraId="5A5E2B97" w14:textId="77777777" w:rsidR="006B072B" w:rsidRPr="006B5E91" w:rsidRDefault="006B072B" w:rsidP="006B072B">
      <w:pPr>
        <w:spacing w:line="360" w:lineRule="auto"/>
        <w:jc w:val="center"/>
        <w:rPr>
          <w:rFonts w:ascii="Times New Roman" w:hAnsi="Times New Roman" w:cs="Times New Roman"/>
          <w:sz w:val="24"/>
          <w:szCs w:val="24"/>
        </w:rPr>
      </w:pPr>
      <w:r w:rsidRPr="006B5E91">
        <w:rPr>
          <w:rFonts w:ascii="Times New Roman" w:hAnsi="Times New Roman" w:cs="Times New Roman"/>
          <w:noProof/>
          <w:sz w:val="24"/>
          <w:szCs w:val="24"/>
        </w:rPr>
        <w:drawing>
          <wp:inline distT="0" distB="0" distL="0" distR="0" wp14:anchorId="56529E1E" wp14:editId="3A88CEFF">
            <wp:extent cx="2096219" cy="135792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110038" cy="1366880"/>
                    </a:xfrm>
                    <a:prstGeom prst="rect">
                      <a:avLst/>
                    </a:prstGeom>
                  </pic:spPr>
                </pic:pic>
              </a:graphicData>
            </a:graphic>
          </wp:inline>
        </w:drawing>
      </w:r>
      <w:r w:rsidRPr="006B5E91">
        <w:rPr>
          <w:rFonts w:ascii="Times New Roman" w:hAnsi="Times New Roman" w:cs="Times New Roman"/>
          <w:sz w:val="24"/>
          <w:szCs w:val="24"/>
        </w:rPr>
        <w:t xml:space="preserve"> </w:t>
      </w:r>
      <w:r w:rsidRPr="006B5E91">
        <w:rPr>
          <w:rFonts w:ascii="Times New Roman" w:hAnsi="Times New Roman" w:cs="Times New Roman"/>
          <w:noProof/>
          <w:sz w:val="24"/>
          <w:szCs w:val="24"/>
        </w:rPr>
        <w:drawing>
          <wp:inline distT="0" distB="0" distL="0" distR="0" wp14:anchorId="2D79EE45" wp14:editId="39B69A8B">
            <wp:extent cx="3370667" cy="1351304"/>
            <wp:effectExtent l="0" t="0" r="127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96997" cy="1361860"/>
                    </a:xfrm>
                    <a:prstGeom prst="rect">
                      <a:avLst/>
                    </a:prstGeom>
                  </pic:spPr>
                </pic:pic>
              </a:graphicData>
            </a:graphic>
          </wp:inline>
        </w:drawing>
      </w:r>
    </w:p>
    <w:p w14:paraId="69BB199E"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D53994B" wp14:editId="7B2CA111">
            <wp:extent cx="5477774" cy="2787401"/>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2477" cy="2789794"/>
                    </a:xfrm>
                    <a:prstGeom prst="rect">
                      <a:avLst/>
                    </a:prstGeom>
                  </pic:spPr>
                </pic:pic>
              </a:graphicData>
            </a:graphic>
          </wp:inline>
        </w:drawing>
      </w:r>
    </w:p>
    <w:p w14:paraId="49D2B377" w14:textId="0B53F3AE" w:rsidR="006B072B" w:rsidRPr="006B5E91" w:rsidRDefault="006B072B" w:rsidP="006B072B">
      <w:pPr>
        <w:pStyle w:val="Caption"/>
        <w:jc w:val="center"/>
        <w:rPr>
          <w:rFonts w:ascii="Times New Roman" w:hAnsi="Times New Roman" w:cs="Times New Roman"/>
          <w:b w:val="0"/>
          <w:bCs w:val="0"/>
          <w:smallCaps w:val="0"/>
          <w:sz w:val="24"/>
          <w:szCs w:val="24"/>
        </w:rPr>
      </w:pPr>
      <w:bookmarkStart w:id="266" w:name="_Toc124969357"/>
      <w:bookmarkStart w:id="267" w:name="_Toc12564976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sensory, stochastic and leakage variabl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6"/>
      <w:bookmarkEnd w:id="267"/>
    </w:p>
    <w:p w14:paraId="333BB9BE"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final step is the forward computation process that will occur on each epoch, in other words, the forward propagation process.</w:t>
      </w:r>
    </w:p>
    <w:p w14:paraId="15517BE0"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7A2C0CAC" wp14:editId="06EF1A4C">
            <wp:extent cx="5391902" cy="1991003"/>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91902" cy="1991003"/>
                    </a:xfrm>
                    <a:prstGeom prst="rect">
                      <a:avLst/>
                    </a:prstGeom>
                  </pic:spPr>
                </pic:pic>
              </a:graphicData>
            </a:graphic>
          </wp:inline>
        </w:drawing>
      </w:r>
    </w:p>
    <w:p w14:paraId="720A0FA5" w14:textId="2A943474" w:rsidR="006B072B" w:rsidRPr="006B5E91" w:rsidRDefault="006B072B" w:rsidP="006B072B">
      <w:pPr>
        <w:pStyle w:val="Caption"/>
        <w:jc w:val="center"/>
        <w:rPr>
          <w:rFonts w:ascii="Times New Roman" w:hAnsi="Times New Roman" w:cs="Times New Roman"/>
          <w:b w:val="0"/>
          <w:bCs w:val="0"/>
          <w:smallCaps w:val="0"/>
          <w:sz w:val="24"/>
          <w:szCs w:val="24"/>
        </w:rPr>
      </w:pPr>
      <w:bookmarkStart w:id="268" w:name="_Toc124969358"/>
      <w:bookmarkStart w:id="269" w:name="_Toc12564976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forward propaga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8"/>
      <w:bookmarkEnd w:id="269"/>
    </w:p>
    <w:p w14:paraId="070733E4"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function is run automatically on each epoch. Initially, a helper function defines the weights and biases of the network, as demonstrated below.</w:t>
      </w:r>
    </w:p>
    <w:p w14:paraId="3A5E6A8D"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DD09A2C" wp14:editId="66B7452D">
            <wp:extent cx="3891352" cy="37814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98219" cy="3788098"/>
                    </a:xfrm>
                    <a:prstGeom prst="rect">
                      <a:avLst/>
                    </a:prstGeom>
                  </pic:spPr>
                </pic:pic>
              </a:graphicData>
            </a:graphic>
          </wp:inline>
        </w:drawing>
      </w:r>
    </w:p>
    <w:p w14:paraId="532A69F4" w14:textId="7D2557A1" w:rsidR="006B072B" w:rsidRPr="006B5E91" w:rsidRDefault="006B072B" w:rsidP="006B072B">
      <w:pPr>
        <w:pStyle w:val="Caption"/>
        <w:jc w:val="center"/>
        <w:rPr>
          <w:rFonts w:ascii="Times New Roman" w:hAnsi="Times New Roman" w:cs="Times New Roman"/>
          <w:b w:val="0"/>
          <w:bCs w:val="0"/>
          <w:smallCaps w:val="0"/>
          <w:sz w:val="24"/>
          <w:szCs w:val="24"/>
        </w:rPr>
      </w:pPr>
      <w:bookmarkStart w:id="270" w:name="_Toc124969359"/>
      <w:bookmarkStart w:id="271" w:name="_Toc12564976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define weights and bias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70"/>
      <w:bookmarkEnd w:id="271"/>
    </w:p>
    <w:p w14:paraId="1D2FA177"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s determined in previous chapters, the optimal way of performing the forward computation of SDEs is to use the Euler-Maruyama method. The below code snippet is an implementation of the </w:t>
      </w:r>
      <w:r w:rsidRPr="006B5E91">
        <w:rPr>
          <w:rFonts w:ascii="Times New Roman" w:hAnsi="Times New Roman" w:cs="Times New Roman"/>
          <w:sz w:val="24"/>
          <w:szCs w:val="24"/>
        </w:rPr>
        <w:lastRenderedPageBreak/>
        <w:t xml:space="preserve">Euler-Maruyama SDE solver used by the author utilizing Brownian motion as the noise, as demonstrated by </w:t>
      </w:r>
      <w:proofErr w:type="spellStart"/>
      <w:r w:rsidRPr="006B5E91">
        <w:rPr>
          <w:rFonts w:ascii="Times New Roman" w:hAnsi="Times New Roman" w:cs="Times New Roman"/>
          <w:sz w:val="24"/>
          <w:szCs w:val="24"/>
        </w:rPr>
        <w:t>Duvenaud</w:t>
      </w:r>
      <w:proofErr w:type="spellEnd"/>
      <w:r w:rsidRPr="006B5E91">
        <w:rPr>
          <w:rFonts w:ascii="Times New Roman" w:hAnsi="Times New Roman" w:cs="Times New Roman"/>
          <w:sz w:val="24"/>
          <w:szCs w:val="24"/>
        </w:rPr>
        <w:t xml:space="preserve"> (2021).</w:t>
      </w:r>
    </w:p>
    <w:p w14:paraId="47521451"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FE5BC39" wp14:editId="4B728743">
            <wp:extent cx="4333875" cy="360316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36877" cy="3605660"/>
                    </a:xfrm>
                    <a:prstGeom prst="rect">
                      <a:avLst/>
                    </a:prstGeom>
                  </pic:spPr>
                </pic:pic>
              </a:graphicData>
            </a:graphic>
          </wp:inline>
        </w:drawing>
      </w:r>
    </w:p>
    <w:p w14:paraId="32E24935" w14:textId="0CA989DB" w:rsidR="006B072B" w:rsidRPr="006B5E91" w:rsidRDefault="006B072B" w:rsidP="006B072B">
      <w:pPr>
        <w:pStyle w:val="Caption"/>
        <w:jc w:val="center"/>
        <w:rPr>
          <w:rFonts w:ascii="Times New Roman" w:hAnsi="Times New Roman" w:cs="Times New Roman"/>
          <w:b w:val="0"/>
          <w:bCs w:val="0"/>
          <w:smallCaps w:val="0"/>
          <w:sz w:val="28"/>
          <w:szCs w:val="28"/>
        </w:rPr>
      </w:pPr>
      <w:bookmarkStart w:id="272" w:name="_Toc124969360"/>
      <w:bookmarkStart w:id="273" w:name="_Toc12564976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Euler-Maruyama SDE solver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72"/>
      <w:bookmarkEnd w:id="273"/>
    </w:p>
    <w:p w14:paraId="2E1F51AB" w14:textId="5753E37E" w:rsidR="006B072B" w:rsidRPr="006B5E91" w:rsidRDefault="00BB4297" w:rsidP="006B072B">
      <w:pPr>
        <w:pStyle w:val="Heading2"/>
        <w:spacing w:line="360" w:lineRule="auto"/>
        <w:rPr>
          <w:rFonts w:ascii="Times New Roman" w:hAnsi="Times New Roman" w:cs="Times New Roman"/>
          <w:b/>
          <w:bCs/>
          <w:sz w:val="24"/>
          <w:szCs w:val="24"/>
        </w:rPr>
      </w:pPr>
      <w:bookmarkStart w:id="274" w:name="_Toc125557621"/>
      <w:bookmarkStart w:id="275" w:name="_Toc125663151"/>
      <w:bookmarkStart w:id="276" w:name="_Toc126571482"/>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2. Data fetchers</w:t>
      </w:r>
      <w:bookmarkEnd w:id="274"/>
      <w:bookmarkEnd w:id="275"/>
      <w:bookmarkEnd w:id="276"/>
    </w:p>
    <w:p w14:paraId="028CD7AE" w14:textId="09D43359"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data fetchers are scripts that are used to extract the data to be used by the model. The scripts are placed under </w:t>
      </w:r>
      <w:hyperlink w:anchor="_D.1._Fetch_data" w:history="1">
        <w:r w:rsidR="00D932D8" w:rsidRPr="006B5E91">
          <w:rPr>
            <w:rStyle w:val="Hyperlink"/>
            <w:rFonts w:ascii="Times New Roman" w:hAnsi="Times New Roman" w:cs="Times New Roman"/>
            <w:b/>
            <w:bCs/>
            <w:color w:val="auto"/>
            <w:sz w:val="24"/>
            <w:szCs w:val="24"/>
            <w:u w:val="none"/>
          </w:rPr>
          <w:t>APPENDIX D.1</w:t>
        </w:r>
      </w:hyperlink>
      <w:r w:rsidRPr="006B5E91">
        <w:rPr>
          <w:rFonts w:ascii="Times New Roman" w:hAnsi="Times New Roman" w:cs="Times New Roman"/>
          <w:sz w:val="24"/>
          <w:szCs w:val="24"/>
        </w:rPr>
        <w:t>.</w:t>
      </w:r>
    </w:p>
    <w:p w14:paraId="703AD76B" w14:textId="648DF9BA" w:rsidR="006B072B" w:rsidRPr="006B5E91" w:rsidRDefault="00BB4297" w:rsidP="006B072B">
      <w:pPr>
        <w:pStyle w:val="Heading2"/>
        <w:spacing w:line="360" w:lineRule="auto"/>
        <w:rPr>
          <w:rFonts w:ascii="Times New Roman" w:hAnsi="Times New Roman" w:cs="Times New Roman"/>
          <w:b/>
          <w:bCs/>
          <w:sz w:val="24"/>
          <w:szCs w:val="24"/>
        </w:rPr>
      </w:pPr>
      <w:bookmarkStart w:id="277" w:name="_Toc125557622"/>
      <w:bookmarkStart w:id="278" w:name="_Toc125663152"/>
      <w:bookmarkStart w:id="279" w:name="_Toc12657148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3. Preprocessing</w:t>
      </w:r>
      <w:bookmarkEnd w:id="277"/>
      <w:bookmarkEnd w:id="278"/>
      <w:bookmarkEnd w:id="279"/>
    </w:p>
    <w:p w14:paraId="1C672055" w14:textId="40F4D2F5"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processing steps are required to prepare the data fetched from the data fetchers before being used by the model. The preprocessing scripts are placed under </w:t>
      </w:r>
      <w:hyperlink w:anchor="_D.2._Preprocessing" w:history="1">
        <w:r w:rsidR="00D932D8" w:rsidRPr="006B5E91">
          <w:rPr>
            <w:rStyle w:val="Hyperlink"/>
            <w:rFonts w:ascii="Times New Roman" w:hAnsi="Times New Roman" w:cs="Times New Roman"/>
            <w:b/>
            <w:bCs/>
            <w:color w:val="auto"/>
            <w:sz w:val="24"/>
            <w:szCs w:val="24"/>
            <w:u w:val="none"/>
          </w:rPr>
          <w:t>APPENDIX D.2</w:t>
        </w:r>
      </w:hyperlink>
      <w:r w:rsidRPr="006B5E91">
        <w:rPr>
          <w:rFonts w:ascii="Times New Roman" w:hAnsi="Times New Roman" w:cs="Times New Roman"/>
          <w:sz w:val="24"/>
          <w:szCs w:val="24"/>
        </w:rPr>
        <w:t>.</w:t>
      </w:r>
    </w:p>
    <w:p w14:paraId="3B501C0B" w14:textId="0AAAE3BC" w:rsidR="006B072B" w:rsidRPr="006B5E91" w:rsidRDefault="006B072B" w:rsidP="006B072B">
      <w:pPr>
        <w:pStyle w:val="Heading1"/>
        <w:spacing w:line="360" w:lineRule="auto"/>
        <w:rPr>
          <w:rFonts w:ascii="Times New Roman" w:hAnsi="Times New Roman" w:cs="Times New Roman"/>
          <w:b/>
          <w:bCs/>
          <w:sz w:val="32"/>
          <w:szCs w:val="32"/>
        </w:rPr>
      </w:pPr>
      <w:bookmarkStart w:id="280" w:name="_Toc125557623"/>
      <w:bookmarkStart w:id="281" w:name="_Toc125663153"/>
      <w:bookmarkStart w:id="282" w:name="_Toc126571484"/>
      <w:r w:rsidRPr="006B5E91">
        <w:rPr>
          <w:rFonts w:ascii="Times New Roman" w:hAnsi="Times New Roman" w:cs="Times New Roman"/>
          <w:b/>
          <w:bCs/>
          <w:sz w:val="28"/>
          <w:szCs w:val="28"/>
        </w:rPr>
        <w:t xml:space="preserve">4.4. </w:t>
      </w:r>
      <w:bookmarkEnd w:id="280"/>
      <w:r w:rsidRPr="006B5E91">
        <w:rPr>
          <w:rFonts w:ascii="Times New Roman" w:hAnsi="Times New Roman" w:cs="Times New Roman"/>
          <w:b/>
          <w:bCs/>
          <w:sz w:val="28"/>
          <w:szCs w:val="28"/>
        </w:rPr>
        <w:t>Chapter summary</w:t>
      </w:r>
      <w:bookmarkEnd w:id="281"/>
      <w:bookmarkEnd w:id="282"/>
    </w:p>
    <w:p w14:paraId="0B50B08F" w14:textId="4E65F97D" w:rsidR="006B072B" w:rsidRPr="006B5E91" w:rsidRDefault="00580EF7"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focused on defining the technologies and tools that facilitate the software development that would demonstrate the research. Additionally, the implementation of the core features is demonstrated with accompanying code snippets.</w:t>
      </w:r>
    </w:p>
    <w:p w14:paraId="63914AC8" w14:textId="77777777" w:rsidR="0035424D" w:rsidRPr="006B5E91" w:rsidRDefault="0035424D" w:rsidP="006B072B">
      <w:pPr>
        <w:spacing w:line="360" w:lineRule="auto"/>
        <w:jc w:val="both"/>
        <w:rPr>
          <w:rFonts w:ascii="Times New Roman" w:hAnsi="Times New Roman" w:cs="Times New Roman"/>
          <w:sz w:val="24"/>
          <w:szCs w:val="24"/>
        </w:rPr>
        <w:sectPr w:rsidR="0035424D" w:rsidRPr="006B5E91" w:rsidSect="006D1EF0">
          <w:headerReference w:type="default" r:id="rId37"/>
          <w:headerReference w:type="first" r:id="rId38"/>
          <w:pgSz w:w="12240" w:h="15840"/>
          <w:pgMar w:top="1440" w:right="1440" w:bottom="1440" w:left="1440" w:header="720" w:footer="720" w:gutter="0"/>
          <w:cols w:space="720"/>
          <w:titlePg/>
          <w:docGrid w:linePitch="360"/>
        </w:sectPr>
      </w:pPr>
    </w:p>
    <w:p w14:paraId="7C296291" w14:textId="2AE1225A" w:rsidR="002D2310" w:rsidRPr="006B5E91" w:rsidRDefault="002D2310" w:rsidP="002D2310">
      <w:pPr>
        <w:pStyle w:val="Heading1"/>
        <w:spacing w:line="360" w:lineRule="auto"/>
        <w:rPr>
          <w:rFonts w:ascii="Times New Roman" w:hAnsi="Times New Roman" w:cs="Times New Roman"/>
          <w:b/>
          <w:bCs/>
          <w:sz w:val="32"/>
          <w:szCs w:val="32"/>
        </w:rPr>
      </w:pPr>
      <w:bookmarkStart w:id="283" w:name="_Toc125663154"/>
      <w:bookmarkStart w:id="284" w:name="_Toc126571485"/>
      <w:r w:rsidRPr="006B5E91">
        <w:rPr>
          <w:rFonts w:ascii="Times New Roman" w:hAnsi="Times New Roman" w:cs="Times New Roman"/>
          <w:b/>
          <w:bCs/>
          <w:sz w:val="32"/>
          <w:szCs w:val="32"/>
        </w:rPr>
        <w:lastRenderedPageBreak/>
        <w:t>CHAPTER 05. CONCLUSION</w:t>
      </w:r>
      <w:bookmarkEnd w:id="283"/>
      <w:bookmarkEnd w:id="284"/>
    </w:p>
    <w:p w14:paraId="0E7CAD9B" w14:textId="4D11A068" w:rsidR="00B779FA" w:rsidRPr="006B5E91" w:rsidRDefault="00B779FA" w:rsidP="00B779FA">
      <w:pPr>
        <w:pStyle w:val="Heading1"/>
        <w:spacing w:line="360" w:lineRule="auto"/>
        <w:rPr>
          <w:rFonts w:ascii="Times New Roman" w:hAnsi="Times New Roman" w:cs="Times New Roman"/>
          <w:b/>
          <w:bCs/>
          <w:sz w:val="28"/>
          <w:szCs w:val="28"/>
        </w:rPr>
      </w:pPr>
      <w:bookmarkStart w:id="285" w:name="_Toc125663155"/>
      <w:bookmarkStart w:id="286" w:name="_Toc126571486"/>
      <w:r w:rsidRPr="006B5E91">
        <w:rPr>
          <w:rFonts w:ascii="Times New Roman" w:hAnsi="Times New Roman" w:cs="Times New Roman"/>
          <w:b/>
          <w:bCs/>
          <w:sz w:val="28"/>
          <w:szCs w:val="28"/>
        </w:rPr>
        <w:t>5.1. Chapter overview</w:t>
      </w:r>
      <w:bookmarkEnd w:id="285"/>
      <w:bookmarkEnd w:id="286"/>
    </w:p>
    <w:p w14:paraId="596710F9" w14:textId="47890929" w:rsidR="007F4F81" w:rsidRPr="006B5E91" w:rsidRDefault="002C055B" w:rsidP="007F4F8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s an initial conclusion to the research project focused on implementing the core components required to consider it a functional prototype. In detail, any deviations taken from the proposed scope and the schedule in the project proposal are mentioned. Moreover, any additional improvements required to produce an MVP alongside the current evaluation results are specified.</w:t>
      </w:r>
    </w:p>
    <w:p w14:paraId="68FBDF06" w14:textId="4962EA8A" w:rsidR="00A153EE" w:rsidRPr="006B5E91" w:rsidRDefault="00A153EE" w:rsidP="00A153EE">
      <w:pPr>
        <w:pStyle w:val="Heading1"/>
        <w:spacing w:line="360" w:lineRule="auto"/>
        <w:rPr>
          <w:rFonts w:ascii="Times New Roman" w:hAnsi="Times New Roman" w:cs="Times New Roman"/>
          <w:b/>
          <w:bCs/>
          <w:sz w:val="28"/>
          <w:szCs w:val="28"/>
        </w:rPr>
      </w:pPr>
      <w:bookmarkStart w:id="287" w:name="_Toc125663156"/>
      <w:bookmarkStart w:id="288" w:name="_Toc126571487"/>
      <w:r w:rsidRPr="006B5E91">
        <w:rPr>
          <w:rFonts w:ascii="Times New Roman" w:hAnsi="Times New Roman" w:cs="Times New Roman"/>
          <w:b/>
          <w:bCs/>
          <w:sz w:val="28"/>
          <w:szCs w:val="28"/>
        </w:rPr>
        <w:t>5.2. Deviations</w:t>
      </w:r>
      <w:bookmarkEnd w:id="287"/>
      <w:bookmarkEnd w:id="288"/>
    </w:p>
    <w:p w14:paraId="6501A6A2" w14:textId="46587424" w:rsidR="00EA2B9E" w:rsidRPr="006B5E91" w:rsidRDefault="00EA2B9E" w:rsidP="00EA2B9E">
      <w:pPr>
        <w:pStyle w:val="Heading2"/>
        <w:spacing w:line="360" w:lineRule="auto"/>
        <w:rPr>
          <w:rFonts w:ascii="Times New Roman" w:hAnsi="Times New Roman" w:cs="Times New Roman"/>
          <w:b/>
          <w:bCs/>
          <w:sz w:val="24"/>
          <w:szCs w:val="24"/>
        </w:rPr>
      </w:pPr>
      <w:bookmarkStart w:id="289" w:name="_Toc125663157"/>
      <w:bookmarkStart w:id="290" w:name="_Toc126571488"/>
      <w:r w:rsidRPr="006B5E91">
        <w:rPr>
          <w:rFonts w:ascii="Times New Roman" w:hAnsi="Times New Roman" w:cs="Times New Roman"/>
          <w:b/>
          <w:bCs/>
          <w:sz w:val="24"/>
          <w:szCs w:val="24"/>
        </w:rPr>
        <w:t>5.2.1. Scope related deviations</w:t>
      </w:r>
      <w:bookmarkEnd w:id="289"/>
      <w:bookmarkEnd w:id="290"/>
    </w:p>
    <w:p w14:paraId="04F46412" w14:textId="41A106DF" w:rsidR="00B45174" w:rsidRPr="006B5E91" w:rsidRDefault="00BC0270"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features in scope proposed in the project proposal are available </w:t>
      </w:r>
      <w:r w:rsidR="008E713F"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E.1._Project_scope" w:history="1">
        <w:r w:rsidR="00291D7D" w:rsidRPr="006B5E91">
          <w:rPr>
            <w:rStyle w:val="Hyperlink"/>
            <w:rFonts w:ascii="Times New Roman" w:hAnsi="Times New Roman" w:cs="Times New Roman"/>
            <w:b/>
            <w:bCs/>
            <w:color w:val="auto"/>
            <w:sz w:val="24"/>
            <w:szCs w:val="24"/>
            <w:u w:val="none"/>
          </w:rPr>
          <w:t>APPENDIX E.1</w:t>
        </w:r>
      </w:hyperlink>
      <w:r w:rsidRPr="006B5E91">
        <w:rPr>
          <w:rFonts w:ascii="Times New Roman" w:hAnsi="Times New Roman" w:cs="Times New Roman"/>
          <w:sz w:val="24"/>
          <w:szCs w:val="24"/>
        </w:rPr>
        <w:t>.</w:t>
      </w:r>
      <w:r w:rsidR="00D30331" w:rsidRPr="006B5E91">
        <w:rPr>
          <w:rFonts w:ascii="Times New Roman" w:hAnsi="Times New Roman" w:cs="Times New Roman"/>
          <w:sz w:val="24"/>
          <w:szCs w:val="24"/>
        </w:rPr>
        <w:t xml:space="preserve"> Based on the proposed scope, no deviations ha</w:t>
      </w:r>
      <w:r w:rsidR="000222A8" w:rsidRPr="006B5E91">
        <w:rPr>
          <w:rFonts w:ascii="Times New Roman" w:hAnsi="Times New Roman" w:cs="Times New Roman"/>
          <w:sz w:val="24"/>
          <w:szCs w:val="24"/>
        </w:rPr>
        <w:t>ve</w:t>
      </w:r>
      <w:r w:rsidR="00D30331" w:rsidRPr="006B5E91">
        <w:rPr>
          <w:rFonts w:ascii="Times New Roman" w:hAnsi="Times New Roman" w:cs="Times New Roman"/>
          <w:sz w:val="24"/>
          <w:szCs w:val="24"/>
        </w:rPr>
        <w:t xml:space="preserve"> been taken</w:t>
      </w:r>
      <w:r w:rsidR="00D4466F" w:rsidRPr="006B5E91">
        <w:rPr>
          <w:rFonts w:ascii="Times New Roman" w:hAnsi="Times New Roman" w:cs="Times New Roman"/>
          <w:sz w:val="24"/>
          <w:szCs w:val="24"/>
        </w:rPr>
        <w:t>.</w:t>
      </w:r>
    </w:p>
    <w:p w14:paraId="3260A63E" w14:textId="2EC6F68C" w:rsidR="00F74DFA" w:rsidRPr="006B5E91" w:rsidRDefault="00F74DFA" w:rsidP="00F74DFA">
      <w:pPr>
        <w:pStyle w:val="Heading2"/>
        <w:spacing w:line="360" w:lineRule="auto"/>
        <w:rPr>
          <w:rFonts w:ascii="Times New Roman" w:hAnsi="Times New Roman" w:cs="Times New Roman"/>
          <w:b/>
          <w:bCs/>
          <w:sz w:val="24"/>
          <w:szCs w:val="24"/>
        </w:rPr>
      </w:pPr>
      <w:bookmarkStart w:id="291" w:name="_Toc125663158"/>
      <w:bookmarkStart w:id="292" w:name="_Toc126571489"/>
      <w:r w:rsidRPr="006B5E91">
        <w:rPr>
          <w:rFonts w:ascii="Times New Roman" w:hAnsi="Times New Roman" w:cs="Times New Roman"/>
          <w:b/>
          <w:bCs/>
          <w:sz w:val="24"/>
          <w:szCs w:val="24"/>
        </w:rPr>
        <w:t>5.2.2. Schedule related deviations</w:t>
      </w:r>
      <w:bookmarkEnd w:id="291"/>
      <w:bookmarkEnd w:id="292"/>
    </w:p>
    <w:p w14:paraId="021D1FFC" w14:textId="390A483C" w:rsidR="00F74DFA" w:rsidRPr="006B5E91" w:rsidRDefault="00AC57CE" w:rsidP="003B23C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schedule proposed by the author is available </w:t>
      </w:r>
      <w:r w:rsidR="00A70D19"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r w:rsidRPr="006B5E91">
        <w:rPr>
          <w:rFonts w:ascii="Times New Roman" w:hAnsi="Times New Roman" w:cs="Times New Roman"/>
          <w:b/>
          <w:bCs/>
          <w:sz w:val="24"/>
          <w:szCs w:val="24"/>
        </w:rPr>
        <w:t>APPENDIX E.2</w:t>
      </w:r>
      <w:r w:rsidRPr="006B5E91">
        <w:rPr>
          <w:rFonts w:ascii="Times New Roman" w:hAnsi="Times New Roman" w:cs="Times New Roman"/>
          <w:sz w:val="24"/>
          <w:szCs w:val="24"/>
        </w:rPr>
        <w:t>.</w:t>
      </w:r>
      <w:r w:rsidR="003D0930" w:rsidRPr="006B5E91">
        <w:rPr>
          <w:rFonts w:ascii="Times New Roman" w:hAnsi="Times New Roman" w:cs="Times New Roman"/>
          <w:sz w:val="24"/>
          <w:szCs w:val="24"/>
        </w:rPr>
        <w:t xml:space="preserve"> </w:t>
      </w:r>
      <w:r w:rsidR="004E5035" w:rsidRPr="006B5E91">
        <w:rPr>
          <w:rFonts w:ascii="Times New Roman" w:hAnsi="Times New Roman" w:cs="Times New Roman"/>
          <w:sz w:val="24"/>
          <w:szCs w:val="24"/>
        </w:rPr>
        <w:t>Based on the proposed Gantt chart, the author’s journey so far has not had any major deviations.</w:t>
      </w:r>
      <w:r w:rsidR="003B23CC" w:rsidRPr="006B5E91">
        <w:rPr>
          <w:rFonts w:ascii="Times New Roman" w:hAnsi="Times New Roman" w:cs="Times New Roman"/>
          <w:sz w:val="24"/>
          <w:szCs w:val="24"/>
        </w:rPr>
        <w:t xml:space="preserve"> </w:t>
      </w:r>
      <w:r w:rsidR="00C7740E" w:rsidRPr="006B5E91">
        <w:rPr>
          <w:rFonts w:ascii="Times New Roman" w:hAnsi="Times New Roman" w:cs="Times New Roman"/>
          <w:sz w:val="24"/>
          <w:szCs w:val="24"/>
        </w:rPr>
        <w:t>However, a single task (no. 45) that mentions “implementing supplementary components”</w:t>
      </w:r>
      <w:r w:rsidR="00C34AF7" w:rsidRPr="006B5E91">
        <w:rPr>
          <w:rFonts w:ascii="Times New Roman" w:hAnsi="Times New Roman" w:cs="Times New Roman"/>
          <w:sz w:val="24"/>
          <w:szCs w:val="24"/>
        </w:rPr>
        <w:t xml:space="preserve"> scheduled to be completed by January 23</w:t>
      </w:r>
      <w:r w:rsidR="00C34AF7" w:rsidRPr="006B5E91">
        <w:rPr>
          <w:rFonts w:ascii="Times New Roman" w:hAnsi="Times New Roman" w:cs="Times New Roman"/>
          <w:sz w:val="24"/>
          <w:szCs w:val="24"/>
          <w:vertAlign w:val="superscript"/>
        </w:rPr>
        <w:t>rd</w:t>
      </w:r>
      <w:r w:rsidR="00C34AF7" w:rsidRPr="006B5E91">
        <w:rPr>
          <w:rFonts w:ascii="Times New Roman" w:hAnsi="Times New Roman" w:cs="Times New Roman"/>
          <w:sz w:val="24"/>
          <w:szCs w:val="24"/>
        </w:rPr>
        <w:t xml:space="preserve"> is still </w:t>
      </w:r>
      <w:r w:rsidR="0000159E" w:rsidRPr="006B5E91">
        <w:rPr>
          <w:rFonts w:ascii="Times New Roman" w:hAnsi="Times New Roman" w:cs="Times New Roman"/>
          <w:sz w:val="24"/>
          <w:szCs w:val="24"/>
        </w:rPr>
        <w:t>in</w:t>
      </w:r>
      <w:r w:rsidR="00C34AF7" w:rsidRPr="006B5E91">
        <w:rPr>
          <w:rFonts w:ascii="Times New Roman" w:hAnsi="Times New Roman" w:cs="Times New Roman"/>
          <w:sz w:val="24"/>
          <w:szCs w:val="24"/>
        </w:rPr>
        <w:t xml:space="preserve"> progress.</w:t>
      </w:r>
      <w:r w:rsidR="007A35C9" w:rsidRPr="006B5E91">
        <w:rPr>
          <w:rFonts w:ascii="Times New Roman" w:hAnsi="Times New Roman" w:cs="Times New Roman"/>
          <w:sz w:val="24"/>
          <w:szCs w:val="24"/>
        </w:rPr>
        <w:t xml:space="preserve"> </w:t>
      </w:r>
      <w:r w:rsidR="006F419B" w:rsidRPr="006B5E91">
        <w:rPr>
          <w:rFonts w:ascii="Times New Roman" w:hAnsi="Times New Roman" w:cs="Times New Roman"/>
          <w:sz w:val="24"/>
          <w:szCs w:val="24"/>
        </w:rPr>
        <w:t>T</w:t>
      </w:r>
      <w:r w:rsidR="007A35C9" w:rsidRPr="006B5E91">
        <w:rPr>
          <w:rFonts w:ascii="Times New Roman" w:hAnsi="Times New Roman" w:cs="Times New Roman"/>
          <w:sz w:val="24"/>
          <w:szCs w:val="24"/>
        </w:rPr>
        <w:t xml:space="preserve">he </w:t>
      </w:r>
      <w:r w:rsidR="009D756D" w:rsidRPr="006B5E91">
        <w:rPr>
          <w:rFonts w:ascii="Times New Roman" w:hAnsi="Times New Roman" w:cs="Times New Roman"/>
          <w:sz w:val="24"/>
          <w:szCs w:val="24"/>
        </w:rPr>
        <w:t>progress</w:t>
      </w:r>
      <w:r w:rsidR="0065187C" w:rsidRPr="006B5E91">
        <w:rPr>
          <w:rFonts w:ascii="Times New Roman" w:hAnsi="Times New Roman" w:cs="Times New Roman"/>
          <w:sz w:val="24"/>
          <w:szCs w:val="24"/>
        </w:rPr>
        <w:t xml:space="preserve"> of the </w:t>
      </w:r>
      <w:r w:rsidR="007A35C9" w:rsidRPr="006B5E91">
        <w:rPr>
          <w:rFonts w:ascii="Times New Roman" w:hAnsi="Times New Roman" w:cs="Times New Roman"/>
          <w:sz w:val="24"/>
          <w:szCs w:val="24"/>
        </w:rPr>
        <w:t>Gantt chart</w:t>
      </w:r>
      <w:r w:rsidR="00CC29B1" w:rsidRPr="006B5E91">
        <w:rPr>
          <w:rFonts w:ascii="Times New Roman" w:hAnsi="Times New Roman" w:cs="Times New Roman"/>
          <w:sz w:val="24"/>
          <w:szCs w:val="24"/>
        </w:rPr>
        <w:t xml:space="preserve"> with the updated dates provided </w:t>
      </w:r>
      <w:r w:rsidR="00C52AFC" w:rsidRPr="006B5E91">
        <w:rPr>
          <w:rFonts w:ascii="Times New Roman" w:hAnsi="Times New Roman" w:cs="Times New Roman"/>
          <w:sz w:val="24"/>
          <w:szCs w:val="24"/>
        </w:rPr>
        <w:t xml:space="preserve">is </w:t>
      </w:r>
      <w:r w:rsidR="007A35C9" w:rsidRPr="006B5E91">
        <w:rPr>
          <w:rFonts w:ascii="Times New Roman" w:hAnsi="Times New Roman" w:cs="Times New Roman"/>
          <w:sz w:val="24"/>
          <w:szCs w:val="24"/>
        </w:rPr>
        <w:t xml:space="preserve">available in </w:t>
      </w:r>
      <w:hyperlink w:anchor="_E.3._Project_roadmap" w:history="1">
        <w:r w:rsidR="007A35C9" w:rsidRPr="006B5E91">
          <w:rPr>
            <w:rStyle w:val="Hyperlink"/>
            <w:rFonts w:ascii="Times New Roman" w:hAnsi="Times New Roman" w:cs="Times New Roman"/>
            <w:b/>
            <w:bCs/>
            <w:color w:val="auto"/>
            <w:sz w:val="24"/>
            <w:szCs w:val="24"/>
            <w:u w:val="none"/>
          </w:rPr>
          <w:t>APPENDIX E.3</w:t>
        </w:r>
      </w:hyperlink>
      <w:r w:rsidR="007A35C9" w:rsidRPr="006B5E91">
        <w:rPr>
          <w:rFonts w:ascii="Times New Roman" w:hAnsi="Times New Roman" w:cs="Times New Roman"/>
          <w:sz w:val="24"/>
          <w:szCs w:val="24"/>
        </w:rPr>
        <w:t>.</w:t>
      </w:r>
    </w:p>
    <w:p w14:paraId="37103B66" w14:textId="35AFE475" w:rsidR="00A153EE" w:rsidRPr="006B5E91" w:rsidRDefault="007224B2" w:rsidP="00A153EE">
      <w:pPr>
        <w:pStyle w:val="Heading1"/>
        <w:spacing w:line="360" w:lineRule="auto"/>
        <w:rPr>
          <w:rFonts w:ascii="Times New Roman" w:hAnsi="Times New Roman" w:cs="Times New Roman"/>
          <w:b/>
          <w:bCs/>
          <w:sz w:val="28"/>
          <w:szCs w:val="28"/>
        </w:rPr>
      </w:pPr>
      <w:bookmarkStart w:id="293" w:name="_Toc125663159"/>
      <w:bookmarkStart w:id="294" w:name="_Toc126571490"/>
      <w:r w:rsidRPr="006B5E91">
        <w:rPr>
          <w:rFonts w:ascii="Times New Roman" w:hAnsi="Times New Roman" w:cs="Times New Roman"/>
          <w:b/>
          <w:bCs/>
          <w:sz w:val="28"/>
          <w:szCs w:val="28"/>
          <w:highlight w:val="yellow"/>
        </w:rPr>
        <w:t>5.3</w:t>
      </w:r>
      <w:r w:rsidR="00A153EE" w:rsidRPr="006B5E91">
        <w:rPr>
          <w:rFonts w:ascii="Times New Roman" w:hAnsi="Times New Roman" w:cs="Times New Roman"/>
          <w:b/>
          <w:bCs/>
          <w:sz w:val="28"/>
          <w:szCs w:val="28"/>
          <w:highlight w:val="yellow"/>
        </w:rPr>
        <w:t xml:space="preserve">. </w:t>
      </w:r>
      <w:r w:rsidR="00BB5AF8" w:rsidRPr="006B5E91">
        <w:rPr>
          <w:rFonts w:ascii="Times New Roman" w:hAnsi="Times New Roman" w:cs="Times New Roman"/>
          <w:b/>
          <w:bCs/>
          <w:sz w:val="28"/>
          <w:szCs w:val="28"/>
          <w:highlight w:val="yellow"/>
        </w:rPr>
        <w:t>Initial test results</w:t>
      </w:r>
      <w:bookmarkEnd w:id="293"/>
      <w:bookmarkEnd w:id="294"/>
    </w:p>
    <w:p w14:paraId="265C82AA" w14:textId="77777777" w:rsidR="00AB1851" w:rsidRPr="006B5E91" w:rsidRDefault="00AB1851" w:rsidP="00AB1851">
      <w:pPr>
        <w:spacing w:line="360" w:lineRule="auto"/>
        <w:jc w:val="both"/>
        <w:rPr>
          <w:rFonts w:ascii="Times New Roman" w:hAnsi="Times New Roman" w:cs="Times New Roman"/>
          <w:sz w:val="24"/>
          <w:szCs w:val="24"/>
        </w:rPr>
      </w:pPr>
    </w:p>
    <w:p w14:paraId="6D87956A" w14:textId="56CF64A5" w:rsidR="007224B2" w:rsidRPr="006B5E91" w:rsidRDefault="007224B2" w:rsidP="007224B2">
      <w:pPr>
        <w:pStyle w:val="Heading1"/>
        <w:spacing w:line="360" w:lineRule="auto"/>
        <w:rPr>
          <w:rFonts w:ascii="Times New Roman" w:hAnsi="Times New Roman" w:cs="Times New Roman"/>
          <w:b/>
          <w:bCs/>
          <w:sz w:val="28"/>
          <w:szCs w:val="28"/>
        </w:rPr>
      </w:pPr>
      <w:bookmarkStart w:id="295" w:name="_Toc125663160"/>
      <w:bookmarkStart w:id="296" w:name="_Toc126571491"/>
      <w:r w:rsidRPr="006B5E91">
        <w:rPr>
          <w:rFonts w:ascii="Times New Roman" w:hAnsi="Times New Roman" w:cs="Times New Roman"/>
          <w:b/>
          <w:bCs/>
          <w:sz w:val="28"/>
          <w:szCs w:val="28"/>
        </w:rPr>
        <w:t>5.4. Required improvements</w:t>
      </w:r>
      <w:bookmarkEnd w:id="295"/>
      <w:bookmarkEnd w:id="296"/>
    </w:p>
    <w:p w14:paraId="706E038A" w14:textId="03DEB31B" w:rsidR="00AB1851" w:rsidRPr="006B5E91" w:rsidRDefault="00B95FDB"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onsider this research successful, a couple of improvements are required.</w:t>
      </w:r>
    </w:p>
    <w:p w14:paraId="1189CF94" w14:textId="53E2DAA0" w:rsidR="00B95FDB"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nhance the performance of the system to the best possible accuracy</w:t>
      </w:r>
      <w:r w:rsidR="00DA25FA" w:rsidRPr="006B5E91">
        <w:rPr>
          <w:rFonts w:ascii="Times New Roman" w:hAnsi="Times New Roman" w:cs="Times New Roman"/>
          <w:sz w:val="24"/>
          <w:szCs w:val="24"/>
        </w:rPr>
        <w:t xml:space="preserve"> – attempt more optimization procedures.</w:t>
      </w:r>
    </w:p>
    <w:p w14:paraId="2895C01B" w14:textId="4775EBE6"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Integrate the model in use to a GUI</w:t>
      </w:r>
      <w:r w:rsidR="00DA25FA" w:rsidRPr="006B5E91">
        <w:rPr>
          <w:rFonts w:ascii="Times New Roman" w:hAnsi="Times New Roman" w:cs="Times New Roman"/>
          <w:sz w:val="24"/>
          <w:szCs w:val="24"/>
        </w:rPr>
        <w:t xml:space="preserve"> – GUI has been </w:t>
      </w:r>
      <w:r w:rsidR="007E5CFA" w:rsidRPr="006B5E91">
        <w:rPr>
          <w:rFonts w:ascii="Times New Roman" w:hAnsi="Times New Roman" w:cs="Times New Roman"/>
          <w:sz w:val="24"/>
          <w:szCs w:val="24"/>
        </w:rPr>
        <w:t>prepared;</w:t>
      </w:r>
      <w:r w:rsidR="00DA25FA" w:rsidRPr="006B5E91">
        <w:rPr>
          <w:rFonts w:ascii="Times New Roman" w:hAnsi="Times New Roman" w:cs="Times New Roman"/>
          <w:sz w:val="24"/>
          <w:szCs w:val="24"/>
        </w:rPr>
        <w:t xml:space="preserve"> a simple Flask API should be created to establish a communication.</w:t>
      </w:r>
    </w:p>
    <w:p w14:paraId="694A00EB" w14:textId="1AC3CF40"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 testing for each section of the application</w:t>
      </w:r>
      <w:r w:rsidR="00F331CB" w:rsidRPr="006B5E91">
        <w:rPr>
          <w:rFonts w:ascii="Times New Roman" w:hAnsi="Times New Roman" w:cs="Times New Roman"/>
          <w:sz w:val="24"/>
          <w:szCs w:val="24"/>
        </w:rPr>
        <w:t xml:space="preserve"> – conduct unit, performance, and integration testing</w:t>
      </w:r>
      <w:r w:rsidR="00EB3890" w:rsidRPr="006B5E91">
        <w:rPr>
          <w:rFonts w:ascii="Times New Roman" w:hAnsi="Times New Roman" w:cs="Times New Roman"/>
          <w:sz w:val="24"/>
          <w:szCs w:val="24"/>
        </w:rPr>
        <w:t>.</w:t>
      </w:r>
    </w:p>
    <w:p w14:paraId="628E5153" w14:textId="2D343C39" w:rsidR="00EB3890" w:rsidRPr="006B5E91" w:rsidRDefault="00EB3890"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are the system’s performance with existing solutions.</w:t>
      </w:r>
    </w:p>
    <w:p w14:paraId="3D079746" w14:textId="3434779C" w:rsidR="007224B2" w:rsidRPr="006B5E91" w:rsidRDefault="007224B2" w:rsidP="007224B2">
      <w:pPr>
        <w:pStyle w:val="Heading1"/>
        <w:spacing w:line="360" w:lineRule="auto"/>
        <w:rPr>
          <w:rFonts w:ascii="Times New Roman" w:hAnsi="Times New Roman" w:cs="Times New Roman"/>
          <w:b/>
          <w:bCs/>
          <w:sz w:val="28"/>
          <w:szCs w:val="28"/>
        </w:rPr>
      </w:pPr>
      <w:bookmarkStart w:id="297" w:name="_Toc125663161"/>
      <w:bookmarkStart w:id="298" w:name="_Toc126571492"/>
      <w:r w:rsidRPr="006B5E91">
        <w:rPr>
          <w:rFonts w:ascii="Times New Roman" w:hAnsi="Times New Roman" w:cs="Times New Roman"/>
          <w:b/>
          <w:bCs/>
          <w:sz w:val="28"/>
          <w:szCs w:val="28"/>
          <w:highlight w:val="yellow"/>
        </w:rPr>
        <w:t>5.5. Demo of the prototype</w:t>
      </w:r>
      <w:bookmarkEnd w:id="297"/>
      <w:bookmarkEnd w:id="298"/>
    </w:p>
    <w:p w14:paraId="0930B981" w14:textId="76EDDCF0" w:rsidR="00D94E9D" w:rsidRPr="006B5E91" w:rsidRDefault="00920F9F" w:rsidP="00D94E9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 demo of the prototype was recorded and uploaded as an unlisted video on YouTube, the link can be found </w:t>
      </w:r>
      <w:r w:rsidRPr="006B5E91">
        <w:rPr>
          <w:rFonts w:ascii="Times New Roman" w:hAnsi="Times New Roman" w:cs="Times New Roman"/>
          <w:sz w:val="24"/>
          <w:szCs w:val="24"/>
          <w:highlight w:val="yellow"/>
        </w:rPr>
        <w:t>here</w:t>
      </w:r>
      <w:r w:rsidRPr="006B5E91">
        <w:rPr>
          <w:rFonts w:ascii="Times New Roman" w:hAnsi="Times New Roman" w:cs="Times New Roman"/>
          <w:sz w:val="24"/>
          <w:szCs w:val="24"/>
        </w:rPr>
        <w:t>.</w:t>
      </w:r>
    </w:p>
    <w:p w14:paraId="3E090160" w14:textId="19DA06DB" w:rsidR="00305803" w:rsidRPr="006B5E91" w:rsidRDefault="00305803" w:rsidP="00305803">
      <w:pPr>
        <w:pStyle w:val="Heading1"/>
        <w:spacing w:line="360" w:lineRule="auto"/>
        <w:rPr>
          <w:rFonts w:ascii="Times New Roman" w:hAnsi="Times New Roman" w:cs="Times New Roman"/>
          <w:b/>
          <w:bCs/>
          <w:sz w:val="32"/>
          <w:szCs w:val="32"/>
        </w:rPr>
      </w:pPr>
      <w:bookmarkStart w:id="299" w:name="_Toc125663162"/>
      <w:bookmarkStart w:id="300" w:name="_Toc126571493"/>
      <w:r w:rsidRPr="006B5E91">
        <w:rPr>
          <w:rFonts w:ascii="Times New Roman" w:hAnsi="Times New Roman" w:cs="Times New Roman"/>
          <w:b/>
          <w:bCs/>
          <w:sz w:val="28"/>
          <w:szCs w:val="28"/>
        </w:rPr>
        <w:t>5.6. Chapter summary</w:t>
      </w:r>
      <w:bookmarkEnd w:id="299"/>
      <w:bookmarkEnd w:id="300"/>
    </w:p>
    <w:p w14:paraId="3C76E6F9" w14:textId="2994135D" w:rsidR="00434E81" w:rsidRPr="006B5E91" w:rsidRDefault="00C44B4B" w:rsidP="00803D5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d the reader with an overview of the current status of the ongoing research project, including, but not limited to - deviations taken from the proposed features and schedule, the evaluation results, and any further improvements required.</w:t>
      </w:r>
    </w:p>
    <w:p w14:paraId="6328A5C7" w14:textId="77777777" w:rsidR="00E744C5" w:rsidRPr="006B5E91" w:rsidRDefault="00E744C5" w:rsidP="0092770D">
      <w:pPr>
        <w:spacing w:line="360" w:lineRule="auto"/>
        <w:jc w:val="both"/>
        <w:rPr>
          <w:rFonts w:ascii="Times New Roman" w:hAnsi="Times New Roman" w:cs="Times New Roman"/>
          <w:sz w:val="24"/>
          <w:szCs w:val="24"/>
        </w:rPr>
      </w:pPr>
    </w:p>
    <w:p w14:paraId="72852D0C" w14:textId="52218CA0" w:rsidR="00D45850" w:rsidRPr="006B5E91" w:rsidRDefault="00D45850" w:rsidP="00720606">
      <w:pPr>
        <w:jc w:val="both"/>
        <w:rPr>
          <w:rFonts w:ascii="Times New Roman" w:hAnsi="Times New Roman" w:cs="Times New Roman"/>
          <w:sz w:val="24"/>
          <w:szCs w:val="24"/>
        </w:rPr>
        <w:sectPr w:rsidR="00D45850" w:rsidRPr="006B5E91" w:rsidSect="006D1EF0">
          <w:headerReference w:type="default" r:id="rId39"/>
          <w:headerReference w:type="first" r:id="rId40"/>
          <w:pgSz w:w="12240" w:h="15840"/>
          <w:pgMar w:top="1440" w:right="1440" w:bottom="1440" w:left="1440" w:header="720" w:footer="720" w:gutter="0"/>
          <w:cols w:space="720"/>
          <w:titlePg/>
          <w:docGrid w:linePitch="360"/>
        </w:sectPr>
      </w:pPr>
    </w:p>
    <w:p w14:paraId="3E3CA9F0" w14:textId="1FB45DDE" w:rsidR="00066FBE" w:rsidRPr="006B5E91" w:rsidRDefault="007E2CC9" w:rsidP="00DC1120">
      <w:pPr>
        <w:pStyle w:val="Heading1"/>
        <w:spacing w:line="360" w:lineRule="auto"/>
        <w:rPr>
          <w:rFonts w:ascii="Times New Roman" w:hAnsi="Times New Roman" w:cs="Times New Roman"/>
          <w:b/>
          <w:bCs/>
          <w:sz w:val="32"/>
          <w:szCs w:val="32"/>
        </w:rPr>
      </w:pPr>
      <w:bookmarkStart w:id="301" w:name="_Toc125663163"/>
      <w:bookmarkStart w:id="302" w:name="_Toc126571494"/>
      <w:r w:rsidRPr="006B5E91">
        <w:rPr>
          <w:rFonts w:ascii="Times New Roman" w:hAnsi="Times New Roman" w:cs="Times New Roman"/>
          <w:b/>
          <w:bCs/>
          <w:sz w:val="32"/>
          <w:szCs w:val="32"/>
        </w:rPr>
        <w:lastRenderedPageBreak/>
        <w:t>REFERENCES</w:t>
      </w:r>
      <w:bookmarkEnd w:id="301"/>
      <w:bookmarkEnd w:id="302"/>
    </w:p>
    <w:p w14:paraId="7B0ED03A" w14:textId="4683F58B" w:rsidR="00066FBE" w:rsidRPr="006B5E91" w:rsidRDefault="004F7021" w:rsidP="003F3DB3">
      <w:pPr>
        <w:spacing w:line="360" w:lineRule="auto"/>
        <w:jc w:val="both"/>
        <w:rPr>
          <w:rFonts w:ascii="Times New Roman" w:hAnsi="Times New Roman" w:cs="Times New Roman"/>
          <w:sz w:val="24"/>
          <w:szCs w:val="24"/>
        </w:rPr>
      </w:pPr>
      <w:bookmarkStart w:id="303" w:name="nakamotoref"/>
      <w:r w:rsidRPr="006B5E91">
        <w:rPr>
          <w:rFonts w:ascii="Times New Roman" w:hAnsi="Times New Roman" w:cs="Times New Roman"/>
          <w:sz w:val="24"/>
          <w:szCs w:val="24"/>
        </w:rPr>
        <w:t>S. Nakamoto,</w:t>
      </w:r>
      <w:r w:rsidR="00BE53C6" w:rsidRPr="006B5E91">
        <w:rPr>
          <w:rFonts w:ascii="Times New Roman" w:hAnsi="Times New Roman" w:cs="Times New Roman"/>
          <w:sz w:val="24"/>
          <w:szCs w:val="24"/>
        </w:rPr>
        <w:t xml:space="preserve"> (2020).</w:t>
      </w:r>
      <w:r w:rsidRPr="006B5E91">
        <w:rPr>
          <w:rFonts w:ascii="Times New Roman" w:hAnsi="Times New Roman" w:cs="Times New Roman"/>
          <w:sz w:val="24"/>
          <w:szCs w:val="24"/>
        </w:rPr>
        <w:t xml:space="preserve"> </w:t>
      </w:r>
      <w:r w:rsidRPr="006B5E91">
        <w:rPr>
          <w:rFonts w:ascii="Times New Roman" w:hAnsi="Times New Roman" w:cs="Times New Roman"/>
          <w:i/>
          <w:iCs/>
          <w:sz w:val="24"/>
          <w:szCs w:val="24"/>
        </w:rPr>
        <w:t>Bitcoin: A peer-to-peer electronic cash system</w:t>
      </w:r>
      <w:r w:rsidRPr="006B5E91">
        <w:rPr>
          <w:rFonts w:ascii="Times New Roman" w:hAnsi="Times New Roman" w:cs="Times New Roman"/>
          <w:sz w:val="24"/>
          <w:szCs w:val="24"/>
        </w:rPr>
        <w:t>.</w:t>
      </w:r>
      <w:r w:rsidR="0011676F" w:rsidRPr="006B5E91">
        <w:rPr>
          <w:rFonts w:ascii="Times New Roman" w:hAnsi="Times New Roman" w:cs="Times New Roman"/>
          <w:sz w:val="24"/>
          <w:szCs w:val="24"/>
        </w:rPr>
        <w:t xml:space="preserve"> </w:t>
      </w:r>
      <w:r w:rsidR="00020914" w:rsidRPr="006B5E91">
        <w:rPr>
          <w:rFonts w:ascii="Times New Roman" w:hAnsi="Times New Roman" w:cs="Times New Roman"/>
          <w:sz w:val="24"/>
          <w:szCs w:val="24"/>
        </w:rPr>
        <w:t xml:space="preserve">Available from </w:t>
      </w:r>
      <w:hyperlink r:id="rId41" w:history="1">
        <w:r w:rsidR="00020914" w:rsidRPr="006B5E91">
          <w:rPr>
            <w:rStyle w:val="Hyperlink"/>
            <w:rFonts w:ascii="Times New Roman" w:hAnsi="Times New Roman" w:cs="Times New Roman"/>
            <w:sz w:val="24"/>
            <w:szCs w:val="24"/>
          </w:rPr>
          <w:t>https://bitcoin.org/bitcoin.pdf</w:t>
        </w:r>
      </w:hyperlink>
      <w:r w:rsidR="00020914" w:rsidRPr="006B5E91">
        <w:rPr>
          <w:rFonts w:ascii="Times New Roman" w:hAnsi="Times New Roman" w:cs="Times New Roman"/>
          <w:sz w:val="24"/>
          <w:szCs w:val="24"/>
        </w:rPr>
        <w:t xml:space="preserve"> [Accessed 25 September 2022].</w:t>
      </w:r>
    </w:p>
    <w:p w14:paraId="446A0ECF" w14:textId="0C77F2F7" w:rsidR="00174698" w:rsidRPr="006B5E91" w:rsidRDefault="00174698" w:rsidP="003F3DB3">
      <w:pPr>
        <w:spacing w:line="360" w:lineRule="auto"/>
        <w:jc w:val="both"/>
        <w:rPr>
          <w:rFonts w:ascii="Times New Roman" w:hAnsi="Times New Roman" w:cs="Times New Roman"/>
          <w:sz w:val="24"/>
          <w:szCs w:val="24"/>
        </w:rPr>
      </w:pPr>
      <w:bookmarkStart w:id="304" w:name="rahoutiref"/>
      <w:bookmarkEnd w:id="303"/>
      <w:proofErr w:type="spellStart"/>
      <w:r w:rsidRPr="006B5E91">
        <w:rPr>
          <w:rFonts w:ascii="Times New Roman" w:hAnsi="Times New Roman" w:cs="Times New Roman"/>
          <w:sz w:val="24"/>
          <w:szCs w:val="24"/>
        </w:rPr>
        <w:t>Rahouti</w:t>
      </w:r>
      <w:proofErr w:type="spellEnd"/>
      <w:r w:rsidRPr="006B5E91">
        <w:rPr>
          <w:rFonts w:ascii="Times New Roman" w:hAnsi="Times New Roman" w:cs="Times New Roman"/>
          <w:sz w:val="24"/>
          <w:szCs w:val="24"/>
        </w:rPr>
        <w:t xml:space="preserve">, M., </w:t>
      </w:r>
      <w:proofErr w:type="spellStart"/>
      <w:r w:rsidRPr="006B5E91">
        <w:rPr>
          <w:rFonts w:ascii="Times New Roman" w:hAnsi="Times New Roman" w:cs="Times New Roman"/>
          <w:sz w:val="24"/>
          <w:szCs w:val="24"/>
        </w:rPr>
        <w:t>Xiong</w:t>
      </w:r>
      <w:proofErr w:type="spellEnd"/>
      <w:r w:rsidRPr="006B5E91">
        <w:rPr>
          <w:rFonts w:ascii="Times New Roman" w:hAnsi="Times New Roman" w:cs="Times New Roman"/>
          <w:sz w:val="24"/>
          <w:szCs w:val="24"/>
        </w:rPr>
        <w:t xml:space="preserve">, K. and Ghani, N. (2018). Bitcoin Concepts, Threats, and Machine-Learning Security Solutions. </w:t>
      </w:r>
      <w:r w:rsidRPr="006B5E91">
        <w:rPr>
          <w:rFonts w:ascii="Times New Roman" w:hAnsi="Times New Roman" w:cs="Times New Roman"/>
          <w:i/>
          <w:iCs/>
          <w:sz w:val="24"/>
          <w:szCs w:val="24"/>
        </w:rPr>
        <w:t>IEEE Access</w:t>
      </w:r>
      <w:r w:rsidRPr="006B5E91">
        <w:rPr>
          <w:rFonts w:ascii="Times New Roman" w:hAnsi="Times New Roman" w:cs="Times New Roman"/>
          <w:sz w:val="24"/>
          <w:szCs w:val="24"/>
        </w:rPr>
        <w:t xml:space="preserve">, 6, 67189–67205. Available from </w:t>
      </w:r>
      <w:hyperlink r:id="rId42" w:history="1">
        <w:r w:rsidRPr="006B5E91">
          <w:rPr>
            <w:rStyle w:val="Hyperlink"/>
            <w:rFonts w:ascii="Times New Roman" w:hAnsi="Times New Roman" w:cs="Times New Roman"/>
            <w:sz w:val="24"/>
            <w:szCs w:val="24"/>
          </w:rPr>
          <w:t>https://doi.org/10.1109/ACCESS.2018.2874539</w:t>
        </w:r>
      </w:hyperlink>
      <w:r w:rsidRPr="006B5E91">
        <w:rPr>
          <w:rFonts w:ascii="Times New Roman" w:hAnsi="Times New Roman" w:cs="Times New Roman"/>
          <w:sz w:val="24"/>
          <w:szCs w:val="24"/>
        </w:rPr>
        <w:t xml:space="preserve"> [Accessed 25 September 2022]. </w:t>
      </w:r>
    </w:p>
    <w:p w14:paraId="5BB3FB38" w14:textId="46839921" w:rsidR="00174698" w:rsidRPr="006B5E91" w:rsidRDefault="00174698" w:rsidP="003F3DB3">
      <w:pPr>
        <w:spacing w:line="360" w:lineRule="auto"/>
        <w:jc w:val="both"/>
        <w:rPr>
          <w:rFonts w:ascii="Times New Roman" w:hAnsi="Times New Roman" w:cs="Times New Roman"/>
          <w:sz w:val="24"/>
          <w:szCs w:val="24"/>
        </w:rPr>
      </w:pPr>
      <w:bookmarkStart w:id="305" w:name="kervanciref"/>
      <w:bookmarkEnd w:id="304"/>
      <w:proofErr w:type="spellStart"/>
      <w:r w:rsidRPr="006B5E91">
        <w:rPr>
          <w:rFonts w:ascii="Times New Roman" w:hAnsi="Times New Roman" w:cs="Times New Roman"/>
          <w:sz w:val="24"/>
          <w:szCs w:val="24"/>
        </w:rPr>
        <w:t>Kervanci</w:t>
      </w:r>
      <w:proofErr w:type="spellEnd"/>
      <w:r w:rsidRPr="006B5E91">
        <w:rPr>
          <w:rFonts w:ascii="Times New Roman" w:hAnsi="Times New Roman" w:cs="Times New Roman"/>
          <w:sz w:val="24"/>
          <w:szCs w:val="24"/>
        </w:rPr>
        <w:t xml:space="preserve">, I. </w:t>
      </w:r>
      <w:proofErr w:type="spellStart"/>
      <w:r w:rsidRPr="006B5E91">
        <w:rPr>
          <w:rFonts w:ascii="Times New Roman" w:hAnsi="Times New Roman" w:cs="Times New Roman"/>
          <w:sz w:val="24"/>
          <w:szCs w:val="24"/>
        </w:rPr>
        <w:t>sibel</w:t>
      </w:r>
      <w:proofErr w:type="spellEnd"/>
      <w:r w:rsidRPr="006B5E91">
        <w:rPr>
          <w:rFonts w:ascii="Times New Roman" w:hAnsi="Times New Roman" w:cs="Times New Roman"/>
          <w:sz w:val="24"/>
          <w:szCs w:val="24"/>
        </w:rPr>
        <w:t xml:space="preserve"> and </w:t>
      </w:r>
      <w:proofErr w:type="spellStart"/>
      <w:r w:rsidRPr="006B5E91">
        <w:rPr>
          <w:rFonts w:ascii="Times New Roman" w:hAnsi="Times New Roman" w:cs="Times New Roman"/>
          <w:sz w:val="24"/>
          <w:szCs w:val="24"/>
        </w:rPr>
        <w:t>Akay</w:t>
      </w:r>
      <w:proofErr w:type="spellEnd"/>
      <w:r w:rsidRPr="006B5E91">
        <w:rPr>
          <w:rFonts w:ascii="Times New Roman" w:hAnsi="Times New Roman" w:cs="Times New Roman"/>
          <w:sz w:val="24"/>
          <w:szCs w:val="24"/>
        </w:rPr>
        <w:t xml:space="preserve">, F. (2020). Review on Bitcoin Price Prediction Using Machine Learning and Statistical Methods. </w:t>
      </w:r>
      <w:proofErr w:type="spellStart"/>
      <w:r w:rsidRPr="006B5E91">
        <w:rPr>
          <w:rFonts w:ascii="Times New Roman" w:hAnsi="Times New Roman" w:cs="Times New Roman"/>
          <w:i/>
          <w:iCs/>
          <w:sz w:val="24"/>
          <w:szCs w:val="24"/>
        </w:rPr>
        <w:t>Sakarya</w:t>
      </w:r>
      <w:proofErr w:type="spellEnd"/>
      <w:r w:rsidRPr="006B5E91">
        <w:rPr>
          <w:rFonts w:ascii="Times New Roman" w:hAnsi="Times New Roman" w:cs="Times New Roman"/>
          <w:i/>
          <w:iCs/>
          <w:sz w:val="24"/>
          <w:szCs w:val="24"/>
        </w:rPr>
        <w:t xml:space="preserve"> University Journal of Computer and Information Sciences</w:t>
      </w:r>
      <w:r w:rsidRPr="006B5E91">
        <w:rPr>
          <w:rFonts w:ascii="Times New Roman" w:hAnsi="Times New Roman" w:cs="Times New Roman"/>
          <w:sz w:val="24"/>
          <w:szCs w:val="24"/>
        </w:rPr>
        <w:t xml:space="preserve">. Available from </w:t>
      </w:r>
      <w:hyperlink r:id="rId43" w:history="1">
        <w:r w:rsidRPr="006B5E91">
          <w:rPr>
            <w:rStyle w:val="Hyperlink"/>
            <w:rFonts w:ascii="Times New Roman" w:hAnsi="Times New Roman" w:cs="Times New Roman"/>
            <w:sz w:val="24"/>
            <w:szCs w:val="24"/>
          </w:rPr>
          <w:t>https://doi.org/10.35377/saucis.03.03.774276</w:t>
        </w:r>
      </w:hyperlink>
      <w:r w:rsidRPr="006B5E91">
        <w:rPr>
          <w:rFonts w:ascii="Times New Roman" w:hAnsi="Times New Roman" w:cs="Times New Roman"/>
          <w:sz w:val="24"/>
          <w:szCs w:val="24"/>
        </w:rPr>
        <w:t xml:space="preserve"> [Accessed 25 September 2022].</w:t>
      </w:r>
    </w:p>
    <w:p w14:paraId="5A9FCA32" w14:textId="3FB48635" w:rsidR="00515F5B" w:rsidRPr="006B5E91" w:rsidRDefault="00021740" w:rsidP="003F3DB3">
      <w:pPr>
        <w:spacing w:line="360" w:lineRule="auto"/>
        <w:jc w:val="both"/>
        <w:rPr>
          <w:rFonts w:ascii="Times New Roman" w:hAnsi="Times New Roman" w:cs="Times New Roman"/>
          <w:sz w:val="24"/>
          <w:szCs w:val="24"/>
        </w:rPr>
      </w:pPr>
      <w:bookmarkStart w:id="306" w:name="makridakisaref"/>
      <w:bookmarkEnd w:id="305"/>
      <w:proofErr w:type="spellStart"/>
      <w:r w:rsidRPr="006B5E91">
        <w:rPr>
          <w:rFonts w:ascii="Times New Roman" w:hAnsi="Times New Roman" w:cs="Times New Roman"/>
          <w:sz w:val="24"/>
          <w:szCs w:val="24"/>
        </w:rPr>
        <w:t>Makridakis</w:t>
      </w:r>
      <w:proofErr w:type="spellEnd"/>
      <w:r w:rsidRPr="006B5E91">
        <w:rPr>
          <w:rFonts w:ascii="Times New Roman" w:hAnsi="Times New Roman" w:cs="Times New Roman"/>
          <w:sz w:val="24"/>
          <w:szCs w:val="24"/>
        </w:rPr>
        <w:t xml:space="preserve">, S., </w:t>
      </w:r>
      <w:proofErr w:type="spellStart"/>
      <w:r w:rsidRPr="006B5E91">
        <w:rPr>
          <w:rFonts w:ascii="Times New Roman" w:hAnsi="Times New Roman" w:cs="Times New Roman"/>
          <w:sz w:val="24"/>
          <w:szCs w:val="24"/>
        </w:rPr>
        <w:t>Spiliotis</w:t>
      </w:r>
      <w:proofErr w:type="spellEnd"/>
      <w:r w:rsidRPr="006B5E91">
        <w:rPr>
          <w:rFonts w:ascii="Times New Roman" w:hAnsi="Times New Roman" w:cs="Times New Roman"/>
          <w:sz w:val="24"/>
          <w:szCs w:val="24"/>
        </w:rPr>
        <w:t xml:space="preserve">, E. and </w:t>
      </w:r>
      <w:proofErr w:type="spellStart"/>
      <w:r w:rsidRPr="006B5E91">
        <w:rPr>
          <w:rFonts w:ascii="Times New Roman" w:hAnsi="Times New Roman" w:cs="Times New Roman"/>
          <w:sz w:val="24"/>
          <w:szCs w:val="24"/>
        </w:rPr>
        <w:t>Assimakopoulos</w:t>
      </w:r>
      <w:proofErr w:type="spellEnd"/>
      <w:r w:rsidRPr="006B5E91">
        <w:rPr>
          <w:rFonts w:ascii="Times New Roman" w:hAnsi="Times New Roman" w:cs="Times New Roman"/>
          <w:sz w:val="24"/>
          <w:szCs w:val="24"/>
        </w:rPr>
        <w:t xml:space="preserve">, V. (2018a). Statistical and Machine Learning forecasting methods: Concerns and ways forward. </w:t>
      </w:r>
      <w:r w:rsidRPr="006B5E91">
        <w:rPr>
          <w:rFonts w:ascii="Times New Roman" w:hAnsi="Times New Roman" w:cs="Times New Roman"/>
          <w:i/>
          <w:iCs/>
          <w:sz w:val="24"/>
          <w:szCs w:val="24"/>
        </w:rPr>
        <w:t>PLOS ONE</w:t>
      </w:r>
      <w:r w:rsidRPr="006B5E91">
        <w:rPr>
          <w:rFonts w:ascii="Times New Roman" w:hAnsi="Times New Roman" w:cs="Times New Roman"/>
          <w:sz w:val="24"/>
          <w:szCs w:val="24"/>
        </w:rPr>
        <w:t xml:space="preserve">, 13 (3), e0194889. Available from </w:t>
      </w:r>
      <w:hyperlink r:id="rId44" w:history="1">
        <w:r w:rsidRPr="006B5E91">
          <w:rPr>
            <w:rStyle w:val="Hyperlink"/>
            <w:rFonts w:ascii="Times New Roman" w:hAnsi="Times New Roman" w:cs="Times New Roman"/>
            <w:sz w:val="24"/>
            <w:szCs w:val="24"/>
          </w:rPr>
          <w:t>https://doi.org/10.1371/journal.pone.0194889</w:t>
        </w:r>
      </w:hyperlink>
      <w:r w:rsidRPr="006B5E91">
        <w:rPr>
          <w:rFonts w:ascii="Times New Roman" w:hAnsi="Times New Roman" w:cs="Times New Roman"/>
          <w:sz w:val="24"/>
          <w:szCs w:val="24"/>
        </w:rPr>
        <w:t xml:space="preserve"> [Accessed 25 September 2022].</w:t>
      </w:r>
    </w:p>
    <w:p w14:paraId="18F5F568" w14:textId="4CB92769" w:rsidR="00021740" w:rsidRPr="006B5E91" w:rsidRDefault="00021740" w:rsidP="003F3DB3">
      <w:pPr>
        <w:spacing w:line="360" w:lineRule="auto"/>
        <w:jc w:val="both"/>
        <w:rPr>
          <w:rFonts w:ascii="Times New Roman" w:hAnsi="Times New Roman" w:cs="Times New Roman"/>
          <w:sz w:val="24"/>
          <w:szCs w:val="24"/>
        </w:rPr>
      </w:pPr>
      <w:bookmarkStart w:id="307" w:name="makridakisbred"/>
      <w:bookmarkEnd w:id="306"/>
      <w:proofErr w:type="spellStart"/>
      <w:r w:rsidRPr="006B5E91">
        <w:rPr>
          <w:rFonts w:ascii="Times New Roman" w:hAnsi="Times New Roman" w:cs="Times New Roman"/>
          <w:sz w:val="24"/>
          <w:szCs w:val="24"/>
        </w:rPr>
        <w:t>Makridakis</w:t>
      </w:r>
      <w:proofErr w:type="spellEnd"/>
      <w:r w:rsidRPr="006B5E91">
        <w:rPr>
          <w:rFonts w:ascii="Times New Roman" w:hAnsi="Times New Roman" w:cs="Times New Roman"/>
          <w:sz w:val="24"/>
          <w:szCs w:val="24"/>
        </w:rPr>
        <w:t xml:space="preserve">, S., </w:t>
      </w:r>
      <w:proofErr w:type="spellStart"/>
      <w:r w:rsidRPr="006B5E91">
        <w:rPr>
          <w:rFonts w:ascii="Times New Roman" w:hAnsi="Times New Roman" w:cs="Times New Roman"/>
          <w:sz w:val="24"/>
          <w:szCs w:val="24"/>
        </w:rPr>
        <w:t>Spiliotis</w:t>
      </w:r>
      <w:proofErr w:type="spellEnd"/>
      <w:r w:rsidRPr="006B5E91">
        <w:rPr>
          <w:rFonts w:ascii="Times New Roman" w:hAnsi="Times New Roman" w:cs="Times New Roman"/>
          <w:sz w:val="24"/>
          <w:szCs w:val="24"/>
        </w:rPr>
        <w:t xml:space="preserve">, E. and </w:t>
      </w:r>
      <w:proofErr w:type="spellStart"/>
      <w:r w:rsidRPr="006B5E91">
        <w:rPr>
          <w:rFonts w:ascii="Times New Roman" w:hAnsi="Times New Roman" w:cs="Times New Roman"/>
          <w:sz w:val="24"/>
          <w:szCs w:val="24"/>
        </w:rPr>
        <w:t>Assimakopoulos</w:t>
      </w:r>
      <w:proofErr w:type="spellEnd"/>
      <w:r w:rsidRPr="006B5E91">
        <w:rPr>
          <w:rFonts w:ascii="Times New Roman" w:hAnsi="Times New Roman" w:cs="Times New Roman"/>
          <w:sz w:val="24"/>
          <w:szCs w:val="24"/>
        </w:rPr>
        <w:t xml:space="preserve">, V. (2018b). The M4 Competition: Results, findings, conclusion and way forward.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4 (4), 802–808. Available from </w:t>
      </w:r>
      <w:hyperlink r:id="rId45" w:history="1">
        <w:r w:rsidRPr="006B5E91">
          <w:rPr>
            <w:rStyle w:val="Hyperlink"/>
            <w:rFonts w:ascii="Times New Roman" w:hAnsi="Times New Roman" w:cs="Times New Roman"/>
            <w:sz w:val="24"/>
            <w:szCs w:val="24"/>
          </w:rPr>
          <w:t>https://doi.org/10.1016/j.ijforecast.2018.06.001</w:t>
        </w:r>
      </w:hyperlink>
      <w:r w:rsidRPr="006B5E91">
        <w:rPr>
          <w:rFonts w:ascii="Times New Roman" w:hAnsi="Times New Roman" w:cs="Times New Roman"/>
          <w:sz w:val="24"/>
          <w:szCs w:val="24"/>
        </w:rPr>
        <w:t xml:space="preserve"> [Accessed 25 September 2022].</w:t>
      </w:r>
    </w:p>
    <w:p w14:paraId="5FF50870" w14:textId="38D7EC80" w:rsidR="00021740" w:rsidRPr="006B5E91" w:rsidRDefault="002360AE" w:rsidP="003F3DB3">
      <w:pPr>
        <w:spacing w:line="360" w:lineRule="auto"/>
        <w:jc w:val="both"/>
        <w:rPr>
          <w:rFonts w:ascii="Times New Roman" w:hAnsi="Times New Roman" w:cs="Times New Roman"/>
          <w:sz w:val="24"/>
          <w:szCs w:val="24"/>
        </w:rPr>
      </w:pPr>
      <w:bookmarkStart w:id="308" w:name="smylref"/>
      <w:bookmarkEnd w:id="307"/>
      <w:proofErr w:type="spellStart"/>
      <w:r w:rsidRPr="006B5E91">
        <w:rPr>
          <w:rFonts w:ascii="Times New Roman" w:hAnsi="Times New Roman" w:cs="Times New Roman"/>
          <w:sz w:val="24"/>
          <w:szCs w:val="24"/>
        </w:rPr>
        <w:t>Smyl</w:t>
      </w:r>
      <w:proofErr w:type="spellEnd"/>
      <w:r w:rsidRPr="006B5E91">
        <w:rPr>
          <w:rFonts w:ascii="Times New Roman" w:hAnsi="Times New Roman" w:cs="Times New Roman"/>
          <w:sz w:val="24"/>
          <w:szCs w:val="24"/>
        </w:rPr>
        <w:t xml:space="preserve">, S. (2020). A hybrid method of exponential smoothing and recurrent neural networks for time series forecasting.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6 (1), 75–85. Available from </w:t>
      </w:r>
      <w:hyperlink r:id="rId46" w:history="1">
        <w:r w:rsidRPr="006B5E91">
          <w:rPr>
            <w:rStyle w:val="Hyperlink"/>
            <w:rFonts w:ascii="Times New Roman" w:hAnsi="Times New Roman" w:cs="Times New Roman"/>
            <w:sz w:val="24"/>
            <w:szCs w:val="24"/>
          </w:rPr>
          <w:t>https://doi.org/10.1016/j.ijforecast.2019.03.017</w:t>
        </w:r>
      </w:hyperlink>
      <w:r w:rsidRPr="006B5E91">
        <w:rPr>
          <w:rFonts w:ascii="Times New Roman" w:hAnsi="Times New Roman" w:cs="Times New Roman"/>
          <w:sz w:val="24"/>
          <w:szCs w:val="24"/>
        </w:rPr>
        <w:t xml:space="preserve"> [Accessed 25 September 2022].</w:t>
      </w:r>
    </w:p>
    <w:p w14:paraId="0C9E24C5" w14:textId="51D43BC4" w:rsidR="001F45DF" w:rsidRPr="006B5E91" w:rsidRDefault="001F45DF" w:rsidP="001F45DF">
      <w:pPr>
        <w:spacing w:line="360" w:lineRule="auto"/>
        <w:jc w:val="both"/>
        <w:rPr>
          <w:rFonts w:ascii="Times New Roman" w:hAnsi="Times New Roman" w:cs="Times New Roman"/>
          <w:sz w:val="24"/>
          <w:szCs w:val="24"/>
        </w:rPr>
      </w:pPr>
      <w:bookmarkStart w:id="309" w:name="hasani2020ref"/>
      <w:bookmarkEnd w:id="308"/>
      <w:r w:rsidRPr="006B5E91">
        <w:rPr>
          <w:rFonts w:ascii="Times New Roman" w:hAnsi="Times New Roman" w:cs="Times New Roman"/>
          <w:sz w:val="24"/>
          <w:szCs w:val="24"/>
        </w:rPr>
        <w:t xml:space="preserve">Hasani, R. et al. (2020). Liquid Time-constant Networks. Available from </w:t>
      </w:r>
      <w:hyperlink r:id="rId47" w:history="1">
        <w:r w:rsidRPr="006B5E91">
          <w:rPr>
            <w:rStyle w:val="Hyperlink"/>
            <w:rFonts w:ascii="Times New Roman" w:hAnsi="Times New Roman" w:cs="Times New Roman"/>
            <w:sz w:val="24"/>
            <w:szCs w:val="24"/>
          </w:rPr>
          <w:t>https://doi.org/10.48550/arXiv.2006.04439</w:t>
        </w:r>
      </w:hyperlink>
      <w:r w:rsidRPr="006B5E91">
        <w:rPr>
          <w:rFonts w:ascii="Times New Roman" w:hAnsi="Times New Roman" w:cs="Times New Roman"/>
          <w:sz w:val="24"/>
          <w:szCs w:val="24"/>
        </w:rPr>
        <w:t xml:space="preserve"> [Accessed 25 September 2022].</w:t>
      </w:r>
    </w:p>
    <w:p w14:paraId="6467435D" w14:textId="31B6438D" w:rsidR="002360AE" w:rsidRPr="006B5E91" w:rsidRDefault="001F45DF" w:rsidP="003F3DB3">
      <w:pPr>
        <w:spacing w:line="360" w:lineRule="auto"/>
        <w:jc w:val="both"/>
        <w:rPr>
          <w:rFonts w:ascii="Times New Roman" w:hAnsi="Times New Roman" w:cs="Times New Roman"/>
          <w:sz w:val="24"/>
          <w:szCs w:val="24"/>
        </w:rPr>
      </w:pPr>
      <w:bookmarkStart w:id="310" w:name="chenref"/>
      <w:bookmarkEnd w:id="309"/>
      <w:r w:rsidRPr="006B5E91">
        <w:rPr>
          <w:rFonts w:ascii="Times New Roman" w:hAnsi="Times New Roman" w:cs="Times New Roman"/>
          <w:sz w:val="24"/>
          <w:szCs w:val="24"/>
        </w:rPr>
        <w:t xml:space="preserve">Chen, R.T.Q. et al. (2019). Neural Ordinary Differential Equations. Available from </w:t>
      </w:r>
      <w:hyperlink r:id="rId48" w:history="1">
        <w:r w:rsidRPr="006B5E91">
          <w:rPr>
            <w:rStyle w:val="Hyperlink"/>
            <w:rFonts w:ascii="Times New Roman" w:hAnsi="Times New Roman" w:cs="Times New Roman"/>
            <w:sz w:val="24"/>
            <w:szCs w:val="24"/>
          </w:rPr>
          <w:t>https://doi.org/10.48550/arXiv.1806.07366</w:t>
        </w:r>
      </w:hyperlink>
      <w:r w:rsidRPr="006B5E91">
        <w:rPr>
          <w:rFonts w:ascii="Times New Roman" w:hAnsi="Times New Roman" w:cs="Times New Roman"/>
          <w:sz w:val="24"/>
          <w:szCs w:val="24"/>
        </w:rPr>
        <w:t xml:space="preserve"> [Accessed 25 September 2022].</w:t>
      </w:r>
    </w:p>
    <w:p w14:paraId="64339654" w14:textId="11B1B5BC" w:rsidR="004D2E89" w:rsidRPr="006B5E91" w:rsidRDefault="00AF3640" w:rsidP="003F3DB3">
      <w:pPr>
        <w:spacing w:line="360" w:lineRule="auto"/>
        <w:jc w:val="both"/>
        <w:rPr>
          <w:rFonts w:ascii="Times New Roman" w:hAnsi="Times New Roman" w:cs="Times New Roman"/>
          <w:sz w:val="24"/>
          <w:szCs w:val="24"/>
        </w:rPr>
      </w:pPr>
      <w:bookmarkStart w:id="311" w:name="poulopoulosref"/>
      <w:bookmarkEnd w:id="310"/>
      <w:proofErr w:type="spellStart"/>
      <w:r w:rsidRPr="006B5E91">
        <w:rPr>
          <w:rFonts w:ascii="Times New Roman" w:hAnsi="Times New Roman" w:cs="Times New Roman"/>
          <w:sz w:val="24"/>
          <w:szCs w:val="24"/>
        </w:rPr>
        <w:t>Poulopoulos</w:t>
      </w:r>
      <w:proofErr w:type="spellEnd"/>
      <w:r w:rsidRPr="006B5E91">
        <w:rPr>
          <w:rFonts w:ascii="Times New Roman" w:hAnsi="Times New Roman" w:cs="Times New Roman"/>
          <w:sz w:val="24"/>
          <w:szCs w:val="24"/>
        </w:rPr>
        <w:t xml:space="preserve">, D. (2021). Is “Liquid” ML the answer to autonomous driving? </w:t>
      </w:r>
      <w:r w:rsidRPr="006B5E91">
        <w:rPr>
          <w:rFonts w:ascii="Times New Roman" w:hAnsi="Times New Roman" w:cs="Times New Roman"/>
          <w:i/>
          <w:iCs/>
          <w:sz w:val="24"/>
          <w:szCs w:val="24"/>
        </w:rPr>
        <w:t>Medium</w:t>
      </w:r>
      <w:r w:rsidRPr="006B5E91">
        <w:rPr>
          <w:rFonts w:ascii="Times New Roman" w:hAnsi="Times New Roman" w:cs="Times New Roman"/>
          <w:sz w:val="24"/>
          <w:szCs w:val="24"/>
        </w:rPr>
        <w:t xml:space="preserve">. Available from </w:t>
      </w:r>
      <w:hyperlink r:id="rId49" w:history="1">
        <w:r w:rsidRPr="006B5E91">
          <w:rPr>
            <w:rStyle w:val="Hyperlink"/>
            <w:rFonts w:ascii="Times New Roman" w:hAnsi="Times New Roman" w:cs="Times New Roman"/>
            <w:sz w:val="24"/>
            <w:szCs w:val="24"/>
          </w:rPr>
          <w:t>https://towardsdatascience.com/is-liquid-ml-the-answer-to-autonomous-driving-bf2e899a9065</w:t>
        </w:r>
      </w:hyperlink>
      <w:r w:rsidRPr="006B5E91">
        <w:rPr>
          <w:rFonts w:ascii="Times New Roman" w:hAnsi="Times New Roman" w:cs="Times New Roman"/>
          <w:sz w:val="24"/>
          <w:szCs w:val="24"/>
        </w:rPr>
        <w:t xml:space="preserve"> [Accessed 25 September 2022].</w:t>
      </w:r>
    </w:p>
    <w:p w14:paraId="0C6D118B" w14:textId="2E7EC3FF" w:rsidR="00AF3640" w:rsidRPr="006B5E91" w:rsidRDefault="00537852" w:rsidP="003F3DB3">
      <w:pPr>
        <w:spacing w:line="360" w:lineRule="auto"/>
        <w:jc w:val="both"/>
        <w:rPr>
          <w:rFonts w:ascii="Times New Roman" w:hAnsi="Times New Roman" w:cs="Times New Roman"/>
          <w:sz w:val="24"/>
          <w:szCs w:val="24"/>
        </w:rPr>
      </w:pPr>
      <w:bookmarkStart w:id="312" w:name="hochreiterref"/>
      <w:bookmarkEnd w:id="311"/>
      <w:proofErr w:type="spellStart"/>
      <w:r w:rsidRPr="006B5E91">
        <w:rPr>
          <w:rFonts w:ascii="Times New Roman" w:hAnsi="Times New Roman" w:cs="Times New Roman"/>
          <w:sz w:val="24"/>
          <w:szCs w:val="24"/>
        </w:rPr>
        <w:lastRenderedPageBreak/>
        <w:t>Hochreiter</w:t>
      </w:r>
      <w:proofErr w:type="spellEnd"/>
      <w:r w:rsidRPr="006B5E91">
        <w:rPr>
          <w:rFonts w:ascii="Times New Roman" w:hAnsi="Times New Roman" w:cs="Times New Roman"/>
          <w:sz w:val="24"/>
          <w:szCs w:val="24"/>
        </w:rPr>
        <w:t xml:space="preserve">, S. and </w:t>
      </w:r>
      <w:proofErr w:type="spellStart"/>
      <w:r w:rsidRPr="006B5E91">
        <w:rPr>
          <w:rFonts w:ascii="Times New Roman" w:hAnsi="Times New Roman" w:cs="Times New Roman"/>
          <w:sz w:val="24"/>
          <w:szCs w:val="24"/>
        </w:rPr>
        <w:t>Schmidhuber</w:t>
      </w:r>
      <w:proofErr w:type="spellEnd"/>
      <w:r w:rsidRPr="006B5E91">
        <w:rPr>
          <w:rFonts w:ascii="Times New Roman" w:hAnsi="Times New Roman" w:cs="Times New Roman"/>
          <w:sz w:val="24"/>
          <w:szCs w:val="24"/>
        </w:rPr>
        <w:t xml:space="preserve">, J. (1997). Long Short-Term Memory. </w:t>
      </w:r>
      <w:r w:rsidRPr="006B5E91">
        <w:rPr>
          <w:rFonts w:ascii="Times New Roman" w:hAnsi="Times New Roman" w:cs="Times New Roman"/>
          <w:i/>
          <w:iCs/>
          <w:sz w:val="24"/>
          <w:szCs w:val="24"/>
        </w:rPr>
        <w:t>Neural Computation</w:t>
      </w:r>
      <w:r w:rsidRPr="006B5E91">
        <w:rPr>
          <w:rFonts w:ascii="Times New Roman" w:hAnsi="Times New Roman" w:cs="Times New Roman"/>
          <w:sz w:val="24"/>
          <w:szCs w:val="24"/>
        </w:rPr>
        <w:t xml:space="preserve">, 9 (8), 1735–1780. Available from </w:t>
      </w:r>
      <w:hyperlink r:id="rId50" w:history="1">
        <w:r w:rsidRPr="006B5E91">
          <w:rPr>
            <w:rStyle w:val="Hyperlink"/>
            <w:rFonts w:ascii="Times New Roman" w:hAnsi="Times New Roman" w:cs="Times New Roman"/>
            <w:sz w:val="24"/>
            <w:szCs w:val="24"/>
          </w:rPr>
          <w:t>https://doi.org/10.1162/neco.1997.9.8.1735</w:t>
        </w:r>
      </w:hyperlink>
      <w:r w:rsidRPr="006B5E91">
        <w:rPr>
          <w:rFonts w:ascii="Times New Roman" w:hAnsi="Times New Roman" w:cs="Times New Roman"/>
          <w:sz w:val="24"/>
          <w:szCs w:val="24"/>
        </w:rPr>
        <w:t xml:space="preserve"> [Accessed 25 September 2022].</w:t>
      </w:r>
    </w:p>
    <w:p w14:paraId="2367ECE9" w14:textId="23EC179E" w:rsidR="00AD3716" w:rsidRPr="006B5E91" w:rsidRDefault="002F4BDA" w:rsidP="003F3DB3">
      <w:pPr>
        <w:spacing w:line="360" w:lineRule="auto"/>
        <w:jc w:val="both"/>
        <w:rPr>
          <w:rFonts w:ascii="Times New Roman" w:hAnsi="Times New Roman" w:cs="Times New Roman"/>
          <w:sz w:val="24"/>
          <w:szCs w:val="24"/>
        </w:rPr>
      </w:pPr>
      <w:bookmarkStart w:id="313" w:name="bi4allref"/>
      <w:bookmarkEnd w:id="312"/>
      <w:r w:rsidRPr="006B5E91">
        <w:rPr>
          <w:rFonts w:ascii="Times New Roman" w:hAnsi="Times New Roman" w:cs="Times New Roman"/>
          <w:sz w:val="24"/>
          <w:szCs w:val="24"/>
        </w:rPr>
        <w:t xml:space="preserve">BI4ALL. (2021). Supervised Machine Learning in Time Series Forecasting. </w:t>
      </w:r>
      <w:r w:rsidRPr="006B5E91">
        <w:rPr>
          <w:rFonts w:ascii="Times New Roman" w:hAnsi="Times New Roman" w:cs="Times New Roman"/>
          <w:i/>
          <w:iCs/>
          <w:sz w:val="24"/>
          <w:szCs w:val="24"/>
        </w:rPr>
        <w:t xml:space="preserve">BI4ALL </w:t>
      </w:r>
      <w:r w:rsidR="00C570A7" w:rsidRPr="006B5E91">
        <w:rPr>
          <w:rFonts w:ascii="Times New Roman" w:hAnsi="Times New Roman" w:cs="Times New Roman"/>
          <w:i/>
          <w:iCs/>
          <w:sz w:val="24"/>
          <w:szCs w:val="24"/>
        </w:rPr>
        <w:t>–</w:t>
      </w:r>
      <w:r w:rsidRPr="006B5E91">
        <w:rPr>
          <w:rFonts w:ascii="Times New Roman" w:hAnsi="Times New Roman" w:cs="Times New Roman"/>
          <w:i/>
          <w:iCs/>
          <w:sz w:val="24"/>
          <w:szCs w:val="24"/>
        </w:rPr>
        <w:t xml:space="preserve"> Turning Data </w:t>
      </w:r>
      <w:proofErr w:type="gramStart"/>
      <w:r w:rsidRPr="006B5E91">
        <w:rPr>
          <w:rFonts w:ascii="Times New Roman" w:hAnsi="Times New Roman" w:cs="Times New Roman"/>
          <w:i/>
          <w:iCs/>
          <w:sz w:val="24"/>
          <w:szCs w:val="24"/>
        </w:rPr>
        <w:t>Into</w:t>
      </w:r>
      <w:proofErr w:type="gramEnd"/>
      <w:r w:rsidRPr="006B5E91">
        <w:rPr>
          <w:rFonts w:ascii="Times New Roman" w:hAnsi="Times New Roman" w:cs="Times New Roman"/>
          <w:i/>
          <w:iCs/>
          <w:sz w:val="24"/>
          <w:szCs w:val="24"/>
        </w:rPr>
        <w:t xml:space="preserve"> Insights</w:t>
      </w:r>
      <w:r w:rsidRPr="006B5E91">
        <w:rPr>
          <w:rFonts w:ascii="Times New Roman" w:hAnsi="Times New Roman" w:cs="Times New Roman"/>
          <w:sz w:val="24"/>
          <w:szCs w:val="24"/>
        </w:rPr>
        <w:t xml:space="preserve">. Available from </w:t>
      </w:r>
      <w:hyperlink r:id="rId51" w:history="1">
        <w:r w:rsidRPr="006B5E91">
          <w:rPr>
            <w:rStyle w:val="Hyperlink"/>
            <w:rFonts w:ascii="Times New Roman" w:hAnsi="Times New Roman" w:cs="Times New Roman"/>
            <w:sz w:val="24"/>
            <w:szCs w:val="24"/>
          </w:rPr>
          <w:t>https://www.bi4all.pt/en/news/en-blog/supervised-machine-learning-in-time-series-forecasting/</w:t>
        </w:r>
      </w:hyperlink>
      <w:r w:rsidRPr="006B5E91">
        <w:rPr>
          <w:rFonts w:ascii="Times New Roman" w:hAnsi="Times New Roman" w:cs="Times New Roman"/>
          <w:sz w:val="24"/>
          <w:szCs w:val="24"/>
        </w:rPr>
        <w:t xml:space="preserve"> [Accessed 12 October 2022].</w:t>
      </w:r>
    </w:p>
    <w:p w14:paraId="54C01B8D" w14:textId="0A9EF3CA" w:rsidR="001F45DF" w:rsidRPr="006B5E91" w:rsidRDefault="00946D88" w:rsidP="003F3DB3">
      <w:pPr>
        <w:spacing w:line="360" w:lineRule="auto"/>
        <w:jc w:val="both"/>
        <w:rPr>
          <w:rFonts w:ascii="Times New Roman" w:hAnsi="Times New Roman" w:cs="Times New Roman"/>
          <w:sz w:val="24"/>
          <w:szCs w:val="24"/>
        </w:rPr>
      </w:pPr>
      <w:bookmarkStart w:id="314" w:name="hasani2021ref"/>
      <w:bookmarkEnd w:id="313"/>
      <w:r w:rsidRPr="006B5E91">
        <w:rPr>
          <w:rFonts w:ascii="Times New Roman" w:hAnsi="Times New Roman" w:cs="Times New Roman"/>
          <w:sz w:val="24"/>
          <w:szCs w:val="24"/>
        </w:rPr>
        <w:t xml:space="preserve">Hasani, R. et al. (2021). Liquid Neural Networks. </w:t>
      </w:r>
      <w:r w:rsidRPr="006B5E91">
        <w:rPr>
          <w:rFonts w:ascii="Times New Roman" w:hAnsi="Times New Roman" w:cs="Times New Roman"/>
          <w:i/>
          <w:iCs/>
          <w:sz w:val="24"/>
          <w:szCs w:val="24"/>
        </w:rPr>
        <w:t>YouTube</w:t>
      </w:r>
      <w:r w:rsidR="008E6612" w:rsidRPr="006B5E91">
        <w:rPr>
          <w:rFonts w:ascii="Times New Roman" w:hAnsi="Times New Roman" w:cs="Times New Roman"/>
          <w:sz w:val="24"/>
          <w:szCs w:val="24"/>
        </w:rPr>
        <w:t xml:space="preserve">. Available from </w:t>
      </w:r>
      <w:hyperlink r:id="rId52" w:history="1">
        <w:r w:rsidR="003A7F27" w:rsidRPr="006B5E91">
          <w:rPr>
            <w:rStyle w:val="Hyperlink"/>
            <w:rFonts w:ascii="Times New Roman" w:hAnsi="Times New Roman" w:cs="Times New Roman"/>
            <w:sz w:val="24"/>
            <w:szCs w:val="24"/>
          </w:rPr>
          <w:t>https://www.youtube.com/watch?v=IlliqYiRhMU&amp;t=350s</w:t>
        </w:r>
      </w:hyperlink>
      <w:r w:rsidR="003A7F27" w:rsidRPr="006B5E91">
        <w:rPr>
          <w:rFonts w:ascii="Times New Roman" w:hAnsi="Times New Roman" w:cs="Times New Roman"/>
          <w:sz w:val="24"/>
          <w:szCs w:val="24"/>
        </w:rPr>
        <w:t>. [Accessed on 30 Sep. 2022].</w:t>
      </w:r>
    </w:p>
    <w:p w14:paraId="6153D83E" w14:textId="56F3366C" w:rsidR="00380FF7" w:rsidRPr="006B5E91" w:rsidRDefault="00380FF7" w:rsidP="003F3DB3">
      <w:pPr>
        <w:spacing w:line="360" w:lineRule="auto"/>
        <w:jc w:val="both"/>
        <w:rPr>
          <w:rFonts w:ascii="Times New Roman" w:hAnsi="Times New Roman" w:cs="Times New Roman"/>
          <w:sz w:val="24"/>
          <w:szCs w:val="24"/>
        </w:rPr>
      </w:pPr>
      <w:bookmarkStart w:id="315" w:name="mozerref"/>
      <w:bookmarkEnd w:id="314"/>
      <w:proofErr w:type="spellStart"/>
      <w:r w:rsidRPr="006B5E91">
        <w:rPr>
          <w:rFonts w:ascii="Times New Roman" w:hAnsi="Times New Roman" w:cs="Times New Roman"/>
          <w:sz w:val="24"/>
          <w:szCs w:val="24"/>
        </w:rPr>
        <w:t>Mozer</w:t>
      </w:r>
      <w:proofErr w:type="spellEnd"/>
      <w:r w:rsidRPr="006B5E91">
        <w:rPr>
          <w:rFonts w:ascii="Times New Roman" w:hAnsi="Times New Roman" w:cs="Times New Roman"/>
          <w:sz w:val="24"/>
          <w:szCs w:val="24"/>
        </w:rPr>
        <w:t xml:space="preserve">, M.C., </w:t>
      </w:r>
      <w:proofErr w:type="spellStart"/>
      <w:r w:rsidRPr="006B5E91">
        <w:rPr>
          <w:rFonts w:ascii="Times New Roman" w:hAnsi="Times New Roman" w:cs="Times New Roman"/>
          <w:sz w:val="24"/>
          <w:szCs w:val="24"/>
        </w:rPr>
        <w:t>Kazakov</w:t>
      </w:r>
      <w:proofErr w:type="spellEnd"/>
      <w:r w:rsidRPr="006B5E91">
        <w:rPr>
          <w:rFonts w:ascii="Times New Roman" w:hAnsi="Times New Roman" w:cs="Times New Roman"/>
          <w:sz w:val="24"/>
          <w:szCs w:val="24"/>
        </w:rPr>
        <w:t xml:space="preserve">, D. and Lindsey, R.V. (2017). Discrete Event, Continuous Time RNNs. Available from </w:t>
      </w:r>
      <w:hyperlink r:id="rId53" w:history="1">
        <w:r w:rsidRPr="006B5E91">
          <w:rPr>
            <w:rStyle w:val="Hyperlink"/>
            <w:rFonts w:ascii="Times New Roman" w:hAnsi="Times New Roman" w:cs="Times New Roman"/>
            <w:sz w:val="24"/>
            <w:szCs w:val="24"/>
          </w:rPr>
          <w:t>https://doi.org/10.48550/ARXIV.1710.04110</w:t>
        </w:r>
      </w:hyperlink>
      <w:r w:rsidRPr="006B5E91">
        <w:rPr>
          <w:rFonts w:ascii="Times New Roman" w:hAnsi="Times New Roman" w:cs="Times New Roman"/>
          <w:sz w:val="24"/>
          <w:szCs w:val="24"/>
        </w:rPr>
        <w:t xml:space="preserve"> [Accessed 14 October 2022].</w:t>
      </w:r>
    </w:p>
    <w:p w14:paraId="7F3EBA11" w14:textId="62A58B7C" w:rsidR="00AD5C6E" w:rsidRPr="006B5E91" w:rsidRDefault="00AD5C6E" w:rsidP="003F3DB3">
      <w:pPr>
        <w:spacing w:line="360" w:lineRule="auto"/>
        <w:jc w:val="both"/>
        <w:rPr>
          <w:rFonts w:ascii="Times New Roman" w:hAnsi="Times New Roman" w:cs="Times New Roman"/>
          <w:sz w:val="24"/>
          <w:szCs w:val="24"/>
        </w:rPr>
      </w:pPr>
      <w:bookmarkStart w:id="316" w:name="funahashiref"/>
      <w:bookmarkEnd w:id="315"/>
      <w:proofErr w:type="spellStart"/>
      <w:r w:rsidRPr="006B5E91">
        <w:rPr>
          <w:rFonts w:ascii="Times New Roman" w:hAnsi="Times New Roman" w:cs="Times New Roman"/>
          <w:sz w:val="24"/>
          <w:szCs w:val="24"/>
        </w:rPr>
        <w:t>Funahashi</w:t>
      </w:r>
      <w:proofErr w:type="spellEnd"/>
      <w:r w:rsidRPr="006B5E91">
        <w:rPr>
          <w:rFonts w:ascii="Times New Roman" w:hAnsi="Times New Roman" w:cs="Times New Roman"/>
          <w:sz w:val="24"/>
          <w:szCs w:val="24"/>
        </w:rPr>
        <w:t xml:space="preserve">, K. and Nakamura, Y. (1993). Approximation of dynamical systems by continuous time recurrent neural networks. </w:t>
      </w:r>
      <w:r w:rsidRPr="006B5E91">
        <w:rPr>
          <w:rFonts w:ascii="Times New Roman" w:hAnsi="Times New Roman" w:cs="Times New Roman"/>
          <w:i/>
          <w:iCs/>
          <w:sz w:val="24"/>
          <w:szCs w:val="24"/>
        </w:rPr>
        <w:t>Neural Networks</w:t>
      </w:r>
      <w:r w:rsidRPr="006B5E91">
        <w:rPr>
          <w:rFonts w:ascii="Times New Roman" w:hAnsi="Times New Roman" w:cs="Times New Roman"/>
          <w:sz w:val="24"/>
          <w:szCs w:val="24"/>
        </w:rPr>
        <w:t xml:space="preserve">, 6 (6), 801–806. Available from </w:t>
      </w:r>
      <w:hyperlink r:id="rId54" w:history="1">
        <w:r w:rsidRPr="006B5E91">
          <w:rPr>
            <w:rStyle w:val="Hyperlink"/>
            <w:rFonts w:ascii="Times New Roman" w:hAnsi="Times New Roman" w:cs="Times New Roman"/>
            <w:sz w:val="24"/>
            <w:szCs w:val="24"/>
          </w:rPr>
          <w:t>https://doi.org/10.1016/S0893-6080(05)80125-X</w:t>
        </w:r>
      </w:hyperlink>
      <w:r w:rsidRPr="006B5E91">
        <w:rPr>
          <w:rFonts w:ascii="Times New Roman" w:hAnsi="Times New Roman" w:cs="Times New Roman"/>
          <w:sz w:val="24"/>
          <w:szCs w:val="24"/>
        </w:rPr>
        <w:t xml:space="preserve"> [Accessed 14 October 2022].</w:t>
      </w:r>
    </w:p>
    <w:p w14:paraId="453790DB" w14:textId="0407C6CA" w:rsidR="00B54991" w:rsidRPr="006B5E91" w:rsidRDefault="00B82137" w:rsidP="003F3DB3">
      <w:pPr>
        <w:spacing w:line="360" w:lineRule="auto"/>
        <w:jc w:val="both"/>
        <w:rPr>
          <w:rFonts w:ascii="Times New Roman" w:hAnsi="Times New Roman" w:cs="Times New Roman"/>
          <w:sz w:val="24"/>
          <w:szCs w:val="24"/>
        </w:rPr>
      </w:pPr>
      <w:bookmarkStart w:id="317" w:name="anaiveisnotbadref"/>
      <w:bookmarkEnd w:id="316"/>
      <w:r w:rsidRPr="006B5E91">
        <w:rPr>
          <w:rFonts w:ascii="Times New Roman" w:hAnsi="Times New Roman" w:cs="Times New Roman"/>
          <w:sz w:val="24"/>
          <w:szCs w:val="24"/>
        </w:rPr>
        <w:t xml:space="preserve">A naive forecast is not necessarily bad. (2014). </w:t>
      </w:r>
      <w:r w:rsidRPr="006B5E91">
        <w:rPr>
          <w:rFonts w:ascii="Times New Roman" w:hAnsi="Times New Roman" w:cs="Times New Roman"/>
          <w:i/>
          <w:iCs/>
          <w:sz w:val="24"/>
          <w:szCs w:val="24"/>
        </w:rPr>
        <w:t>The Business Forecasting Deal</w:t>
      </w:r>
      <w:r w:rsidRPr="006B5E91">
        <w:rPr>
          <w:rFonts w:ascii="Times New Roman" w:hAnsi="Times New Roman" w:cs="Times New Roman"/>
          <w:sz w:val="24"/>
          <w:szCs w:val="24"/>
        </w:rPr>
        <w:t xml:space="preserve">. Available from </w:t>
      </w:r>
      <w:hyperlink r:id="rId55" w:history="1">
        <w:r w:rsidRPr="006B5E91">
          <w:rPr>
            <w:rStyle w:val="Hyperlink"/>
            <w:rFonts w:ascii="Times New Roman" w:hAnsi="Times New Roman" w:cs="Times New Roman"/>
            <w:sz w:val="24"/>
            <w:szCs w:val="24"/>
          </w:rPr>
          <w:t>https://blogs.sas.com/content/forecasting/2014/04/30/a-naive-forecast-is-not-necessarily-bad/</w:t>
        </w:r>
      </w:hyperlink>
      <w:r w:rsidRPr="006B5E91">
        <w:rPr>
          <w:rFonts w:ascii="Times New Roman" w:hAnsi="Times New Roman" w:cs="Times New Roman"/>
          <w:sz w:val="24"/>
          <w:szCs w:val="24"/>
        </w:rPr>
        <w:t xml:space="preserve"> [Accessed 15 October 2022].</w:t>
      </w:r>
    </w:p>
    <w:p w14:paraId="7A24764D" w14:textId="7E99F84B" w:rsidR="002B63D0" w:rsidRPr="006B5E91" w:rsidRDefault="00B73BDD" w:rsidP="003F3DB3">
      <w:pPr>
        <w:spacing w:line="360" w:lineRule="auto"/>
        <w:jc w:val="both"/>
        <w:rPr>
          <w:rFonts w:ascii="Times New Roman" w:hAnsi="Times New Roman" w:cs="Times New Roman"/>
          <w:sz w:val="24"/>
          <w:szCs w:val="24"/>
        </w:rPr>
      </w:pPr>
      <w:bookmarkStart w:id="318" w:name="rubanovaref"/>
      <w:bookmarkEnd w:id="317"/>
      <w:proofErr w:type="spellStart"/>
      <w:r w:rsidRPr="006B5E91">
        <w:rPr>
          <w:rFonts w:ascii="Times New Roman" w:hAnsi="Times New Roman" w:cs="Times New Roman"/>
          <w:sz w:val="24"/>
          <w:szCs w:val="24"/>
        </w:rPr>
        <w:t>Rubanova</w:t>
      </w:r>
      <w:proofErr w:type="spellEnd"/>
      <w:r w:rsidRPr="006B5E91">
        <w:rPr>
          <w:rFonts w:ascii="Times New Roman" w:hAnsi="Times New Roman" w:cs="Times New Roman"/>
          <w:sz w:val="24"/>
          <w:szCs w:val="24"/>
        </w:rPr>
        <w:t xml:space="preserve">, Y., Chen, R.T.Q. and </w:t>
      </w:r>
      <w:proofErr w:type="spellStart"/>
      <w:r w:rsidRPr="006B5E91">
        <w:rPr>
          <w:rFonts w:ascii="Times New Roman" w:hAnsi="Times New Roman" w:cs="Times New Roman"/>
          <w:sz w:val="24"/>
          <w:szCs w:val="24"/>
        </w:rPr>
        <w:t>Duvenaud</w:t>
      </w:r>
      <w:proofErr w:type="spellEnd"/>
      <w:r w:rsidRPr="006B5E91">
        <w:rPr>
          <w:rFonts w:ascii="Times New Roman" w:hAnsi="Times New Roman" w:cs="Times New Roman"/>
          <w:sz w:val="24"/>
          <w:szCs w:val="24"/>
        </w:rPr>
        <w:t xml:space="preserve">, D. (2019). Latent ODEs for Irregularly-Sampled Time Series. </w:t>
      </w:r>
      <w:hyperlink r:id="rId56" w:history="1">
        <w:r w:rsidRPr="006B5E91">
          <w:rPr>
            <w:rStyle w:val="Hyperlink"/>
            <w:rFonts w:ascii="Times New Roman" w:hAnsi="Times New Roman" w:cs="Times New Roman"/>
            <w:sz w:val="24"/>
            <w:szCs w:val="24"/>
          </w:rPr>
          <w:t>Available from https://doi.org/10.48550/ARXIV.1907.03907</w:t>
        </w:r>
      </w:hyperlink>
      <w:r w:rsidRPr="006B5E91">
        <w:rPr>
          <w:rFonts w:ascii="Times New Roman" w:hAnsi="Times New Roman" w:cs="Times New Roman"/>
          <w:sz w:val="24"/>
          <w:szCs w:val="24"/>
        </w:rPr>
        <w:t xml:space="preserve"> [Accessed 18 October 2022].</w:t>
      </w:r>
    </w:p>
    <w:p w14:paraId="3C47A0F1" w14:textId="26EA6F0B" w:rsidR="0003154A" w:rsidRPr="006B5E91" w:rsidRDefault="0003154A" w:rsidP="0003154A">
      <w:pPr>
        <w:spacing w:line="360" w:lineRule="auto"/>
        <w:jc w:val="both"/>
        <w:rPr>
          <w:rFonts w:ascii="Times New Roman" w:hAnsi="Times New Roman" w:cs="Times New Roman"/>
          <w:sz w:val="24"/>
          <w:szCs w:val="24"/>
        </w:rPr>
      </w:pPr>
      <w:bookmarkStart w:id="319" w:name="duvenaudref"/>
      <w:bookmarkEnd w:id="318"/>
      <w:proofErr w:type="spellStart"/>
      <w:r w:rsidRPr="006B5E91">
        <w:rPr>
          <w:rFonts w:ascii="Times New Roman" w:hAnsi="Times New Roman" w:cs="Times New Roman"/>
          <w:sz w:val="24"/>
          <w:szCs w:val="24"/>
        </w:rPr>
        <w:t>Duvenaud</w:t>
      </w:r>
      <w:proofErr w:type="spellEnd"/>
      <w:r w:rsidRPr="006B5E91">
        <w:rPr>
          <w:rFonts w:ascii="Times New Roman" w:hAnsi="Times New Roman" w:cs="Times New Roman"/>
          <w:sz w:val="24"/>
          <w:szCs w:val="24"/>
        </w:rPr>
        <w:t xml:space="preserve">, D (2021). Directions in ML: Latent Stochastic Differential Equations: An Unexplored Model Class. </w:t>
      </w:r>
      <w:r w:rsidRPr="006B5E91">
        <w:rPr>
          <w:rFonts w:ascii="Times New Roman" w:hAnsi="Times New Roman" w:cs="Times New Roman"/>
          <w:i/>
          <w:iCs/>
          <w:sz w:val="24"/>
          <w:szCs w:val="24"/>
        </w:rPr>
        <w:t>YouTube</w:t>
      </w:r>
      <w:r w:rsidRPr="006B5E91">
        <w:rPr>
          <w:rFonts w:ascii="Times New Roman" w:hAnsi="Times New Roman" w:cs="Times New Roman"/>
          <w:sz w:val="24"/>
          <w:szCs w:val="24"/>
        </w:rPr>
        <w:t xml:space="preserve">. Available from </w:t>
      </w:r>
      <w:hyperlink r:id="rId57" w:history="1">
        <w:r w:rsidRPr="006B5E91">
          <w:rPr>
            <w:rStyle w:val="Hyperlink"/>
            <w:rFonts w:ascii="Times New Roman" w:hAnsi="Times New Roman" w:cs="Times New Roman"/>
            <w:sz w:val="24"/>
            <w:szCs w:val="24"/>
          </w:rPr>
          <w:t>https://www.youtube.com/watch?v=6iEjF08xgBg</w:t>
        </w:r>
      </w:hyperlink>
      <w:r w:rsidRPr="006B5E91">
        <w:rPr>
          <w:rFonts w:ascii="Times New Roman" w:hAnsi="Times New Roman" w:cs="Times New Roman"/>
          <w:sz w:val="24"/>
          <w:szCs w:val="24"/>
        </w:rPr>
        <w:t>. [Accessed on 30 Sep. 2022].</w:t>
      </w:r>
    </w:p>
    <w:p w14:paraId="47D45BD7" w14:textId="0704C7CD" w:rsidR="00DD069E" w:rsidRPr="006B5E91" w:rsidRDefault="00DD069E" w:rsidP="00DD069E">
      <w:pPr>
        <w:spacing w:line="360" w:lineRule="auto"/>
        <w:jc w:val="both"/>
        <w:rPr>
          <w:rFonts w:ascii="Times New Roman" w:hAnsi="Times New Roman" w:cs="Times New Roman"/>
          <w:color w:val="000000"/>
          <w:sz w:val="24"/>
          <w:szCs w:val="24"/>
        </w:rPr>
      </w:pPr>
      <w:bookmarkStart w:id="320" w:name="valenciaref"/>
      <w:bookmarkEnd w:id="319"/>
      <w:r w:rsidRPr="006B5E91">
        <w:rPr>
          <w:rFonts w:ascii="Times New Roman" w:hAnsi="Times New Roman" w:cs="Times New Roman"/>
          <w:color w:val="000000"/>
          <w:sz w:val="24"/>
          <w:szCs w:val="24"/>
        </w:rPr>
        <w:t xml:space="preserve">Valencia, F., Gómez-Espinosa, A. and Valdés-Aguirre, B. (2019). Price Movement Prediction of Cryptocurrencies Using Sentiment Analysis and Machine Learning. </w:t>
      </w:r>
      <w:r w:rsidRPr="006B5E91">
        <w:rPr>
          <w:rFonts w:ascii="Times New Roman" w:hAnsi="Times New Roman" w:cs="Times New Roman"/>
          <w:i/>
          <w:iCs/>
          <w:color w:val="000000"/>
          <w:sz w:val="24"/>
          <w:szCs w:val="24"/>
        </w:rPr>
        <w:t>Entropy</w:t>
      </w:r>
      <w:r w:rsidRPr="006B5E91">
        <w:rPr>
          <w:rFonts w:ascii="Times New Roman" w:hAnsi="Times New Roman" w:cs="Times New Roman"/>
          <w:color w:val="000000"/>
          <w:sz w:val="24"/>
          <w:szCs w:val="24"/>
        </w:rPr>
        <w:t xml:space="preserve">, 21 (6), 589. Available from </w:t>
      </w:r>
      <w:hyperlink r:id="rId58" w:history="1">
        <w:r w:rsidRPr="006B5E91">
          <w:rPr>
            <w:rStyle w:val="Hyperlink"/>
            <w:rFonts w:ascii="Times New Roman" w:hAnsi="Times New Roman" w:cs="Times New Roman"/>
            <w:sz w:val="24"/>
            <w:szCs w:val="24"/>
          </w:rPr>
          <w:t>https://doi.org/10.3390/e21060589</w:t>
        </w:r>
      </w:hyperlink>
      <w:r w:rsidRPr="006B5E91">
        <w:rPr>
          <w:rFonts w:ascii="Times New Roman" w:hAnsi="Times New Roman" w:cs="Times New Roman"/>
          <w:color w:val="000000"/>
          <w:sz w:val="24"/>
          <w:szCs w:val="24"/>
        </w:rPr>
        <w:t xml:space="preserve"> [Accessed 16 October 2022].</w:t>
      </w:r>
    </w:p>
    <w:p w14:paraId="05C5AB5A" w14:textId="6DF4A06A" w:rsidR="008F3E65" w:rsidRPr="006B5E91" w:rsidRDefault="008F3E65" w:rsidP="008F3E65">
      <w:pPr>
        <w:spacing w:line="360" w:lineRule="auto"/>
        <w:jc w:val="both"/>
        <w:rPr>
          <w:rFonts w:ascii="Times New Roman" w:hAnsi="Times New Roman" w:cs="Times New Roman"/>
          <w:color w:val="000000"/>
          <w:sz w:val="24"/>
          <w:szCs w:val="24"/>
        </w:rPr>
      </w:pPr>
      <w:bookmarkStart w:id="321" w:name="serafiniref"/>
      <w:bookmarkEnd w:id="320"/>
      <w:r w:rsidRPr="006B5E91">
        <w:rPr>
          <w:rFonts w:ascii="Times New Roman" w:hAnsi="Times New Roman" w:cs="Times New Roman"/>
          <w:color w:val="000000"/>
          <w:sz w:val="24"/>
          <w:szCs w:val="24"/>
        </w:rPr>
        <w:t xml:space="preserve">Serafini, G. et al. (2020). Sentiment-Driven Price Prediction of the Bitcoin based on Statistical and Deep Learning Approaches. </w:t>
      </w:r>
      <w:r w:rsidRPr="006B5E91">
        <w:rPr>
          <w:rFonts w:ascii="Times New Roman" w:hAnsi="Times New Roman" w:cs="Times New Roman"/>
          <w:i/>
          <w:iCs/>
          <w:color w:val="000000"/>
          <w:sz w:val="24"/>
          <w:szCs w:val="24"/>
        </w:rPr>
        <w:t>2020 International Joint Conference on Neural Networks (IJCNN)</w:t>
      </w:r>
      <w:r w:rsidRPr="006B5E91">
        <w:rPr>
          <w:rFonts w:ascii="Times New Roman" w:hAnsi="Times New Roman" w:cs="Times New Roman"/>
          <w:color w:val="000000"/>
          <w:sz w:val="24"/>
          <w:szCs w:val="24"/>
        </w:rPr>
        <w:t xml:space="preserve">. July 2020. Glasgow, United Kingdom: IEEE, 1–8. Available from </w:t>
      </w:r>
      <w:hyperlink r:id="rId59" w:history="1">
        <w:r w:rsidRPr="006B5E91">
          <w:rPr>
            <w:rStyle w:val="Hyperlink"/>
            <w:rFonts w:ascii="Times New Roman" w:hAnsi="Times New Roman" w:cs="Times New Roman"/>
            <w:sz w:val="24"/>
            <w:szCs w:val="24"/>
          </w:rPr>
          <w:t>https://doi.org/10.1109/IJCNN48605.2020.9206704</w:t>
        </w:r>
      </w:hyperlink>
      <w:r w:rsidRPr="006B5E91">
        <w:rPr>
          <w:rFonts w:ascii="Times New Roman" w:hAnsi="Times New Roman" w:cs="Times New Roman"/>
          <w:color w:val="000000"/>
          <w:sz w:val="24"/>
          <w:szCs w:val="24"/>
        </w:rPr>
        <w:t xml:space="preserve"> [Accessed 16 October 2022].</w:t>
      </w:r>
    </w:p>
    <w:p w14:paraId="7D971EEC" w14:textId="09B4FC49" w:rsidR="008F3E65" w:rsidRPr="006B5E91" w:rsidRDefault="008F3E65" w:rsidP="008F3E65">
      <w:pPr>
        <w:spacing w:line="360" w:lineRule="auto"/>
        <w:jc w:val="both"/>
        <w:rPr>
          <w:rFonts w:ascii="Times New Roman" w:hAnsi="Times New Roman" w:cs="Times New Roman"/>
          <w:sz w:val="24"/>
          <w:szCs w:val="24"/>
        </w:rPr>
      </w:pPr>
      <w:bookmarkStart w:id="322" w:name="fleischerref"/>
      <w:bookmarkEnd w:id="321"/>
      <w:r w:rsidRPr="006B5E91">
        <w:rPr>
          <w:rFonts w:ascii="Times New Roman" w:hAnsi="Times New Roman" w:cs="Times New Roman"/>
          <w:sz w:val="24"/>
          <w:szCs w:val="24"/>
        </w:rPr>
        <w:lastRenderedPageBreak/>
        <w:t xml:space="preserve">Fleischer, J.P. et al. (2022). Time Series Analysis of Cryptocurrency Prices Using Long Short-Term Memory. </w:t>
      </w:r>
      <w:r w:rsidRPr="006B5E91">
        <w:rPr>
          <w:rFonts w:ascii="Times New Roman" w:hAnsi="Times New Roman" w:cs="Times New Roman"/>
          <w:i/>
          <w:iCs/>
          <w:sz w:val="24"/>
          <w:szCs w:val="24"/>
        </w:rPr>
        <w:t>Algorithms</w:t>
      </w:r>
      <w:r w:rsidRPr="006B5E91">
        <w:rPr>
          <w:rFonts w:ascii="Times New Roman" w:hAnsi="Times New Roman" w:cs="Times New Roman"/>
          <w:sz w:val="24"/>
          <w:szCs w:val="24"/>
        </w:rPr>
        <w:t xml:space="preserve">, 15 (7), 230. Available from </w:t>
      </w:r>
      <w:hyperlink r:id="rId60" w:history="1">
        <w:r w:rsidRPr="006B5E91">
          <w:rPr>
            <w:rStyle w:val="Hyperlink"/>
            <w:rFonts w:ascii="Times New Roman" w:hAnsi="Times New Roman" w:cs="Times New Roman"/>
            <w:sz w:val="24"/>
            <w:szCs w:val="24"/>
          </w:rPr>
          <w:t>https://doi.org/10.3390/a15070230</w:t>
        </w:r>
      </w:hyperlink>
      <w:r w:rsidRPr="006B5E91">
        <w:rPr>
          <w:rFonts w:ascii="Times New Roman" w:hAnsi="Times New Roman" w:cs="Times New Roman"/>
          <w:sz w:val="24"/>
          <w:szCs w:val="24"/>
        </w:rPr>
        <w:t xml:space="preserve"> [Accessed 26 September 2022].</w:t>
      </w:r>
    </w:p>
    <w:bookmarkEnd w:id="322"/>
    <w:p w14:paraId="0CAC6030" w14:textId="77777777" w:rsidR="002F751C" w:rsidRPr="006B5E91" w:rsidRDefault="002F751C" w:rsidP="002F751C">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color w:val="232323"/>
          <w:sz w:val="24"/>
          <w:szCs w:val="24"/>
          <w:shd w:val="clear" w:color="auto" w:fill="FFFFFF"/>
        </w:rPr>
        <w:t>Pontryagin</w:t>
      </w:r>
      <w:proofErr w:type="spellEnd"/>
      <w:r w:rsidRPr="006B5E91">
        <w:rPr>
          <w:rFonts w:ascii="Times New Roman" w:hAnsi="Times New Roman" w:cs="Times New Roman"/>
          <w:color w:val="232323"/>
          <w:sz w:val="24"/>
          <w:szCs w:val="24"/>
          <w:shd w:val="clear" w:color="auto" w:fill="FFFFFF"/>
        </w:rPr>
        <w:t xml:space="preserve">, L.S., </w:t>
      </w:r>
      <w:proofErr w:type="spellStart"/>
      <w:r w:rsidRPr="006B5E91">
        <w:rPr>
          <w:rFonts w:ascii="Times New Roman" w:hAnsi="Times New Roman" w:cs="Times New Roman"/>
          <w:color w:val="232323"/>
          <w:sz w:val="24"/>
          <w:szCs w:val="24"/>
          <w:shd w:val="clear" w:color="auto" w:fill="FFFFFF"/>
        </w:rPr>
        <w:t>Boltyanskii</w:t>
      </w:r>
      <w:proofErr w:type="spellEnd"/>
      <w:r w:rsidRPr="006B5E91">
        <w:rPr>
          <w:rFonts w:ascii="Times New Roman" w:hAnsi="Times New Roman" w:cs="Times New Roman"/>
          <w:color w:val="232323"/>
          <w:sz w:val="24"/>
          <w:szCs w:val="24"/>
          <w:shd w:val="clear" w:color="auto" w:fill="FFFFFF"/>
        </w:rPr>
        <w:t xml:space="preserve">, V.G., et al. (1962) The Mathematical Theory of Optimal Processes. </w:t>
      </w:r>
      <w:proofErr w:type="spellStart"/>
      <w:r w:rsidRPr="006B5E91">
        <w:rPr>
          <w:rFonts w:ascii="Times New Roman" w:hAnsi="Times New Roman" w:cs="Times New Roman"/>
          <w:color w:val="232323"/>
          <w:sz w:val="24"/>
          <w:szCs w:val="24"/>
          <w:shd w:val="clear" w:color="auto" w:fill="FFFFFF"/>
        </w:rPr>
        <w:t>Interscience</w:t>
      </w:r>
      <w:proofErr w:type="spellEnd"/>
      <w:r w:rsidRPr="006B5E91">
        <w:rPr>
          <w:rFonts w:ascii="Times New Roman" w:hAnsi="Times New Roman" w:cs="Times New Roman"/>
          <w:color w:val="232323"/>
          <w:sz w:val="24"/>
          <w:szCs w:val="24"/>
          <w:shd w:val="clear" w:color="auto" w:fill="FFFFFF"/>
        </w:rPr>
        <w:t xml:space="preserve"> Publishers John Wiley &amp; Sons, Inc., New York-London, Translated from the Russian by K.N., </w:t>
      </w:r>
      <w:proofErr w:type="spellStart"/>
      <w:r w:rsidRPr="006B5E91">
        <w:rPr>
          <w:rFonts w:ascii="Times New Roman" w:hAnsi="Times New Roman" w:cs="Times New Roman"/>
          <w:color w:val="232323"/>
          <w:sz w:val="24"/>
          <w:szCs w:val="24"/>
          <w:shd w:val="clear" w:color="auto" w:fill="FFFFFF"/>
        </w:rPr>
        <w:t>Trirogoff</w:t>
      </w:r>
      <w:proofErr w:type="spellEnd"/>
      <w:r w:rsidRPr="006B5E91">
        <w:rPr>
          <w:rFonts w:ascii="Times New Roman" w:hAnsi="Times New Roman" w:cs="Times New Roman"/>
          <w:color w:val="232323"/>
          <w:sz w:val="24"/>
          <w:szCs w:val="24"/>
          <w:shd w:val="clear" w:color="auto" w:fill="FFFFFF"/>
        </w:rPr>
        <w:t>.</w:t>
      </w:r>
    </w:p>
    <w:p w14:paraId="70A5A530" w14:textId="3874208A" w:rsidR="002F751C" w:rsidRPr="006B5E91" w:rsidRDefault="002F751C" w:rsidP="002F751C">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sz w:val="24"/>
          <w:szCs w:val="24"/>
        </w:rPr>
        <w:t>Tzen</w:t>
      </w:r>
      <w:proofErr w:type="spellEnd"/>
      <w:r w:rsidRPr="006B5E91">
        <w:rPr>
          <w:rFonts w:ascii="Times New Roman" w:hAnsi="Times New Roman" w:cs="Times New Roman"/>
          <w:sz w:val="24"/>
          <w:szCs w:val="24"/>
        </w:rPr>
        <w:t xml:space="preserve">, B. and </w:t>
      </w:r>
      <w:proofErr w:type="spellStart"/>
      <w:r w:rsidRPr="006B5E91">
        <w:rPr>
          <w:rFonts w:ascii="Times New Roman" w:hAnsi="Times New Roman" w:cs="Times New Roman"/>
          <w:sz w:val="24"/>
          <w:szCs w:val="24"/>
        </w:rPr>
        <w:t>Raginsky</w:t>
      </w:r>
      <w:proofErr w:type="spellEnd"/>
      <w:r w:rsidRPr="006B5E91">
        <w:rPr>
          <w:rFonts w:ascii="Times New Roman" w:hAnsi="Times New Roman" w:cs="Times New Roman"/>
          <w:sz w:val="24"/>
          <w:szCs w:val="24"/>
        </w:rPr>
        <w:t xml:space="preserve">, M. (2019). Neural Stochastic Differential Equations: Deep Latent Gaussian Models in the Diffusion Limit. Available from </w:t>
      </w:r>
      <w:hyperlink r:id="rId61" w:history="1">
        <w:r w:rsidRPr="006B5E91">
          <w:rPr>
            <w:rStyle w:val="Hyperlink"/>
            <w:rFonts w:ascii="Times New Roman" w:hAnsi="Times New Roman" w:cs="Times New Roman"/>
            <w:sz w:val="24"/>
            <w:szCs w:val="24"/>
          </w:rPr>
          <w:t>http://arxiv.org/abs/1905.09883</w:t>
        </w:r>
      </w:hyperlink>
      <w:r w:rsidRPr="006B5E91">
        <w:rPr>
          <w:rFonts w:ascii="Times New Roman" w:hAnsi="Times New Roman" w:cs="Times New Roman"/>
          <w:sz w:val="24"/>
          <w:szCs w:val="24"/>
        </w:rPr>
        <w:t xml:space="preserve"> [Accessed 2 December 2022].</w:t>
      </w:r>
    </w:p>
    <w:p w14:paraId="5945FA73"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ss, W.H. (ed.). (2007). </w:t>
      </w:r>
      <w:r w:rsidRPr="006B5E91">
        <w:rPr>
          <w:rFonts w:ascii="Times New Roman" w:hAnsi="Times New Roman" w:cs="Times New Roman"/>
          <w:i/>
          <w:iCs/>
          <w:sz w:val="24"/>
          <w:szCs w:val="24"/>
        </w:rPr>
        <w:t>Numerical recipes: the art of scientific computing</w:t>
      </w:r>
      <w:r w:rsidRPr="006B5E91">
        <w:rPr>
          <w:rFonts w:ascii="Times New Roman" w:hAnsi="Times New Roman" w:cs="Times New Roman"/>
          <w:sz w:val="24"/>
          <w:szCs w:val="24"/>
        </w:rPr>
        <w:t xml:space="preserve">, 3rd ed. Cambridge, </w:t>
      </w:r>
      <w:proofErr w:type="gramStart"/>
      <w:r w:rsidRPr="006B5E91">
        <w:rPr>
          <w:rFonts w:ascii="Times New Roman" w:hAnsi="Times New Roman" w:cs="Times New Roman"/>
          <w:sz w:val="24"/>
          <w:szCs w:val="24"/>
        </w:rPr>
        <w:t>UK ;</w:t>
      </w:r>
      <w:proofErr w:type="gramEnd"/>
      <w:r w:rsidRPr="006B5E91">
        <w:rPr>
          <w:rFonts w:ascii="Times New Roman" w:hAnsi="Times New Roman" w:cs="Times New Roman"/>
          <w:sz w:val="24"/>
          <w:szCs w:val="24"/>
        </w:rPr>
        <w:t xml:space="preserve"> New York: Cambridge University Press.</w:t>
      </w:r>
    </w:p>
    <w:p w14:paraId="6CA5EE48" w14:textId="77777777" w:rsidR="006320B1" w:rsidRPr="006B5E91" w:rsidRDefault="006320B1" w:rsidP="006320B1">
      <w:pPr>
        <w:spacing w:line="360" w:lineRule="auto"/>
        <w:jc w:val="both"/>
        <w:rPr>
          <w:rFonts w:ascii="Times New Roman" w:hAnsi="Times New Roman" w:cs="Times New Roman"/>
          <w:sz w:val="24"/>
          <w:szCs w:val="24"/>
        </w:rPr>
      </w:pPr>
      <w:proofErr w:type="spellStart"/>
      <w:r w:rsidRPr="006B5E91">
        <w:rPr>
          <w:rFonts w:ascii="Times New Roman" w:hAnsi="Times New Roman" w:cs="Times New Roman"/>
          <w:sz w:val="24"/>
          <w:szCs w:val="24"/>
        </w:rPr>
        <w:t>Lapicque</w:t>
      </w:r>
      <w:proofErr w:type="spellEnd"/>
      <w:r w:rsidRPr="006B5E91">
        <w:rPr>
          <w:rFonts w:ascii="Times New Roman" w:hAnsi="Times New Roman" w:cs="Times New Roman"/>
          <w:sz w:val="24"/>
          <w:szCs w:val="24"/>
        </w:rPr>
        <w:t xml:space="preserve">, L. 1907. </w:t>
      </w:r>
      <w:proofErr w:type="spellStart"/>
      <w:r w:rsidRPr="006B5E91">
        <w:rPr>
          <w:rFonts w:ascii="Times New Roman" w:hAnsi="Times New Roman" w:cs="Times New Roman"/>
          <w:sz w:val="24"/>
          <w:szCs w:val="24"/>
        </w:rPr>
        <w:t>Recherches</w:t>
      </w:r>
      <w:proofErr w:type="spellEnd"/>
      <w:r w:rsidRPr="006B5E91">
        <w:rPr>
          <w:rFonts w:ascii="Times New Roman" w:hAnsi="Times New Roman" w:cs="Times New Roman"/>
          <w:sz w:val="24"/>
          <w:szCs w:val="24"/>
        </w:rPr>
        <w:t xml:space="preserve"> </w:t>
      </w:r>
      <w:proofErr w:type="spellStart"/>
      <w:r w:rsidRPr="006B5E91">
        <w:rPr>
          <w:rFonts w:ascii="Times New Roman" w:hAnsi="Times New Roman" w:cs="Times New Roman"/>
          <w:sz w:val="24"/>
          <w:szCs w:val="24"/>
        </w:rPr>
        <w:t>quantitatives</w:t>
      </w:r>
      <w:proofErr w:type="spellEnd"/>
      <w:r w:rsidRPr="006B5E91">
        <w:rPr>
          <w:rFonts w:ascii="Times New Roman" w:hAnsi="Times New Roman" w:cs="Times New Roman"/>
          <w:sz w:val="24"/>
          <w:szCs w:val="24"/>
        </w:rPr>
        <w:t xml:space="preserve"> sur </w:t>
      </w:r>
      <w:proofErr w:type="spellStart"/>
      <w:r w:rsidRPr="006B5E91">
        <w:rPr>
          <w:rFonts w:ascii="Times New Roman" w:hAnsi="Times New Roman" w:cs="Times New Roman"/>
          <w:sz w:val="24"/>
          <w:szCs w:val="24"/>
        </w:rPr>
        <w:t>l’excitation</w:t>
      </w:r>
      <w:proofErr w:type="spellEnd"/>
      <w:r w:rsidRPr="006B5E91">
        <w:rPr>
          <w:rFonts w:ascii="Times New Roman" w:hAnsi="Times New Roman" w:cs="Times New Roman"/>
          <w:sz w:val="24"/>
          <w:szCs w:val="24"/>
        </w:rPr>
        <w:t xml:space="preserve"> </w:t>
      </w:r>
      <w:proofErr w:type="spellStart"/>
      <w:r w:rsidRPr="006B5E91">
        <w:rPr>
          <w:rFonts w:ascii="Times New Roman" w:hAnsi="Times New Roman" w:cs="Times New Roman"/>
          <w:sz w:val="24"/>
          <w:szCs w:val="24"/>
        </w:rPr>
        <w:t>electrique</w:t>
      </w:r>
      <w:proofErr w:type="spellEnd"/>
      <w:r w:rsidRPr="006B5E91">
        <w:rPr>
          <w:rFonts w:ascii="Times New Roman" w:hAnsi="Times New Roman" w:cs="Times New Roman"/>
          <w:sz w:val="24"/>
          <w:szCs w:val="24"/>
        </w:rPr>
        <w:t xml:space="preserve"> des nerfs </w:t>
      </w:r>
      <w:proofErr w:type="spellStart"/>
      <w:r w:rsidRPr="006B5E91">
        <w:rPr>
          <w:rFonts w:ascii="Times New Roman" w:hAnsi="Times New Roman" w:cs="Times New Roman"/>
          <w:sz w:val="24"/>
          <w:szCs w:val="24"/>
        </w:rPr>
        <w:t>traitee</w:t>
      </w:r>
      <w:proofErr w:type="spellEnd"/>
      <w:r w:rsidRPr="006B5E91">
        <w:rPr>
          <w:rFonts w:ascii="Times New Roman" w:hAnsi="Times New Roman" w:cs="Times New Roman"/>
          <w:sz w:val="24"/>
          <w:szCs w:val="24"/>
        </w:rPr>
        <w:t xml:space="preserve"> </w:t>
      </w:r>
      <w:proofErr w:type="spellStart"/>
      <w:r w:rsidRPr="006B5E91">
        <w:rPr>
          <w:rFonts w:ascii="Times New Roman" w:hAnsi="Times New Roman" w:cs="Times New Roman"/>
          <w:sz w:val="24"/>
          <w:szCs w:val="24"/>
        </w:rPr>
        <w:t>comme</w:t>
      </w:r>
      <w:proofErr w:type="spellEnd"/>
      <w:r w:rsidRPr="006B5E91">
        <w:rPr>
          <w:rFonts w:ascii="Times New Roman" w:hAnsi="Times New Roman" w:cs="Times New Roman"/>
          <w:sz w:val="24"/>
          <w:szCs w:val="24"/>
        </w:rPr>
        <w:t xml:space="preserve"> </w:t>
      </w:r>
      <w:proofErr w:type="spellStart"/>
      <w:r w:rsidRPr="006B5E91">
        <w:rPr>
          <w:rFonts w:ascii="Times New Roman" w:hAnsi="Times New Roman" w:cs="Times New Roman"/>
          <w:sz w:val="24"/>
          <w:szCs w:val="24"/>
        </w:rPr>
        <w:t>une</w:t>
      </w:r>
      <w:proofErr w:type="spellEnd"/>
      <w:r w:rsidRPr="006B5E91">
        <w:rPr>
          <w:rFonts w:ascii="Times New Roman" w:hAnsi="Times New Roman" w:cs="Times New Roman"/>
          <w:sz w:val="24"/>
          <w:szCs w:val="24"/>
        </w:rPr>
        <w:t xml:space="preserve"> polarization. </w:t>
      </w:r>
      <w:r w:rsidRPr="006B5E91">
        <w:rPr>
          <w:rFonts w:ascii="Times New Roman" w:hAnsi="Times New Roman" w:cs="Times New Roman"/>
          <w:i/>
          <w:iCs/>
          <w:sz w:val="24"/>
          <w:szCs w:val="24"/>
        </w:rPr>
        <w:t xml:space="preserve">Journal de </w:t>
      </w:r>
      <w:proofErr w:type="spellStart"/>
      <w:r w:rsidRPr="006B5E91">
        <w:rPr>
          <w:rFonts w:ascii="Times New Roman" w:hAnsi="Times New Roman" w:cs="Times New Roman"/>
          <w:i/>
          <w:iCs/>
          <w:sz w:val="24"/>
          <w:szCs w:val="24"/>
        </w:rPr>
        <w:t>Physiologie</w:t>
      </w:r>
      <w:proofErr w:type="spellEnd"/>
      <w:r w:rsidRPr="006B5E91">
        <w:rPr>
          <w:rFonts w:ascii="Times New Roman" w:hAnsi="Times New Roman" w:cs="Times New Roman"/>
          <w:i/>
          <w:iCs/>
          <w:sz w:val="24"/>
          <w:szCs w:val="24"/>
        </w:rPr>
        <w:t xml:space="preserve"> et de </w:t>
      </w:r>
      <w:proofErr w:type="spellStart"/>
      <w:r w:rsidRPr="006B5E91">
        <w:rPr>
          <w:rFonts w:ascii="Times New Roman" w:hAnsi="Times New Roman" w:cs="Times New Roman"/>
          <w:i/>
          <w:iCs/>
          <w:sz w:val="24"/>
          <w:szCs w:val="24"/>
        </w:rPr>
        <w:t>Pathologie</w:t>
      </w:r>
      <w:proofErr w:type="spellEnd"/>
      <w:r w:rsidRPr="006B5E91">
        <w:rPr>
          <w:rFonts w:ascii="Times New Roman" w:hAnsi="Times New Roman" w:cs="Times New Roman"/>
          <w:i/>
          <w:iCs/>
          <w:sz w:val="24"/>
          <w:szCs w:val="24"/>
        </w:rPr>
        <w:t xml:space="preserve"> </w:t>
      </w:r>
      <w:proofErr w:type="spellStart"/>
      <w:r w:rsidRPr="006B5E91">
        <w:rPr>
          <w:rFonts w:ascii="Times New Roman" w:hAnsi="Times New Roman" w:cs="Times New Roman"/>
          <w:i/>
          <w:iCs/>
          <w:sz w:val="24"/>
          <w:szCs w:val="24"/>
        </w:rPr>
        <w:t>Generalej</w:t>
      </w:r>
      <w:proofErr w:type="spellEnd"/>
      <w:r w:rsidRPr="006B5E91">
        <w:rPr>
          <w:rFonts w:ascii="Times New Roman" w:hAnsi="Times New Roman" w:cs="Times New Roman"/>
          <w:sz w:val="24"/>
          <w:szCs w:val="24"/>
        </w:rPr>
        <w:t xml:space="preserve"> 9: 620–635.</w:t>
      </w:r>
    </w:p>
    <w:p w14:paraId="60BED14E" w14:textId="5DCD1D6C"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i, X. et al. (2020). Scalable Gradients for Stochastic Differential Equations. Available from </w:t>
      </w:r>
      <w:hyperlink r:id="rId62" w:history="1">
        <w:r w:rsidRPr="006B5E91">
          <w:rPr>
            <w:rStyle w:val="Hyperlink"/>
            <w:rFonts w:ascii="Times New Roman" w:hAnsi="Times New Roman" w:cs="Times New Roman"/>
            <w:sz w:val="24"/>
            <w:szCs w:val="24"/>
          </w:rPr>
          <w:t>http://arxiv.org/abs/2001.01328</w:t>
        </w:r>
      </w:hyperlink>
      <w:r w:rsidRPr="006B5E91">
        <w:rPr>
          <w:rFonts w:ascii="Times New Roman" w:hAnsi="Times New Roman" w:cs="Times New Roman"/>
          <w:sz w:val="24"/>
          <w:szCs w:val="24"/>
        </w:rPr>
        <w:t xml:space="preserve"> [Accessed 18 January 2023].</w:t>
      </w:r>
    </w:p>
    <w:p w14:paraId="2297A15B" w14:textId="7E6911E9"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lask Vs Django: Which Python Framework to Choose? (2021). </w:t>
      </w:r>
      <w:proofErr w:type="spellStart"/>
      <w:r w:rsidRPr="006B5E91">
        <w:rPr>
          <w:rFonts w:ascii="Times New Roman" w:hAnsi="Times New Roman" w:cs="Times New Roman"/>
          <w:i/>
          <w:iCs/>
          <w:sz w:val="24"/>
          <w:szCs w:val="24"/>
        </w:rPr>
        <w:t>InterviewBit</w:t>
      </w:r>
      <w:proofErr w:type="spellEnd"/>
      <w:r w:rsidRPr="006B5E91">
        <w:rPr>
          <w:rFonts w:ascii="Times New Roman" w:hAnsi="Times New Roman" w:cs="Times New Roman"/>
          <w:sz w:val="24"/>
          <w:szCs w:val="24"/>
        </w:rPr>
        <w:t xml:space="preserve">. Available from </w:t>
      </w:r>
      <w:hyperlink r:id="rId63" w:history="1">
        <w:r w:rsidRPr="006B5E91">
          <w:rPr>
            <w:rStyle w:val="Hyperlink"/>
            <w:rFonts w:ascii="Times New Roman" w:hAnsi="Times New Roman" w:cs="Times New Roman"/>
            <w:sz w:val="24"/>
            <w:szCs w:val="24"/>
          </w:rPr>
          <w:t>https://www.interviewbit.com/blog/flask-vs-django/</w:t>
        </w:r>
      </w:hyperlink>
      <w:r w:rsidRPr="006B5E91">
        <w:rPr>
          <w:rFonts w:ascii="Times New Roman" w:hAnsi="Times New Roman" w:cs="Times New Roman"/>
          <w:sz w:val="24"/>
          <w:szCs w:val="24"/>
        </w:rPr>
        <w:t xml:space="preserve"> [Accessed 12 December 2022].</w:t>
      </w:r>
    </w:p>
    <w:p w14:paraId="2E15E093" w14:textId="1A81E464"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gular vs React | Angular vs Vue | React vs Vue - Know the Difference. (2021). </w:t>
      </w:r>
      <w:proofErr w:type="spellStart"/>
      <w:r w:rsidRPr="006B5E91">
        <w:rPr>
          <w:rFonts w:ascii="Times New Roman" w:hAnsi="Times New Roman" w:cs="Times New Roman"/>
          <w:i/>
          <w:iCs/>
          <w:sz w:val="24"/>
          <w:szCs w:val="24"/>
        </w:rPr>
        <w:t>Radixweb</w:t>
      </w:r>
      <w:proofErr w:type="spellEnd"/>
      <w:r w:rsidRPr="006B5E91">
        <w:rPr>
          <w:rFonts w:ascii="Times New Roman" w:hAnsi="Times New Roman" w:cs="Times New Roman"/>
          <w:sz w:val="24"/>
          <w:szCs w:val="24"/>
        </w:rPr>
        <w:t xml:space="preserve">. Available from </w:t>
      </w:r>
      <w:hyperlink r:id="rId64" w:history="1">
        <w:r w:rsidRPr="006B5E91">
          <w:rPr>
            <w:rStyle w:val="Hyperlink"/>
            <w:rFonts w:ascii="Times New Roman" w:hAnsi="Times New Roman" w:cs="Times New Roman"/>
            <w:sz w:val="24"/>
            <w:szCs w:val="24"/>
          </w:rPr>
          <w:t>https://radixweb.com/blog/angular-vs-react-vs-vue</w:t>
        </w:r>
      </w:hyperlink>
      <w:r w:rsidRPr="006B5E91">
        <w:rPr>
          <w:rFonts w:ascii="Times New Roman" w:hAnsi="Times New Roman" w:cs="Times New Roman"/>
          <w:sz w:val="24"/>
          <w:szCs w:val="24"/>
        </w:rPr>
        <w:t xml:space="preserve"> [Accessed 12 December 2022].</w:t>
      </w:r>
    </w:p>
    <w:p w14:paraId="185529F1"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 vs. TensorFlow: 2022 Deep Learning Comparison | Built In. (2022). Available from https://builtin.com/data-science/pytorch-vs-tensorflow [Accessed 12 December 2022].</w:t>
      </w:r>
    </w:p>
    <w:p w14:paraId="3282F374" w14:textId="31E2096D" w:rsidR="00E14EA0" w:rsidRPr="006B5E91" w:rsidRDefault="00E14EA0" w:rsidP="003F3DB3">
      <w:pPr>
        <w:spacing w:line="360" w:lineRule="auto"/>
        <w:jc w:val="both"/>
        <w:rPr>
          <w:rFonts w:ascii="Times New Roman" w:hAnsi="Times New Roman" w:cs="Times New Roman"/>
        </w:rPr>
      </w:pPr>
    </w:p>
    <w:p w14:paraId="479055DE" w14:textId="073AF321" w:rsidR="00BA5518" w:rsidRPr="006B5E91" w:rsidRDefault="00BA5518" w:rsidP="003F3DB3">
      <w:pPr>
        <w:spacing w:line="360" w:lineRule="auto"/>
        <w:jc w:val="both"/>
        <w:rPr>
          <w:rFonts w:ascii="Times New Roman" w:hAnsi="Times New Roman" w:cs="Times New Roman"/>
        </w:rPr>
      </w:pPr>
    </w:p>
    <w:p w14:paraId="7B8DE56B" w14:textId="0DA72F10" w:rsidR="00BA5518" w:rsidRPr="006B5E91" w:rsidRDefault="00BA5518" w:rsidP="003F3DB3">
      <w:pPr>
        <w:spacing w:line="360" w:lineRule="auto"/>
        <w:jc w:val="both"/>
        <w:rPr>
          <w:rFonts w:ascii="Times New Roman" w:hAnsi="Times New Roman" w:cs="Times New Roman"/>
        </w:rPr>
      </w:pPr>
    </w:p>
    <w:p w14:paraId="61C52F95" w14:textId="64BF5EDD" w:rsidR="00BA5518" w:rsidRPr="006B5E91" w:rsidRDefault="00BA5518" w:rsidP="003F3DB3">
      <w:pPr>
        <w:spacing w:line="360" w:lineRule="auto"/>
        <w:jc w:val="both"/>
        <w:rPr>
          <w:rFonts w:ascii="Times New Roman" w:hAnsi="Times New Roman" w:cs="Times New Roman"/>
        </w:rPr>
      </w:pPr>
    </w:p>
    <w:p w14:paraId="1CA7282B" w14:textId="22E86099" w:rsidR="00BA5518" w:rsidRPr="006B5E91" w:rsidRDefault="00BA5518" w:rsidP="003F3DB3">
      <w:pPr>
        <w:spacing w:line="360" w:lineRule="auto"/>
        <w:jc w:val="both"/>
        <w:rPr>
          <w:rFonts w:ascii="Times New Roman" w:hAnsi="Times New Roman" w:cs="Times New Roman"/>
        </w:rPr>
      </w:pPr>
    </w:p>
    <w:p w14:paraId="5709A75F" w14:textId="5CB03CF4" w:rsidR="000C135E" w:rsidRPr="006B5E91" w:rsidRDefault="000C135E" w:rsidP="000C135E">
      <w:pPr>
        <w:pStyle w:val="Heading1"/>
        <w:spacing w:line="360" w:lineRule="auto"/>
        <w:rPr>
          <w:rFonts w:ascii="Times New Roman" w:hAnsi="Times New Roman" w:cs="Times New Roman"/>
          <w:b/>
          <w:bCs/>
          <w:sz w:val="32"/>
          <w:szCs w:val="32"/>
        </w:rPr>
      </w:pPr>
      <w:bookmarkStart w:id="323" w:name="_Toc125663164"/>
      <w:bookmarkStart w:id="324" w:name="_Toc126571495"/>
      <w:bookmarkStart w:id="325" w:name="researchq1"/>
      <w:r w:rsidRPr="006B5E91">
        <w:rPr>
          <w:rFonts w:ascii="Times New Roman" w:hAnsi="Times New Roman" w:cs="Times New Roman"/>
          <w:b/>
          <w:bCs/>
          <w:sz w:val="32"/>
          <w:szCs w:val="32"/>
        </w:rPr>
        <w:lastRenderedPageBreak/>
        <w:t>APPENDIX A – INTROD</w:t>
      </w:r>
      <w:r w:rsidR="000110D9" w:rsidRPr="006B5E91">
        <w:rPr>
          <w:rFonts w:ascii="Times New Roman" w:hAnsi="Times New Roman" w:cs="Times New Roman"/>
          <w:b/>
          <w:bCs/>
          <w:sz w:val="32"/>
          <w:szCs w:val="32"/>
        </w:rPr>
        <w:t>U</w:t>
      </w:r>
      <w:r w:rsidRPr="006B5E91">
        <w:rPr>
          <w:rFonts w:ascii="Times New Roman" w:hAnsi="Times New Roman" w:cs="Times New Roman"/>
          <w:b/>
          <w:bCs/>
          <w:sz w:val="32"/>
          <w:szCs w:val="32"/>
        </w:rPr>
        <w:t>CTION</w:t>
      </w:r>
      <w:bookmarkEnd w:id="323"/>
      <w:bookmarkEnd w:id="324"/>
    </w:p>
    <w:p w14:paraId="2E082762" w14:textId="677E0EF8" w:rsidR="00F45306" w:rsidRPr="006B5E91" w:rsidRDefault="00F45306" w:rsidP="00F45306">
      <w:pPr>
        <w:pStyle w:val="Heading1"/>
        <w:spacing w:line="360" w:lineRule="auto"/>
        <w:rPr>
          <w:rFonts w:ascii="Times New Roman" w:hAnsi="Times New Roman" w:cs="Times New Roman"/>
          <w:b/>
          <w:bCs/>
          <w:sz w:val="28"/>
          <w:szCs w:val="28"/>
        </w:rPr>
      </w:pPr>
      <w:bookmarkStart w:id="326" w:name="_A.1._Research_questions"/>
      <w:bookmarkStart w:id="327" w:name="_Toc125663165"/>
      <w:bookmarkStart w:id="328" w:name="_Toc126571496"/>
      <w:bookmarkEnd w:id="326"/>
      <w:r w:rsidRPr="006B5E91">
        <w:rPr>
          <w:rFonts w:ascii="Times New Roman" w:hAnsi="Times New Roman" w:cs="Times New Roman"/>
          <w:b/>
          <w:bCs/>
          <w:sz w:val="28"/>
          <w:szCs w:val="28"/>
        </w:rPr>
        <w:t>A.1. Research questions</w:t>
      </w:r>
      <w:bookmarkEnd w:id="327"/>
      <w:bookmarkEnd w:id="328"/>
    </w:p>
    <w:p w14:paraId="58650C2E" w14:textId="559D0BB8" w:rsidR="000C135E" w:rsidRPr="006B5E91" w:rsidRDefault="000C135E"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bookmarkEnd w:id="325"/>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37912903" w14:textId="001A6947" w:rsidR="000C135E" w:rsidRPr="006B5E91" w:rsidRDefault="000C135E" w:rsidP="000C135E">
      <w:pPr>
        <w:spacing w:line="360" w:lineRule="auto"/>
        <w:jc w:val="both"/>
        <w:rPr>
          <w:rFonts w:ascii="Times New Roman" w:hAnsi="Times New Roman" w:cs="Times New Roman"/>
          <w:sz w:val="24"/>
          <w:szCs w:val="24"/>
        </w:rPr>
      </w:pPr>
      <w:bookmarkStart w:id="329"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329"/>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How can a pretrained transformer architecture be fine-tuned to get the optimal hyper parameters?</w:t>
      </w:r>
    </w:p>
    <w:p w14:paraId="47CE822E" w14:textId="33989241" w:rsidR="000C135E" w:rsidRPr="00361648" w:rsidRDefault="000C135E" w:rsidP="000C135E">
      <w:pPr>
        <w:spacing w:line="360" w:lineRule="auto"/>
        <w:jc w:val="both"/>
        <w:rPr>
          <w:rFonts w:ascii="Times New Roman" w:hAnsi="Times New Roman" w:cs="Times New Roman"/>
          <w:color w:val="000000" w:themeColor="text1"/>
          <w:sz w:val="24"/>
          <w:szCs w:val="24"/>
        </w:rPr>
      </w:pPr>
      <w:bookmarkStart w:id="330"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330"/>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6E537105" w14:textId="4126CE9C" w:rsidR="00361648" w:rsidRPr="00361648" w:rsidRDefault="00361648"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D795E19" w14:textId="69E79845" w:rsidR="00BA5518" w:rsidRPr="006B5E91" w:rsidRDefault="00BA5518" w:rsidP="00BA5518">
      <w:pPr>
        <w:pStyle w:val="Heading1"/>
        <w:spacing w:line="360" w:lineRule="auto"/>
        <w:rPr>
          <w:rFonts w:ascii="Times New Roman" w:hAnsi="Times New Roman" w:cs="Times New Roman"/>
          <w:b/>
          <w:bCs/>
          <w:sz w:val="32"/>
          <w:szCs w:val="32"/>
        </w:rPr>
      </w:pPr>
      <w:bookmarkStart w:id="331" w:name="_Toc125663166"/>
      <w:bookmarkStart w:id="332" w:name="_Toc126571497"/>
      <w:r w:rsidRPr="006B5E91">
        <w:rPr>
          <w:rFonts w:ascii="Times New Roman" w:hAnsi="Times New Roman" w:cs="Times New Roman"/>
          <w:b/>
          <w:bCs/>
          <w:sz w:val="32"/>
          <w:szCs w:val="32"/>
        </w:rPr>
        <w:t xml:space="preserve">APPENDIX </w:t>
      </w:r>
      <w:r w:rsidR="004B574F" w:rsidRPr="006B5E91">
        <w:rPr>
          <w:rFonts w:ascii="Times New Roman" w:hAnsi="Times New Roman" w:cs="Times New Roman"/>
          <w:b/>
          <w:bCs/>
          <w:sz w:val="32"/>
          <w:szCs w:val="32"/>
        </w:rPr>
        <w:t>B</w:t>
      </w:r>
      <w:r w:rsidRPr="006B5E91">
        <w:rPr>
          <w:rFonts w:ascii="Times New Roman" w:hAnsi="Times New Roman" w:cs="Times New Roman"/>
          <w:b/>
          <w:bCs/>
          <w:sz w:val="32"/>
          <w:szCs w:val="32"/>
        </w:rPr>
        <w:t xml:space="preserve"> – SRS</w:t>
      </w:r>
      <w:bookmarkEnd w:id="331"/>
      <w:bookmarkEnd w:id="332"/>
    </w:p>
    <w:p w14:paraId="54E43337" w14:textId="5B781CF5" w:rsidR="000E22D0" w:rsidRPr="006B5E91" w:rsidRDefault="004B574F" w:rsidP="000E22D0">
      <w:pPr>
        <w:pStyle w:val="Heading1"/>
        <w:spacing w:line="360" w:lineRule="auto"/>
        <w:rPr>
          <w:rFonts w:ascii="Times New Roman" w:hAnsi="Times New Roman" w:cs="Times New Roman"/>
          <w:b/>
          <w:bCs/>
          <w:sz w:val="28"/>
          <w:szCs w:val="28"/>
        </w:rPr>
      </w:pPr>
      <w:bookmarkStart w:id="333" w:name="_A.1._Requirement_elicitation"/>
      <w:bookmarkStart w:id="334" w:name="_B.1._Requirement_elicitation"/>
      <w:bookmarkStart w:id="335" w:name="_Toc125663167"/>
      <w:bookmarkStart w:id="336" w:name="_Toc126571498"/>
      <w:bookmarkEnd w:id="333"/>
      <w:bookmarkEnd w:id="334"/>
      <w:r w:rsidRPr="006B5E91">
        <w:rPr>
          <w:rFonts w:ascii="Times New Roman" w:hAnsi="Times New Roman" w:cs="Times New Roman"/>
          <w:b/>
          <w:bCs/>
          <w:sz w:val="28"/>
          <w:szCs w:val="28"/>
        </w:rPr>
        <w:t>B</w:t>
      </w:r>
      <w:r w:rsidR="000E22D0" w:rsidRPr="006B5E91">
        <w:rPr>
          <w:rFonts w:ascii="Times New Roman" w:hAnsi="Times New Roman" w:cs="Times New Roman"/>
          <w:b/>
          <w:bCs/>
          <w:sz w:val="28"/>
          <w:szCs w:val="28"/>
        </w:rPr>
        <w:t>.1. Requirement elicitation methodologies</w:t>
      </w:r>
      <w:bookmarkEnd w:id="335"/>
      <w:bookmarkEnd w:id="336"/>
    </w:p>
    <w:p w14:paraId="168689B2" w14:textId="70236B30" w:rsidR="000E22D0" w:rsidRPr="006B5E91" w:rsidRDefault="000E22D0" w:rsidP="000E22D0">
      <w:pPr>
        <w:pStyle w:val="Caption"/>
        <w:keepNext/>
        <w:jc w:val="center"/>
        <w:rPr>
          <w:rFonts w:ascii="Times New Roman" w:hAnsi="Times New Roman" w:cs="Times New Roman"/>
          <w:b w:val="0"/>
          <w:bCs w:val="0"/>
          <w:smallCaps w:val="0"/>
          <w:sz w:val="24"/>
          <w:szCs w:val="24"/>
        </w:rPr>
      </w:pPr>
      <w:bookmarkStart w:id="337" w:name="_Toc121126709"/>
      <w:bookmarkStart w:id="338" w:name="_Toc12564974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group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37"/>
      <w:bookmarkEnd w:id="338"/>
    </w:p>
    <w:tbl>
      <w:tblPr>
        <w:tblStyle w:val="TableGrid"/>
        <w:tblW w:w="0" w:type="auto"/>
        <w:tblLook w:val="04A0" w:firstRow="1" w:lastRow="0" w:firstColumn="1" w:lastColumn="0" w:noHBand="0" w:noVBand="1"/>
      </w:tblPr>
      <w:tblGrid>
        <w:gridCol w:w="868"/>
        <w:gridCol w:w="1827"/>
        <w:gridCol w:w="5040"/>
        <w:gridCol w:w="1615"/>
      </w:tblGrid>
      <w:tr w:rsidR="000E22D0" w:rsidRPr="006B5E91" w14:paraId="0DCBC119" w14:textId="77777777" w:rsidTr="00B60787">
        <w:tc>
          <w:tcPr>
            <w:tcW w:w="868" w:type="dxa"/>
          </w:tcPr>
          <w:p w14:paraId="425D412A"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oup</w:t>
            </w:r>
          </w:p>
        </w:tc>
        <w:tc>
          <w:tcPr>
            <w:tcW w:w="1827" w:type="dxa"/>
          </w:tcPr>
          <w:p w14:paraId="0E99B763"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takeholders</w:t>
            </w:r>
          </w:p>
        </w:tc>
        <w:tc>
          <w:tcPr>
            <w:tcW w:w="5040" w:type="dxa"/>
          </w:tcPr>
          <w:p w14:paraId="3A1CFD40"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ason</w:t>
            </w:r>
          </w:p>
        </w:tc>
        <w:tc>
          <w:tcPr>
            <w:tcW w:w="1615" w:type="dxa"/>
          </w:tcPr>
          <w:p w14:paraId="052C4124"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Instrument</w:t>
            </w:r>
          </w:p>
        </w:tc>
      </w:tr>
      <w:tr w:rsidR="000E22D0" w:rsidRPr="006B5E91" w14:paraId="3E4F910F" w14:textId="77777777" w:rsidTr="00B60787">
        <w:tc>
          <w:tcPr>
            <w:tcW w:w="868" w:type="dxa"/>
          </w:tcPr>
          <w:p w14:paraId="5CBB865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211DA288" w14:textId="6EBB20F1"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sidR="00B60787">
              <w:rPr>
                <w:rFonts w:ascii="Times New Roman" w:hAnsi="Times New Roman" w:cs="Times New Roman"/>
                <w:sz w:val="24"/>
                <w:szCs w:val="24"/>
              </w:rPr>
              <w:t>NLP Experts, AI Researchers, Data Scient</w:t>
            </w:r>
            <w:r w:rsidR="00B60787">
              <w:t>ists</w:t>
            </w:r>
            <w:r w:rsidRPr="006B5E91">
              <w:rPr>
                <w:rFonts w:ascii="Times New Roman" w:hAnsi="Times New Roman" w:cs="Times New Roman"/>
                <w:sz w:val="24"/>
                <w:szCs w:val="24"/>
              </w:rPr>
              <w:t>)</w:t>
            </w:r>
          </w:p>
        </w:tc>
        <w:tc>
          <w:tcPr>
            <w:tcW w:w="5040" w:type="dxa"/>
          </w:tcPr>
          <w:p w14:paraId="08F0F69A" w14:textId="0928C57E" w:rsidR="000E22D0" w:rsidRPr="006B5E91" w:rsidRDefault="00B60787" w:rsidP="002D1BDE">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F313875"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0E22D0" w:rsidRPr="006B5E91" w14:paraId="45BA1706" w14:textId="77777777" w:rsidTr="00B60787">
        <w:tc>
          <w:tcPr>
            <w:tcW w:w="868" w:type="dxa"/>
          </w:tcPr>
          <w:p w14:paraId="0D7CBAE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051AEA37" w14:textId="774D05D3"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7497FF97" w14:textId="62DB25AC"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06354C3B" w14:textId="40759E92"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sidR="008912F7">
              <w:rPr>
                <w:rFonts w:ascii="Times New Roman" w:hAnsi="Times New Roman" w:cs="Times New Roman"/>
                <w:sz w:val="24"/>
                <w:szCs w:val="24"/>
              </w:rPr>
              <w:t xml:space="preserve"> &amp; LR</w:t>
            </w:r>
          </w:p>
        </w:tc>
      </w:tr>
      <w:tr w:rsidR="000E22D0" w:rsidRPr="006B5E91" w14:paraId="45F3AE8C" w14:textId="77777777" w:rsidTr="00B60787">
        <w:tc>
          <w:tcPr>
            <w:tcW w:w="868" w:type="dxa"/>
          </w:tcPr>
          <w:p w14:paraId="0F1225BD"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463E6DFF"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640E9B2A" w14:textId="32477CFC"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sidR="00B60787">
              <w:rPr>
                <w:rFonts w:ascii="Times New Roman" w:hAnsi="Times New Roman" w:cs="Times New Roman"/>
                <w:sz w:val="24"/>
                <w:szCs w:val="24"/>
              </w:rPr>
              <w:t xml:space="preserve">related to the research and understand how the project can be enhanced </w:t>
            </w:r>
          </w:p>
        </w:tc>
        <w:tc>
          <w:tcPr>
            <w:tcW w:w="1615" w:type="dxa"/>
          </w:tcPr>
          <w:p w14:paraId="1F6377B2" w14:textId="12AC6F5F"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w:t>
            </w:r>
            <w:r w:rsidR="008912F7">
              <w:rPr>
                <w:rFonts w:ascii="Times New Roman" w:hAnsi="Times New Roman" w:cs="Times New Roman"/>
                <w:sz w:val="24"/>
                <w:szCs w:val="24"/>
              </w:rPr>
              <w:t xml:space="preserve"> &amp; </w:t>
            </w:r>
            <w:r>
              <w:rPr>
                <w:rFonts w:ascii="Times New Roman" w:hAnsi="Times New Roman" w:cs="Times New Roman"/>
                <w:sz w:val="24"/>
                <w:szCs w:val="24"/>
              </w:rPr>
              <w:t>Brain Storming</w:t>
            </w:r>
          </w:p>
        </w:tc>
      </w:tr>
      <w:tr w:rsidR="000E22D0" w:rsidRPr="006B5E91" w14:paraId="5BBEB619" w14:textId="77777777" w:rsidTr="00B60787">
        <w:tc>
          <w:tcPr>
            <w:tcW w:w="868" w:type="dxa"/>
          </w:tcPr>
          <w:p w14:paraId="307C044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20BC11D3"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6A0487D1" w14:textId="5904C654"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4ADB57A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38372DAE" w14:textId="20CD6844" w:rsidR="008579D2" w:rsidRPr="006B5E91" w:rsidRDefault="00AF1705" w:rsidP="008579D2">
      <w:pPr>
        <w:pStyle w:val="Heading1"/>
        <w:spacing w:line="360" w:lineRule="auto"/>
        <w:rPr>
          <w:rFonts w:ascii="Times New Roman" w:hAnsi="Times New Roman" w:cs="Times New Roman"/>
          <w:b/>
          <w:bCs/>
          <w:sz w:val="28"/>
          <w:szCs w:val="28"/>
        </w:rPr>
      </w:pPr>
      <w:bookmarkStart w:id="339" w:name="_A.2._Survey_thematic"/>
      <w:bookmarkStart w:id="340" w:name="_A.2._Survey_analysis"/>
      <w:bookmarkStart w:id="341" w:name="_B.2._Survey_analysis"/>
      <w:bookmarkStart w:id="342" w:name="_Toc125663168"/>
      <w:bookmarkStart w:id="343" w:name="_Toc126571499"/>
      <w:bookmarkEnd w:id="339"/>
      <w:bookmarkEnd w:id="340"/>
      <w:bookmarkEnd w:id="341"/>
      <w:r w:rsidRPr="006B5E91">
        <w:rPr>
          <w:rFonts w:ascii="Times New Roman" w:hAnsi="Times New Roman" w:cs="Times New Roman"/>
          <w:b/>
          <w:bCs/>
          <w:sz w:val="28"/>
          <w:szCs w:val="28"/>
        </w:rPr>
        <w:lastRenderedPageBreak/>
        <w:t>B</w:t>
      </w:r>
      <w:r w:rsidR="008579D2" w:rsidRPr="006B5E91">
        <w:rPr>
          <w:rFonts w:ascii="Times New Roman" w:hAnsi="Times New Roman" w:cs="Times New Roman"/>
          <w:b/>
          <w:bCs/>
          <w:sz w:val="28"/>
          <w:szCs w:val="28"/>
        </w:rPr>
        <w:t>.2. Survey analysis</w:t>
      </w:r>
      <w:bookmarkEnd w:id="342"/>
      <w:bookmarkEnd w:id="343"/>
    </w:p>
    <w:p w14:paraId="4089E2FB" w14:textId="170027BE" w:rsidR="00E437AC" w:rsidRPr="006B5E91" w:rsidRDefault="00E437AC" w:rsidP="00E437AC">
      <w:pPr>
        <w:pStyle w:val="Caption"/>
        <w:keepNext/>
        <w:jc w:val="center"/>
        <w:rPr>
          <w:rFonts w:ascii="Times New Roman" w:hAnsi="Times New Roman" w:cs="Times New Roman"/>
          <w:b w:val="0"/>
          <w:bCs w:val="0"/>
          <w:smallCaps w:val="0"/>
          <w:sz w:val="24"/>
          <w:szCs w:val="24"/>
        </w:rPr>
      </w:pPr>
      <w:bookmarkStart w:id="344" w:name="_Toc12564974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4"/>
    </w:p>
    <w:tbl>
      <w:tblPr>
        <w:tblStyle w:val="TableGrid"/>
        <w:tblW w:w="0" w:type="auto"/>
        <w:tblLook w:val="04A0" w:firstRow="1" w:lastRow="0" w:firstColumn="1" w:lastColumn="0" w:noHBand="0" w:noVBand="1"/>
      </w:tblPr>
      <w:tblGrid>
        <w:gridCol w:w="1886"/>
        <w:gridCol w:w="7464"/>
      </w:tblGrid>
      <w:tr w:rsidR="008579D2" w:rsidRPr="006B5E91" w14:paraId="0B04B1D9" w14:textId="77777777" w:rsidTr="002D1BDE">
        <w:tc>
          <w:tcPr>
            <w:tcW w:w="1886" w:type="dxa"/>
          </w:tcPr>
          <w:p w14:paraId="595AFC7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295770C" w14:textId="0FE11216"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8579D2" w:rsidRPr="006B5E91" w14:paraId="39D87973" w14:textId="77777777" w:rsidTr="002D1BDE">
        <w:tc>
          <w:tcPr>
            <w:tcW w:w="1886" w:type="dxa"/>
          </w:tcPr>
          <w:p w14:paraId="4E2784E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239A04" w14:textId="21F30A91"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365A43" w:rsidRPr="006B5E91" w14:paraId="38A27C44" w14:textId="77777777" w:rsidTr="002D1BDE">
        <w:tc>
          <w:tcPr>
            <w:tcW w:w="9350" w:type="dxa"/>
            <w:gridSpan w:val="2"/>
          </w:tcPr>
          <w:p w14:paraId="5B397964" w14:textId="77777777" w:rsidR="00365A43" w:rsidRDefault="00365A43" w:rsidP="00365A43">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9264" behindDoc="0" locked="0" layoutInCell="1" allowOverlap="1" wp14:anchorId="6B4683D8" wp14:editId="0B3CD9F3">
                  <wp:simplePos x="0" y="0"/>
                  <wp:positionH relativeFrom="column">
                    <wp:posOffset>13970</wp:posOffset>
                  </wp:positionH>
                  <wp:positionV relativeFrom="paragraph">
                    <wp:posOffset>256540</wp:posOffset>
                  </wp:positionV>
                  <wp:extent cx="3010535" cy="165735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E8B149B" w14:textId="46F2CA45"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365A43" w:rsidRPr="006B5E91" w14:paraId="23B07940" w14:textId="77777777" w:rsidTr="002D1BDE">
        <w:tc>
          <w:tcPr>
            <w:tcW w:w="9350" w:type="dxa"/>
            <w:gridSpan w:val="2"/>
          </w:tcPr>
          <w:p w14:paraId="790DDBA6" w14:textId="77777777" w:rsidR="00365A43" w:rsidRPr="00095B4F" w:rsidRDefault="00365A43" w:rsidP="00365A43">
            <w:pPr>
              <w:spacing w:line="360" w:lineRule="auto"/>
              <w:rPr>
                <w:rFonts w:ascii="Times New Roman" w:hAnsi="Times New Roman" w:cs="Times New Roman"/>
                <w:b/>
                <w:noProof/>
                <w:sz w:val="24"/>
                <w:szCs w:val="24"/>
              </w:rPr>
            </w:pPr>
          </w:p>
        </w:tc>
      </w:tr>
      <w:tr w:rsidR="00365A43" w:rsidRPr="006B5E91" w14:paraId="597E0FF7" w14:textId="77777777" w:rsidTr="002D1BDE">
        <w:tc>
          <w:tcPr>
            <w:tcW w:w="1886" w:type="dxa"/>
          </w:tcPr>
          <w:p w14:paraId="4C85FD3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4B500FE1" w14:textId="650AE6D3" w:rsidR="00365A43" w:rsidRPr="006B5E91" w:rsidRDefault="00365A43" w:rsidP="00365A43">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365A43" w:rsidRPr="006B5E91" w14:paraId="34829150" w14:textId="77777777" w:rsidTr="002D1BDE">
        <w:tc>
          <w:tcPr>
            <w:tcW w:w="1886" w:type="dxa"/>
          </w:tcPr>
          <w:p w14:paraId="54375FC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6B624875" w14:textId="0BD2AAF2" w:rsidR="00365A43" w:rsidRPr="006B5E91" w:rsidRDefault="00365A43" w:rsidP="00365A43">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365A43" w:rsidRPr="006B5E91" w14:paraId="23FEE5EF" w14:textId="77777777" w:rsidTr="002D1BDE">
        <w:tc>
          <w:tcPr>
            <w:tcW w:w="9350" w:type="dxa"/>
            <w:gridSpan w:val="2"/>
          </w:tcPr>
          <w:p w14:paraId="08518F4E" w14:textId="77777777" w:rsidR="00365A43" w:rsidRPr="004F7D9E"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0FD22D" w14:textId="3BF34FF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050A702" wp14:editId="3123A22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365A43" w:rsidRPr="006B5E91" w14:paraId="7AEA1D63" w14:textId="77777777" w:rsidTr="002D1BDE">
        <w:tc>
          <w:tcPr>
            <w:tcW w:w="9350" w:type="dxa"/>
            <w:gridSpan w:val="2"/>
          </w:tcPr>
          <w:p w14:paraId="5971B99A"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7D54D0AC" w14:textId="77777777" w:rsidTr="002D1BDE">
        <w:tc>
          <w:tcPr>
            <w:tcW w:w="1886" w:type="dxa"/>
          </w:tcPr>
          <w:p w14:paraId="04C7D6A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lastRenderedPageBreak/>
              <w:t>Question</w:t>
            </w:r>
          </w:p>
        </w:tc>
        <w:tc>
          <w:tcPr>
            <w:tcW w:w="7464" w:type="dxa"/>
          </w:tcPr>
          <w:p w14:paraId="01824319" w14:textId="0DFE407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365A43" w:rsidRPr="006B5E91" w14:paraId="1639329D" w14:textId="77777777" w:rsidTr="002D1BDE">
        <w:tc>
          <w:tcPr>
            <w:tcW w:w="1886" w:type="dxa"/>
          </w:tcPr>
          <w:p w14:paraId="39D6585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6F07B860" w14:textId="52987C1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365A43" w:rsidRPr="006B5E91" w14:paraId="31EC25BC" w14:textId="77777777" w:rsidTr="002D1BDE">
        <w:tc>
          <w:tcPr>
            <w:tcW w:w="9350" w:type="dxa"/>
            <w:gridSpan w:val="2"/>
          </w:tcPr>
          <w:p w14:paraId="6A676C88" w14:textId="77777777" w:rsidR="00365A43" w:rsidRPr="004F7D9E"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CC6FDD" w14:textId="1CBB8E07"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6244563E" wp14:editId="72AD6F19">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365A43" w:rsidRPr="006B5E91" w14:paraId="522722AB" w14:textId="77777777" w:rsidTr="002D1BDE">
        <w:tc>
          <w:tcPr>
            <w:tcW w:w="9350" w:type="dxa"/>
            <w:gridSpan w:val="2"/>
          </w:tcPr>
          <w:p w14:paraId="108179B7" w14:textId="77777777" w:rsidR="00365A43" w:rsidRPr="004F7D9E" w:rsidRDefault="00365A43" w:rsidP="00365A43">
            <w:pPr>
              <w:spacing w:line="360" w:lineRule="auto"/>
              <w:jc w:val="both"/>
              <w:rPr>
                <w:rFonts w:ascii="Times New Roman" w:hAnsi="Times New Roman" w:cs="Times New Roman"/>
                <w:b/>
                <w:sz w:val="24"/>
                <w:szCs w:val="24"/>
              </w:rPr>
            </w:pPr>
          </w:p>
        </w:tc>
      </w:tr>
      <w:tr w:rsidR="00365A43" w:rsidRPr="006B5E91" w14:paraId="681B5E0B" w14:textId="77777777" w:rsidTr="002D1BDE">
        <w:tc>
          <w:tcPr>
            <w:tcW w:w="1886" w:type="dxa"/>
          </w:tcPr>
          <w:p w14:paraId="4B707CD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571C18F" w14:textId="721406B1"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365A43" w:rsidRPr="006B5E91" w14:paraId="271DD160" w14:textId="77777777" w:rsidTr="002D1BDE">
        <w:tc>
          <w:tcPr>
            <w:tcW w:w="1886" w:type="dxa"/>
          </w:tcPr>
          <w:p w14:paraId="7CF3B6B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CB49751" w14:textId="274544F5"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365A43" w:rsidRPr="006B5E91" w14:paraId="3A67D444" w14:textId="77777777" w:rsidTr="002D1BDE">
        <w:tc>
          <w:tcPr>
            <w:tcW w:w="9350" w:type="dxa"/>
            <w:gridSpan w:val="2"/>
          </w:tcPr>
          <w:p w14:paraId="24C625D6" w14:textId="77777777" w:rsidR="00365A43"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2B56C246" w14:textId="2BAA54C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679404CF" wp14:editId="348970F0">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From the statistics graph, it can be concluded that roughly 75% of the audience finds that the system would benefit them for their general work or needs given that </w:t>
            </w:r>
            <w:r>
              <w:rPr>
                <w:rFonts w:ascii="Times New Roman" w:hAnsi="Times New Roman" w:cs="Times New Roman"/>
                <w:sz w:val="24"/>
                <w:szCs w:val="24"/>
              </w:rPr>
              <w:t>it’s</w:t>
            </w:r>
            <w:r>
              <w:rPr>
                <w:rFonts w:ascii="Times New Roman" w:hAnsi="Times New Roman" w:cs="Times New Roman"/>
                <w:sz w:val="24"/>
                <w:szCs w:val="24"/>
              </w:rPr>
              <w:t xml:space="preserve"> not domain specific to them, which is a positively correlated result from the achieved statistics.</w:t>
            </w:r>
          </w:p>
        </w:tc>
      </w:tr>
      <w:tr w:rsidR="00365A43" w:rsidRPr="006B5E91" w14:paraId="517DC20F" w14:textId="77777777" w:rsidTr="002D1BDE">
        <w:tc>
          <w:tcPr>
            <w:tcW w:w="1886" w:type="dxa"/>
          </w:tcPr>
          <w:p w14:paraId="3C47109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D5358AE" w14:textId="23FA6590"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365A43" w:rsidRPr="006B5E91" w14:paraId="2A158E2A" w14:textId="77777777" w:rsidTr="002D1BDE">
        <w:tc>
          <w:tcPr>
            <w:tcW w:w="1886" w:type="dxa"/>
          </w:tcPr>
          <w:p w14:paraId="608A91C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F07D224" w14:textId="7492C2A7"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365A43" w:rsidRPr="006B5E91" w14:paraId="10DA8763" w14:textId="77777777" w:rsidTr="002D1BDE">
        <w:tc>
          <w:tcPr>
            <w:tcW w:w="9350" w:type="dxa"/>
            <w:gridSpan w:val="2"/>
          </w:tcPr>
          <w:p w14:paraId="67872ACB"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7456" behindDoc="0" locked="0" layoutInCell="1" allowOverlap="1" wp14:anchorId="519CBBBF" wp14:editId="04DB7079">
                  <wp:simplePos x="0" y="0"/>
                  <wp:positionH relativeFrom="column">
                    <wp:posOffset>-5080</wp:posOffset>
                  </wp:positionH>
                  <wp:positionV relativeFrom="paragraph">
                    <wp:posOffset>225425</wp:posOffset>
                  </wp:positionV>
                  <wp:extent cx="4010025" cy="1562100"/>
                  <wp:effectExtent l="0" t="0" r="952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401F6E62" w14:textId="47819778"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365A43" w:rsidRPr="006B5E91" w14:paraId="553D5DED" w14:textId="77777777" w:rsidTr="002D1BDE">
        <w:tc>
          <w:tcPr>
            <w:tcW w:w="9350" w:type="dxa"/>
            <w:gridSpan w:val="2"/>
          </w:tcPr>
          <w:p w14:paraId="74900C86"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11BE364E" w14:textId="77777777" w:rsidTr="002D1BDE">
        <w:tc>
          <w:tcPr>
            <w:tcW w:w="1886" w:type="dxa"/>
          </w:tcPr>
          <w:p w14:paraId="2A88960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E201" w14:textId="2E48371B"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365A43" w:rsidRPr="006B5E91" w14:paraId="1101DAA8" w14:textId="77777777" w:rsidTr="002D1BDE">
        <w:tc>
          <w:tcPr>
            <w:tcW w:w="1886" w:type="dxa"/>
          </w:tcPr>
          <w:p w14:paraId="4935FE1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760A0B4" w14:textId="4337A91D"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365A43" w:rsidRPr="006B5E91" w14:paraId="5A94ADD5" w14:textId="77777777" w:rsidTr="002D1BDE">
        <w:tc>
          <w:tcPr>
            <w:tcW w:w="9350" w:type="dxa"/>
            <w:gridSpan w:val="2"/>
          </w:tcPr>
          <w:p w14:paraId="29D9625C"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17513F" w14:textId="139F2B35"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9504" behindDoc="0" locked="0" layoutInCell="1" allowOverlap="1" wp14:anchorId="5C49442E" wp14:editId="01C96DD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365A43" w:rsidRPr="006B5E91" w14:paraId="3CF8907F" w14:textId="77777777" w:rsidTr="002D1BDE">
        <w:tc>
          <w:tcPr>
            <w:tcW w:w="9350" w:type="dxa"/>
            <w:gridSpan w:val="2"/>
          </w:tcPr>
          <w:p w14:paraId="467621B9"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3D92C778" w14:textId="77777777" w:rsidTr="002D1BDE">
        <w:tc>
          <w:tcPr>
            <w:tcW w:w="1886" w:type="dxa"/>
          </w:tcPr>
          <w:p w14:paraId="14DDBD5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9B48659" w14:textId="0F3E8C6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365A43" w:rsidRPr="006B5E91" w14:paraId="0E8F0506" w14:textId="77777777" w:rsidTr="002D1BDE">
        <w:tc>
          <w:tcPr>
            <w:tcW w:w="1886" w:type="dxa"/>
          </w:tcPr>
          <w:p w14:paraId="42FB16D8"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5A8248D" w14:textId="07ED41B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365A43" w:rsidRPr="006B5E91" w14:paraId="03FE4F52" w14:textId="77777777" w:rsidTr="002D1BDE">
        <w:tc>
          <w:tcPr>
            <w:tcW w:w="9350" w:type="dxa"/>
            <w:gridSpan w:val="2"/>
          </w:tcPr>
          <w:p w14:paraId="2F3A7290"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71552" behindDoc="0" locked="0" layoutInCell="1" allowOverlap="1" wp14:anchorId="58C2E6B2" wp14:editId="48192BBB">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2FB0BBE" w14:textId="7049C2CB"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365A43" w:rsidRPr="006B5E91" w14:paraId="153F4D0E" w14:textId="77777777" w:rsidTr="002D1BDE">
        <w:tc>
          <w:tcPr>
            <w:tcW w:w="9350" w:type="dxa"/>
            <w:gridSpan w:val="2"/>
          </w:tcPr>
          <w:p w14:paraId="01F0FDA5"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7F1DD605" w14:textId="77777777" w:rsidTr="002D1BDE">
        <w:tc>
          <w:tcPr>
            <w:tcW w:w="1886" w:type="dxa"/>
          </w:tcPr>
          <w:p w14:paraId="4E35A15B"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A7BEC1C" w14:textId="151488BA"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365A43" w:rsidRPr="006B5E91" w14:paraId="59CBC53A" w14:textId="77777777" w:rsidTr="002D1BDE">
        <w:tc>
          <w:tcPr>
            <w:tcW w:w="1886" w:type="dxa"/>
          </w:tcPr>
          <w:p w14:paraId="36A874B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792E799" w14:textId="1F694884"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365A43" w:rsidRPr="006B5E91" w14:paraId="0E3BF6A3" w14:textId="77777777" w:rsidTr="002D1BDE">
        <w:tc>
          <w:tcPr>
            <w:tcW w:w="9350" w:type="dxa"/>
            <w:gridSpan w:val="2"/>
          </w:tcPr>
          <w:p w14:paraId="46AF4C8E"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1EF8E88" w14:textId="4E18B927" w:rsidR="00365A43" w:rsidRPr="006B5E91" w:rsidRDefault="00365A43" w:rsidP="00365A43">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8A885C1" w14:textId="634D946C" w:rsidR="00125B7B" w:rsidRPr="006B5E91" w:rsidRDefault="00125B7B" w:rsidP="00262387">
      <w:pPr>
        <w:rPr>
          <w:rFonts w:ascii="Times New Roman" w:hAnsi="Times New Roman" w:cs="Times New Roman"/>
        </w:rPr>
      </w:pPr>
      <w:bookmarkStart w:id="345" w:name="_A.3._Survey_thematic"/>
      <w:bookmarkEnd w:id="345"/>
    </w:p>
    <w:p w14:paraId="7DBC2C45" w14:textId="778F8AB7" w:rsidR="00F31AF9" w:rsidRPr="006B5E91" w:rsidRDefault="00F31AF9" w:rsidP="00F31AF9">
      <w:pPr>
        <w:pStyle w:val="Caption"/>
        <w:keepNext/>
        <w:jc w:val="center"/>
        <w:rPr>
          <w:rFonts w:ascii="Times New Roman" w:hAnsi="Times New Roman" w:cs="Times New Roman"/>
          <w:b w:val="0"/>
          <w:bCs w:val="0"/>
          <w:smallCaps w:val="0"/>
          <w:sz w:val="24"/>
          <w:szCs w:val="24"/>
        </w:rPr>
      </w:pPr>
      <w:bookmarkStart w:id="346" w:name="_Toc121126710"/>
      <w:bookmarkStart w:id="347" w:name="_Toc12564974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6"/>
      <w:bookmarkEnd w:id="347"/>
    </w:p>
    <w:tbl>
      <w:tblPr>
        <w:tblStyle w:val="TableGrid"/>
        <w:tblW w:w="0" w:type="auto"/>
        <w:tblLook w:val="04A0" w:firstRow="1" w:lastRow="0" w:firstColumn="1" w:lastColumn="0" w:noHBand="0" w:noVBand="1"/>
      </w:tblPr>
      <w:tblGrid>
        <w:gridCol w:w="4495"/>
        <w:gridCol w:w="4855"/>
      </w:tblGrid>
      <w:tr w:rsidR="00F31AF9" w:rsidRPr="006B5E91" w14:paraId="23095960" w14:textId="77777777" w:rsidTr="002D1BDE">
        <w:tc>
          <w:tcPr>
            <w:tcW w:w="4495" w:type="dxa"/>
          </w:tcPr>
          <w:p w14:paraId="36FB45E5"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tcPr>
          <w:p w14:paraId="60B536E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F31AF9" w:rsidRPr="006B5E91" w14:paraId="76950BF2" w14:textId="77777777" w:rsidTr="002D1BDE">
        <w:tc>
          <w:tcPr>
            <w:tcW w:w="4495" w:type="dxa"/>
          </w:tcPr>
          <w:p w14:paraId="0C39B381" w14:textId="58F9F8A2" w:rsidR="00F31AF9" w:rsidRPr="006B5E91" w:rsidRDefault="0084012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A810B1"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F31AF9" w:rsidRPr="006B5E91" w14:paraId="5966DA3D" w14:textId="77777777" w:rsidTr="002D1BDE">
        <w:tc>
          <w:tcPr>
            <w:tcW w:w="4495" w:type="dxa"/>
          </w:tcPr>
          <w:p w14:paraId="4EF84537" w14:textId="4D788227" w:rsidR="00F31AF9" w:rsidRPr="006B5E91" w:rsidRDefault="0084012C"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25842407" w14:textId="2B44F310" w:rsidR="00F31AF9" w:rsidRPr="006B5E91" w:rsidRDefault="0084012C" w:rsidP="002D1BDE">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DDB3D7C" w14:textId="77777777" w:rsidR="00F31AF9" w:rsidRPr="006B5E91" w:rsidRDefault="00F31AF9" w:rsidP="00F31AF9">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E215FB" w:rsidRPr="006B5E91" w14:paraId="2B68BC2E" w14:textId="77777777" w:rsidTr="00E215FB">
        <w:tc>
          <w:tcPr>
            <w:tcW w:w="1615" w:type="dxa"/>
          </w:tcPr>
          <w:p w14:paraId="7ED27ACF"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tcPr>
          <w:p w14:paraId="6BBE6350"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E215FB" w:rsidRPr="006B5E91" w14:paraId="71D67A3E" w14:textId="77777777" w:rsidTr="00E215FB">
        <w:tc>
          <w:tcPr>
            <w:tcW w:w="1615" w:type="dxa"/>
          </w:tcPr>
          <w:p w14:paraId="6C07EC81" w14:textId="4245E3BE" w:rsidR="00E215FB" w:rsidRPr="006B5E91" w:rsidRDefault="00E215F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0708FFC3" w14:textId="221E587A"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E215FB" w:rsidRPr="006B5E91" w14:paraId="55CB42FC" w14:textId="77777777" w:rsidTr="00E215FB">
        <w:tc>
          <w:tcPr>
            <w:tcW w:w="1615" w:type="dxa"/>
          </w:tcPr>
          <w:p w14:paraId="4C1C7E14" w14:textId="5CF2C67D"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C1DB248" w14:textId="40FFEBD5"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1E6E0513" w14:textId="7708AF29" w:rsidR="000A694F" w:rsidRPr="006B5E91" w:rsidRDefault="00CD68A9" w:rsidP="000A694F">
      <w:pPr>
        <w:pStyle w:val="Heading1"/>
        <w:spacing w:line="360" w:lineRule="auto"/>
        <w:rPr>
          <w:rFonts w:ascii="Times New Roman" w:hAnsi="Times New Roman" w:cs="Times New Roman"/>
          <w:b/>
          <w:bCs/>
          <w:sz w:val="28"/>
          <w:szCs w:val="28"/>
        </w:rPr>
      </w:pPr>
      <w:bookmarkStart w:id="348" w:name="_A.3._Interview_thematic"/>
      <w:bookmarkStart w:id="349" w:name="_B.3._Interview_analysis"/>
      <w:bookmarkStart w:id="350" w:name="_Toc125663169"/>
      <w:bookmarkStart w:id="351" w:name="_Toc126571500"/>
      <w:bookmarkEnd w:id="348"/>
      <w:bookmarkEnd w:id="349"/>
      <w:r w:rsidRPr="006B5E91">
        <w:rPr>
          <w:rFonts w:ascii="Times New Roman" w:hAnsi="Times New Roman" w:cs="Times New Roman"/>
          <w:b/>
          <w:bCs/>
          <w:sz w:val="28"/>
          <w:szCs w:val="28"/>
        </w:rPr>
        <w:lastRenderedPageBreak/>
        <w:t>B</w:t>
      </w:r>
      <w:r w:rsidR="000A694F" w:rsidRPr="006B5E91">
        <w:rPr>
          <w:rFonts w:ascii="Times New Roman" w:hAnsi="Times New Roman" w:cs="Times New Roman"/>
          <w:b/>
          <w:bCs/>
          <w:sz w:val="28"/>
          <w:szCs w:val="28"/>
        </w:rPr>
        <w:t>.</w:t>
      </w:r>
      <w:r w:rsidRPr="006B5E91">
        <w:rPr>
          <w:rFonts w:ascii="Times New Roman" w:hAnsi="Times New Roman" w:cs="Times New Roman"/>
          <w:b/>
          <w:bCs/>
          <w:sz w:val="28"/>
          <w:szCs w:val="28"/>
        </w:rPr>
        <w:t>3</w:t>
      </w:r>
      <w:r w:rsidR="000A694F" w:rsidRPr="006B5E91">
        <w:rPr>
          <w:rFonts w:ascii="Times New Roman" w:hAnsi="Times New Roman" w:cs="Times New Roman"/>
          <w:b/>
          <w:bCs/>
          <w:sz w:val="28"/>
          <w:szCs w:val="28"/>
        </w:rPr>
        <w:t xml:space="preserve">. </w:t>
      </w:r>
      <w:r w:rsidR="0001106E" w:rsidRPr="006B5E91">
        <w:rPr>
          <w:rFonts w:ascii="Times New Roman" w:hAnsi="Times New Roman" w:cs="Times New Roman"/>
          <w:b/>
          <w:bCs/>
          <w:sz w:val="28"/>
          <w:szCs w:val="28"/>
        </w:rPr>
        <w:t xml:space="preserve">Interview </w:t>
      </w:r>
      <w:r w:rsidR="000A694F" w:rsidRPr="006B5E91">
        <w:rPr>
          <w:rFonts w:ascii="Times New Roman" w:hAnsi="Times New Roman" w:cs="Times New Roman"/>
          <w:b/>
          <w:bCs/>
          <w:sz w:val="28"/>
          <w:szCs w:val="28"/>
        </w:rPr>
        <w:t>analysis</w:t>
      </w:r>
      <w:bookmarkEnd w:id="350"/>
      <w:bookmarkEnd w:id="351"/>
    </w:p>
    <w:p w14:paraId="4DAA17AE" w14:textId="58C983E4" w:rsidR="00EA6CBE" w:rsidRPr="006B5E91" w:rsidRDefault="00EA6CBE" w:rsidP="00EA6CBE">
      <w:pPr>
        <w:pStyle w:val="Caption"/>
        <w:keepNext/>
        <w:jc w:val="center"/>
        <w:rPr>
          <w:rFonts w:ascii="Times New Roman" w:hAnsi="Times New Roman" w:cs="Times New Roman"/>
          <w:b w:val="0"/>
          <w:bCs w:val="0"/>
          <w:smallCaps w:val="0"/>
          <w:sz w:val="24"/>
          <w:szCs w:val="24"/>
        </w:rPr>
      </w:pPr>
      <w:bookmarkStart w:id="352" w:name="_Toc121126702"/>
      <w:bookmarkStart w:id="353" w:name="_Toc12564975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terview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2"/>
      <w:bookmarkEnd w:id="353"/>
    </w:p>
    <w:tbl>
      <w:tblPr>
        <w:tblStyle w:val="TableGrid"/>
        <w:tblW w:w="0" w:type="auto"/>
        <w:tblLook w:val="04A0" w:firstRow="1" w:lastRow="0" w:firstColumn="1" w:lastColumn="0" w:noHBand="0" w:noVBand="1"/>
      </w:tblPr>
      <w:tblGrid>
        <w:gridCol w:w="2965"/>
        <w:gridCol w:w="6385"/>
      </w:tblGrid>
      <w:tr w:rsidR="00EA6CBE" w:rsidRPr="006B5E91" w14:paraId="341DC291" w14:textId="77777777" w:rsidTr="00045E1F">
        <w:tc>
          <w:tcPr>
            <w:tcW w:w="2965" w:type="dxa"/>
          </w:tcPr>
          <w:p w14:paraId="115B44FB"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tcPr>
          <w:p w14:paraId="757211B2"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EA6CBE" w:rsidRPr="006B5E91" w14:paraId="64333B68" w14:textId="77777777" w:rsidTr="00045E1F">
        <w:tc>
          <w:tcPr>
            <w:tcW w:w="2965" w:type="dxa"/>
          </w:tcPr>
          <w:p w14:paraId="253C7E07" w14:textId="667A6A9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1CBB9AED" w14:textId="0699F2C6"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EA6CBE" w:rsidRPr="006B5E91" w14:paraId="7CC373BA" w14:textId="77777777" w:rsidTr="00045E1F">
        <w:tc>
          <w:tcPr>
            <w:tcW w:w="2965" w:type="dxa"/>
          </w:tcPr>
          <w:p w14:paraId="1C7ADF4C" w14:textId="29E714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30D52A45" w14:textId="408ACE82"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EA6CBE" w:rsidRPr="006B5E91" w14:paraId="31460C4F" w14:textId="77777777" w:rsidTr="00045E1F">
        <w:tc>
          <w:tcPr>
            <w:tcW w:w="2965" w:type="dxa"/>
          </w:tcPr>
          <w:p w14:paraId="713B9E87" w14:textId="7FD7FE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73D99E8" w14:textId="3475F3D9"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EA6CBE" w:rsidRPr="006B5E91" w14:paraId="0E9F2A2D" w14:textId="77777777" w:rsidTr="00045E1F">
        <w:tc>
          <w:tcPr>
            <w:tcW w:w="2965" w:type="dxa"/>
          </w:tcPr>
          <w:p w14:paraId="675300EC" w14:textId="450178BD"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76574FD9" w14:textId="1D92E854"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EA6CBE" w:rsidRPr="006B5E91" w14:paraId="6E62C661" w14:textId="77777777" w:rsidTr="00045E1F">
        <w:tc>
          <w:tcPr>
            <w:tcW w:w="2965" w:type="dxa"/>
          </w:tcPr>
          <w:p w14:paraId="18E23A0C" w14:textId="70912C8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39D9AA30" w14:textId="7F4E8479" w:rsidR="00817FFC"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045E1F" w:rsidRPr="006B5E91" w14:paraId="46FC3840" w14:textId="77777777" w:rsidTr="00045E1F">
        <w:tc>
          <w:tcPr>
            <w:tcW w:w="2965" w:type="dxa"/>
          </w:tcPr>
          <w:p w14:paraId="2FDF4E3A" w14:textId="65BCB293"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24C8D0BA" w14:textId="2DAF2F40"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045E1F" w:rsidRPr="006B5E91" w14:paraId="7372FB4D" w14:textId="77777777" w:rsidTr="00045E1F">
        <w:tc>
          <w:tcPr>
            <w:tcW w:w="2965" w:type="dxa"/>
          </w:tcPr>
          <w:p w14:paraId="5A85C05B" w14:textId="7761E26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58313960" w14:textId="0B7E03F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045E1F" w:rsidRPr="006B5E91" w14:paraId="1E0B37CA" w14:textId="77777777" w:rsidTr="00045E1F">
        <w:tc>
          <w:tcPr>
            <w:tcW w:w="2965" w:type="dxa"/>
          </w:tcPr>
          <w:p w14:paraId="34D5EF71" w14:textId="0BFA6DA9"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0E4F94C6" w14:textId="38E9A21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045E1F" w:rsidRPr="006B5E91" w14:paraId="29D1D2EC" w14:textId="77777777" w:rsidTr="00045E1F">
        <w:tc>
          <w:tcPr>
            <w:tcW w:w="2965" w:type="dxa"/>
          </w:tcPr>
          <w:p w14:paraId="6C829A93" w14:textId="4948580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6970DCC1" w14:textId="7BCCEACE"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045E1F" w:rsidRPr="006B5E91" w14:paraId="4C4F27F9" w14:textId="77777777" w:rsidTr="00045E1F">
        <w:tc>
          <w:tcPr>
            <w:tcW w:w="2965" w:type="dxa"/>
          </w:tcPr>
          <w:p w14:paraId="18DB9629" w14:textId="44BFBD75"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3B1C6B5A" w14:textId="25658E6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0C06AE39" w14:textId="397A300F" w:rsidR="00C1599A" w:rsidRPr="006B5E91" w:rsidRDefault="00C1599A" w:rsidP="00C1599A">
      <w:pPr>
        <w:pStyle w:val="Caption"/>
        <w:keepNext/>
        <w:rPr>
          <w:rFonts w:ascii="Times New Roman" w:hAnsi="Times New Roman" w:cs="Times New Roman"/>
          <w:b w:val="0"/>
          <w:bCs w:val="0"/>
          <w:smallCaps w:val="0"/>
          <w:sz w:val="24"/>
          <w:szCs w:val="24"/>
        </w:rPr>
      </w:pPr>
      <w:bookmarkStart w:id="354" w:name="_Toc121126711"/>
    </w:p>
    <w:tbl>
      <w:tblPr>
        <w:tblStyle w:val="TableGrid"/>
        <w:tblW w:w="9355" w:type="dxa"/>
        <w:tblLook w:val="04A0" w:firstRow="1" w:lastRow="0" w:firstColumn="1" w:lastColumn="0" w:noHBand="0" w:noVBand="1"/>
      </w:tblPr>
      <w:tblGrid>
        <w:gridCol w:w="1776"/>
        <w:gridCol w:w="7579"/>
      </w:tblGrid>
      <w:tr w:rsidR="00045E1F" w:rsidRPr="006B5E91" w14:paraId="5DEA00FC" w14:textId="77777777" w:rsidTr="00D6355F">
        <w:tc>
          <w:tcPr>
            <w:tcW w:w="1776" w:type="dxa"/>
          </w:tcPr>
          <w:p w14:paraId="52425DB8"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tcPr>
          <w:p w14:paraId="571245A4"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045E1F" w:rsidRPr="006B5E91" w14:paraId="0E2188D5" w14:textId="77777777" w:rsidTr="00D6355F">
        <w:tc>
          <w:tcPr>
            <w:tcW w:w="1776" w:type="dxa"/>
          </w:tcPr>
          <w:p w14:paraId="5E38AB05" w14:textId="6FB91D26"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F05B762" w14:textId="2678312F" w:rsidR="00045E1F" w:rsidRPr="006B5E91" w:rsidRDefault="00045E1F" w:rsidP="00045E1F">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045E1F" w:rsidRPr="006B5E91" w14:paraId="0499FE4E" w14:textId="77777777" w:rsidTr="00D6355F">
        <w:tc>
          <w:tcPr>
            <w:tcW w:w="1776" w:type="dxa"/>
          </w:tcPr>
          <w:p w14:paraId="378B1D69" w14:textId="1EEE43F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6EF40A4D" w14:textId="1B453BB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 xml:space="preserve">of the interviewees pointed out similar transformers architectures which they have used and found impressive results, which are mostly BERT, GPT-2, </w:t>
            </w:r>
            <w:r w:rsidRPr="007C6B41">
              <w:rPr>
                <w:rFonts w:ascii="Times New Roman" w:hAnsi="Times New Roman" w:cs="Times New Roman"/>
                <w:sz w:val="24"/>
                <w:szCs w:val="24"/>
              </w:rPr>
              <w:t>Roberta</w:t>
            </w:r>
            <w:r w:rsidRPr="007C6B41">
              <w:rPr>
                <w:rFonts w:ascii="Times New Roman" w:hAnsi="Times New Roman" w:cs="Times New Roman"/>
                <w:sz w:val="24"/>
                <w:szCs w:val="24"/>
              </w:rPr>
              <w:t>, T5</w:t>
            </w:r>
            <w:r>
              <w:rPr>
                <w:rFonts w:ascii="Times New Roman" w:hAnsi="Times New Roman" w:cs="Times New Roman"/>
                <w:sz w:val="24"/>
                <w:szCs w:val="24"/>
              </w:rPr>
              <w:t xml:space="preserve"> etc... where they have explored not only with text summarization but also when other NLP areas such as sentiment analysis, </w:t>
            </w:r>
            <w:r>
              <w:rPr>
                <w:rFonts w:ascii="Times New Roman" w:hAnsi="Times New Roman" w:cs="Times New Roman"/>
                <w:sz w:val="24"/>
                <w:szCs w:val="24"/>
              </w:rPr>
              <w:lastRenderedPageBreak/>
              <w:t>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045E1F" w:rsidRPr="006B5E91" w14:paraId="68B1FC5A" w14:textId="77777777" w:rsidTr="00D6355F">
        <w:tc>
          <w:tcPr>
            <w:tcW w:w="1776" w:type="dxa"/>
          </w:tcPr>
          <w:p w14:paraId="22BDA05F" w14:textId="0D74F72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ation</w:t>
            </w:r>
          </w:p>
        </w:tc>
        <w:tc>
          <w:tcPr>
            <w:tcW w:w="7579" w:type="dxa"/>
          </w:tcPr>
          <w:p w14:paraId="5FBE3287" w14:textId="33106432"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045E1F" w:rsidRPr="006B5E91" w14:paraId="7D2D8495" w14:textId="77777777" w:rsidTr="00D6355F">
        <w:tc>
          <w:tcPr>
            <w:tcW w:w="1776" w:type="dxa"/>
          </w:tcPr>
          <w:p w14:paraId="0F2B0A1A" w14:textId="63CFAE6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012F2F29" w14:textId="131F4D4A"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045E1F" w:rsidRPr="006B5E91" w14:paraId="379D64A6" w14:textId="77777777" w:rsidTr="00D6355F">
        <w:tc>
          <w:tcPr>
            <w:tcW w:w="1776" w:type="dxa"/>
          </w:tcPr>
          <w:p w14:paraId="01B577C7" w14:textId="7348465D"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29C0CE68" w14:textId="683809AF"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D6355F" w:rsidRPr="006B5E91" w14:paraId="4642F435" w14:textId="77777777" w:rsidTr="00D6355F">
        <w:tc>
          <w:tcPr>
            <w:tcW w:w="1776" w:type="dxa"/>
          </w:tcPr>
          <w:p w14:paraId="6D678D96" w14:textId="37E4F924"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38AFAB14" w14:textId="135FAC36"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D6355F" w:rsidRPr="006B5E91" w14:paraId="669DBC27" w14:textId="77777777" w:rsidTr="00D6355F">
        <w:tc>
          <w:tcPr>
            <w:tcW w:w="1776" w:type="dxa"/>
          </w:tcPr>
          <w:p w14:paraId="3360CB51" w14:textId="05BD72A9"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2364A1BE" w14:textId="427213B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D6355F" w:rsidRPr="006B5E91" w14:paraId="6A212DEC" w14:textId="77777777" w:rsidTr="00D6355F">
        <w:tc>
          <w:tcPr>
            <w:tcW w:w="1776" w:type="dxa"/>
          </w:tcPr>
          <w:p w14:paraId="64F370F6" w14:textId="295FE3F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A416734" w14:textId="55F234DB"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D6355F" w:rsidRPr="006B5E91" w14:paraId="7353B1A7" w14:textId="77777777" w:rsidTr="00D6355F">
        <w:tc>
          <w:tcPr>
            <w:tcW w:w="1776" w:type="dxa"/>
          </w:tcPr>
          <w:p w14:paraId="112679F4" w14:textId="57A6FFC1"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0C2144A9" w14:textId="214088A0"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D6355F" w:rsidRPr="006B5E91" w14:paraId="1C1DDED8" w14:textId="77777777" w:rsidTr="00D6355F">
        <w:tc>
          <w:tcPr>
            <w:tcW w:w="1776" w:type="dxa"/>
          </w:tcPr>
          <w:p w14:paraId="085AB815" w14:textId="30E5EE9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s</w:t>
            </w:r>
          </w:p>
        </w:tc>
        <w:tc>
          <w:tcPr>
            <w:tcW w:w="7579" w:type="dxa"/>
          </w:tcPr>
          <w:p w14:paraId="1B54B7DA" w14:textId="5D36EBE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candidates and NLP experts suggested the importance of evaluations when it comes to dealing with the adaptive generalization model since this can be used in any domain, therefore suggesting the author of the project to explore maximum of 3 domains when working with so </w:t>
            </w:r>
            <w:proofErr w:type="spellStart"/>
            <w:r>
              <w:rPr>
                <w:rFonts w:ascii="Times New Roman" w:hAnsi="Times New Roman" w:cs="Times New Roman"/>
                <w:sz w:val="24"/>
                <w:szCs w:val="24"/>
              </w:rPr>
              <w:t>its</w:t>
            </w:r>
            <w:proofErr w:type="spellEnd"/>
            <w:r>
              <w:rPr>
                <w:rFonts w:ascii="Times New Roman" w:hAnsi="Times New Roman" w:cs="Times New Roman"/>
                <w:sz w:val="24"/>
                <w:szCs w:val="24"/>
              </w:rPr>
              <w:t xml:space="preserve"> easier to compare the evaluation results else it will be confusing when demonstrating the work to anyone.</w:t>
            </w:r>
          </w:p>
        </w:tc>
      </w:tr>
    </w:tbl>
    <w:p w14:paraId="7FD245AA" w14:textId="77777777" w:rsidR="00D6355F" w:rsidRDefault="00D6355F" w:rsidP="002965BA">
      <w:pPr>
        <w:pStyle w:val="Caption"/>
        <w:keepNext/>
        <w:jc w:val="center"/>
        <w:rPr>
          <w:rFonts w:ascii="Times New Roman" w:hAnsi="Times New Roman" w:cs="Times New Roman"/>
          <w:b w:val="0"/>
          <w:bCs w:val="0"/>
          <w:smallCaps w:val="0"/>
          <w:sz w:val="24"/>
          <w:szCs w:val="24"/>
        </w:rPr>
      </w:pPr>
      <w:bookmarkStart w:id="355" w:name="_Toc125649751"/>
    </w:p>
    <w:p w14:paraId="644E1D60" w14:textId="41115D0C" w:rsidR="002965BA" w:rsidRPr="006B5E91" w:rsidRDefault="002965BA" w:rsidP="002965BA">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Interview participant </w:t>
      </w:r>
      <w:r w:rsidR="00D6355F">
        <w:rPr>
          <w:rFonts w:ascii="Times New Roman" w:hAnsi="Times New Roman" w:cs="Times New Roman"/>
          <w:b w:val="0"/>
          <w:bCs w:val="0"/>
          <w:smallCaps w:val="0"/>
          <w:sz w:val="24"/>
          <w:szCs w:val="24"/>
        </w:rPr>
        <w:t>inform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4"/>
      <w:bookmarkEnd w:id="355"/>
    </w:p>
    <w:tbl>
      <w:tblPr>
        <w:tblStyle w:val="TableGrid"/>
        <w:tblW w:w="0" w:type="auto"/>
        <w:tblLook w:val="04A0" w:firstRow="1" w:lastRow="0" w:firstColumn="1" w:lastColumn="0" w:noHBand="0" w:noVBand="1"/>
      </w:tblPr>
      <w:tblGrid>
        <w:gridCol w:w="1376"/>
        <w:gridCol w:w="2137"/>
        <w:gridCol w:w="4042"/>
        <w:gridCol w:w="1795"/>
      </w:tblGrid>
      <w:tr w:rsidR="009E31C3" w:rsidRPr="006B5E91" w14:paraId="16C4951E" w14:textId="77777777" w:rsidTr="00D4037B">
        <w:tc>
          <w:tcPr>
            <w:tcW w:w="1376" w:type="dxa"/>
          </w:tcPr>
          <w:p w14:paraId="23C9DF31" w14:textId="77777777" w:rsidR="009E31C3" w:rsidRPr="00D4037B" w:rsidRDefault="009E31C3" w:rsidP="002D1BDE">
            <w:pPr>
              <w:spacing w:line="360" w:lineRule="auto"/>
              <w:jc w:val="both"/>
              <w:rPr>
                <w:rFonts w:ascii="Times New Roman" w:hAnsi="Times New Roman" w:cs="Times New Roman"/>
                <w:b/>
                <w:bCs/>
                <w:sz w:val="24"/>
                <w:szCs w:val="24"/>
              </w:rPr>
            </w:pPr>
            <w:r w:rsidRPr="00D4037B">
              <w:rPr>
                <w:rFonts w:ascii="Times New Roman" w:hAnsi="Times New Roman" w:cs="Times New Roman"/>
                <w:b/>
                <w:bCs/>
                <w:sz w:val="24"/>
                <w:szCs w:val="24"/>
              </w:rPr>
              <w:t>Participant ID</w:t>
            </w:r>
          </w:p>
        </w:tc>
        <w:tc>
          <w:tcPr>
            <w:tcW w:w="2137" w:type="dxa"/>
          </w:tcPr>
          <w:p w14:paraId="7843E253" w14:textId="3EE4AA31" w:rsidR="009E31C3" w:rsidRPr="00D4037B" w:rsidRDefault="009E31C3" w:rsidP="002D1BDE">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Name</w:t>
            </w:r>
            <w:r w:rsidR="00D4037B" w:rsidRPr="00D4037B">
              <w:rPr>
                <w:rFonts w:ascii="Times New Roman" w:hAnsi="Times New Roman" w:cs="Times New Roman"/>
                <w:b/>
                <w:bCs/>
                <w:sz w:val="24"/>
                <w:szCs w:val="24"/>
              </w:rPr>
              <w:t xml:space="preserve"> </w:t>
            </w:r>
          </w:p>
        </w:tc>
        <w:tc>
          <w:tcPr>
            <w:tcW w:w="4042" w:type="dxa"/>
          </w:tcPr>
          <w:p w14:paraId="1284232F" w14:textId="2C9C46B7" w:rsidR="009E31C3" w:rsidRPr="00D4037B" w:rsidRDefault="009E31C3" w:rsidP="002D1BDE">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Designation/Affiliations</w:t>
            </w:r>
          </w:p>
        </w:tc>
        <w:tc>
          <w:tcPr>
            <w:tcW w:w="1795" w:type="dxa"/>
          </w:tcPr>
          <w:p w14:paraId="72468761" w14:textId="459DED34" w:rsidR="009E31C3" w:rsidRPr="00D4037B" w:rsidRDefault="009E31C3" w:rsidP="002D1BDE">
            <w:pPr>
              <w:spacing w:line="360" w:lineRule="auto"/>
              <w:rPr>
                <w:rFonts w:ascii="Times New Roman" w:hAnsi="Times New Roman" w:cs="Times New Roman"/>
                <w:sz w:val="24"/>
                <w:szCs w:val="24"/>
              </w:rPr>
            </w:pPr>
            <w:r w:rsidRPr="00D4037B">
              <w:rPr>
                <w:rFonts w:ascii="Times New Roman" w:hAnsi="Times New Roman" w:cs="Times New Roman"/>
                <w:b/>
                <w:bCs/>
                <w:sz w:val="24"/>
                <w:szCs w:val="24"/>
              </w:rPr>
              <w:t xml:space="preserve">Expertise </w:t>
            </w:r>
          </w:p>
        </w:tc>
      </w:tr>
      <w:tr w:rsidR="009E31C3" w:rsidRPr="006B5E91" w14:paraId="68D28845" w14:textId="77777777" w:rsidTr="00D4037B">
        <w:tc>
          <w:tcPr>
            <w:tcW w:w="1376" w:type="dxa"/>
          </w:tcPr>
          <w:p w14:paraId="0E996390" w14:textId="77777777" w:rsidR="009E31C3" w:rsidRPr="00D4037B" w:rsidRDefault="009E31C3" w:rsidP="002D1BDE">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1</w:t>
            </w:r>
          </w:p>
        </w:tc>
        <w:tc>
          <w:tcPr>
            <w:tcW w:w="2137" w:type="dxa"/>
          </w:tcPr>
          <w:p w14:paraId="642FAA98" w14:textId="60E250C6" w:rsidR="009E31C3" w:rsidRPr="00D4037B" w:rsidRDefault="00D4037B" w:rsidP="002D1BDE">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Ms. </w:t>
            </w:r>
            <w:r w:rsidR="009E31C3" w:rsidRPr="00D4037B">
              <w:rPr>
                <w:rFonts w:ascii="Times New Roman" w:hAnsi="Times New Roman" w:cs="Times New Roman"/>
                <w:sz w:val="24"/>
                <w:szCs w:val="24"/>
              </w:rPr>
              <w:t>Kanishka Silva</w:t>
            </w:r>
          </w:p>
        </w:tc>
        <w:tc>
          <w:tcPr>
            <w:tcW w:w="4042" w:type="dxa"/>
          </w:tcPr>
          <w:p w14:paraId="2D8D3F9D" w14:textId="5D5000A5" w:rsidR="009E31C3" w:rsidRPr="00D4037B" w:rsidRDefault="009E31C3" w:rsidP="002D1BDE">
            <w:pPr>
              <w:spacing w:line="360" w:lineRule="auto"/>
              <w:rPr>
                <w:rFonts w:ascii="Times New Roman" w:hAnsi="Times New Roman" w:cs="Times New Roman"/>
                <w:sz w:val="24"/>
                <w:szCs w:val="24"/>
              </w:rPr>
            </w:pPr>
            <w:r w:rsidRPr="00D4037B">
              <w:rPr>
                <w:rFonts w:ascii="Times New Roman" w:hAnsi="Times New Roman" w:cs="Times New Roman"/>
                <w:sz w:val="24"/>
                <w:szCs w:val="24"/>
              </w:rPr>
              <w:t>PhD Research Student in Computational Linguistics</w:t>
            </w:r>
          </w:p>
        </w:tc>
        <w:tc>
          <w:tcPr>
            <w:tcW w:w="1795" w:type="dxa"/>
          </w:tcPr>
          <w:p w14:paraId="1ECE3BA2" w14:textId="73E1D5BB" w:rsidR="009E31C3" w:rsidRPr="00D4037B" w:rsidRDefault="009E31C3" w:rsidP="002D1BDE">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9E31C3" w:rsidRPr="006B5E91" w14:paraId="427E4B6A" w14:textId="77777777" w:rsidTr="00D4037B">
        <w:tc>
          <w:tcPr>
            <w:tcW w:w="1376" w:type="dxa"/>
          </w:tcPr>
          <w:p w14:paraId="6FC2B7C6" w14:textId="77777777" w:rsidR="009E31C3" w:rsidRPr="00D4037B" w:rsidRDefault="009E31C3" w:rsidP="002D1BDE">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2</w:t>
            </w:r>
          </w:p>
        </w:tc>
        <w:tc>
          <w:tcPr>
            <w:tcW w:w="2137" w:type="dxa"/>
          </w:tcPr>
          <w:p w14:paraId="71AC9E6B" w14:textId="24A9DD85" w:rsidR="009E31C3" w:rsidRPr="00D4037B" w:rsidRDefault="00D4037B" w:rsidP="002D1BDE">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Mr. </w:t>
            </w:r>
            <w:r w:rsidR="009E31C3" w:rsidRPr="00D4037B">
              <w:rPr>
                <w:rFonts w:ascii="Times New Roman" w:hAnsi="Times New Roman" w:cs="Times New Roman"/>
                <w:sz w:val="24"/>
                <w:szCs w:val="24"/>
              </w:rPr>
              <w:t>Nihal Kodikara</w:t>
            </w:r>
          </w:p>
        </w:tc>
        <w:tc>
          <w:tcPr>
            <w:tcW w:w="4042" w:type="dxa"/>
          </w:tcPr>
          <w:p w14:paraId="1C1118AC" w14:textId="3863A678" w:rsidR="009E31C3" w:rsidRPr="00D4037B" w:rsidRDefault="009E31C3" w:rsidP="002D1BDE">
            <w:pPr>
              <w:spacing w:line="360" w:lineRule="auto"/>
              <w:rPr>
                <w:rFonts w:ascii="Times New Roman" w:hAnsi="Times New Roman" w:cs="Times New Roman"/>
                <w:sz w:val="24"/>
                <w:szCs w:val="24"/>
              </w:rPr>
            </w:pPr>
            <w:r w:rsidRPr="00D4037B">
              <w:rPr>
                <w:rFonts w:ascii="Times New Roman" w:hAnsi="Times New Roman" w:cs="Times New Roman"/>
                <w:sz w:val="24"/>
                <w:szCs w:val="24"/>
              </w:rPr>
              <w:t>Machine Learning Expertise | Lecturer with PhD</w:t>
            </w:r>
          </w:p>
        </w:tc>
        <w:tc>
          <w:tcPr>
            <w:tcW w:w="1795" w:type="dxa"/>
          </w:tcPr>
          <w:p w14:paraId="56EC4E22" w14:textId="770DAF95" w:rsidR="009E31C3" w:rsidRPr="00D4037B" w:rsidRDefault="009E31C3" w:rsidP="002D1BDE">
            <w:pPr>
              <w:spacing w:line="360" w:lineRule="auto"/>
              <w:rPr>
                <w:rFonts w:ascii="Times New Roman" w:hAnsi="Times New Roman" w:cs="Times New Roman"/>
                <w:sz w:val="24"/>
                <w:szCs w:val="24"/>
              </w:rPr>
            </w:pPr>
            <w:r w:rsidRPr="00D4037B">
              <w:rPr>
                <w:rFonts w:ascii="Times New Roman" w:hAnsi="Times New Roman" w:cs="Times New Roman"/>
                <w:sz w:val="24"/>
                <w:szCs w:val="24"/>
              </w:rPr>
              <w:t>ML and Neural Networks</w:t>
            </w:r>
          </w:p>
        </w:tc>
      </w:tr>
      <w:tr w:rsidR="009E31C3" w:rsidRPr="006B5E91" w14:paraId="0C1D3993" w14:textId="77777777" w:rsidTr="00D4037B">
        <w:tc>
          <w:tcPr>
            <w:tcW w:w="1376" w:type="dxa"/>
          </w:tcPr>
          <w:p w14:paraId="021FEBEA" w14:textId="77777777" w:rsidR="009E31C3" w:rsidRPr="00D4037B" w:rsidRDefault="009E31C3" w:rsidP="002D1BDE">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3</w:t>
            </w:r>
          </w:p>
        </w:tc>
        <w:tc>
          <w:tcPr>
            <w:tcW w:w="2137" w:type="dxa"/>
          </w:tcPr>
          <w:p w14:paraId="35BE0F48" w14:textId="6A244D45" w:rsidR="009E31C3" w:rsidRPr="00D4037B" w:rsidRDefault="00D4037B" w:rsidP="009E31C3">
            <w:pPr>
              <w:rPr>
                <w:rFonts w:ascii="Times New Roman" w:hAnsi="Times New Roman" w:cs="Times New Roman"/>
                <w:sz w:val="24"/>
                <w:szCs w:val="24"/>
              </w:rPr>
            </w:pPr>
            <w:r w:rsidRPr="00D4037B">
              <w:rPr>
                <w:rFonts w:ascii="Times New Roman" w:hAnsi="Times New Roman" w:cs="Times New Roman"/>
                <w:sz w:val="24"/>
                <w:szCs w:val="24"/>
              </w:rPr>
              <w:t xml:space="preserve">Ms. </w:t>
            </w:r>
            <w:r w:rsidR="009E31C3" w:rsidRPr="00D4037B">
              <w:rPr>
                <w:rFonts w:ascii="Times New Roman" w:hAnsi="Times New Roman" w:cs="Times New Roman"/>
                <w:sz w:val="24"/>
                <w:szCs w:val="24"/>
              </w:rPr>
              <w:t>Rrubaa Panchendrarajan</w:t>
            </w:r>
          </w:p>
          <w:p w14:paraId="56BB6219" w14:textId="77777777" w:rsidR="009E31C3" w:rsidRPr="00D4037B" w:rsidRDefault="009E31C3" w:rsidP="002D1BDE">
            <w:pPr>
              <w:spacing w:line="360" w:lineRule="auto"/>
              <w:rPr>
                <w:rFonts w:ascii="Times New Roman" w:hAnsi="Times New Roman" w:cs="Times New Roman"/>
                <w:sz w:val="24"/>
                <w:szCs w:val="24"/>
              </w:rPr>
            </w:pPr>
          </w:p>
        </w:tc>
        <w:tc>
          <w:tcPr>
            <w:tcW w:w="4042" w:type="dxa"/>
          </w:tcPr>
          <w:p w14:paraId="1DAA31A6" w14:textId="419BD1AA" w:rsidR="009E31C3" w:rsidRPr="00D4037B" w:rsidRDefault="009E31C3" w:rsidP="002D1BDE">
            <w:pPr>
              <w:spacing w:line="360" w:lineRule="auto"/>
              <w:rPr>
                <w:rFonts w:ascii="Times New Roman" w:hAnsi="Times New Roman" w:cs="Times New Roman"/>
                <w:sz w:val="24"/>
                <w:szCs w:val="24"/>
              </w:rPr>
            </w:pPr>
            <w:r w:rsidRPr="00D4037B">
              <w:rPr>
                <w:rFonts w:ascii="Times New Roman" w:hAnsi="Times New Roman" w:cs="Times New Roman"/>
                <w:sz w:val="24"/>
                <w:szCs w:val="24"/>
              </w:rPr>
              <w:t>NLP Resear</w:t>
            </w:r>
            <w:bookmarkStart w:id="356" w:name="_GoBack"/>
            <w:bookmarkEnd w:id="356"/>
            <w:r w:rsidRPr="00D4037B">
              <w:rPr>
                <w:rFonts w:ascii="Times New Roman" w:hAnsi="Times New Roman" w:cs="Times New Roman"/>
                <w:sz w:val="24"/>
                <w:szCs w:val="24"/>
              </w:rPr>
              <w:t>cher</w:t>
            </w:r>
          </w:p>
        </w:tc>
        <w:tc>
          <w:tcPr>
            <w:tcW w:w="1795" w:type="dxa"/>
          </w:tcPr>
          <w:p w14:paraId="253F6548" w14:textId="0C5E3CDF" w:rsidR="009E31C3" w:rsidRPr="00D4037B" w:rsidRDefault="009E31C3" w:rsidP="002D1BDE">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9E31C3" w:rsidRPr="006B5E91" w14:paraId="5EE562D4" w14:textId="77777777" w:rsidTr="00D4037B">
        <w:tc>
          <w:tcPr>
            <w:tcW w:w="1376" w:type="dxa"/>
          </w:tcPr>
          <w:p w14:paraId="58367BA4" w14:textId="77777777" w:rsidR="009E31C3" w:rsidRPr="00D4037B" w:rsidRDefault="009E31C3" w:rsidP="002D1BDE">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4</w:t>
            </w:r>
          </w:p>
        </w:tc>
        <w:tc>
          <w:tcPr>
            <w:tcW w:w="2137" w:type="dxa"/>
          </w:tcPr>
          <w:p w14:paraId="798E47DF" w14:textId="08F45474" w:rsidR="009E31C3" w:rsidRPr="00D4037B" w:rsidRDefault="00D4037B" w:rsidP="002D1BDE">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Mr. </w:t>
            </w:r>
            <w:r w:rsidR="009E31C3" w:rsidRPr="00D4037B">
              <w:rPr>
                <w:rFonts w:ascii="Times New Roman" w:hAnsi="Times New Roman" w:cs="Times New Roman"/>
                <w:sz w:val="24"/>
                <w:szCs w:val="24"/>
              </w:rPr>
              <w:t>Pradeep Sanjaya</w:t>
            </w:r>
          </w:p>
        </w:tc>
        <w:tc>
          <w:tcPr>
            <w:tcW w:w="4042" w:type="dxa"/>
          </w:tcPr>
          <w:p w14:paraId="3D32281B" w14:textId="1F36415B" w:rsidR="009E31C3" w:rsidRPr="00D4037B" w:rsidRDefault="009E31C3" w:rsidP="002D1BDE">
            <w:pPr>
              <w:spacing w:line="360" w:lineRule="auto"/>
              <w:rPr>
                <w:rFonts w:ascii="Times New Roman" w:hAnsi="Times New Roman" w:cs="Times New Roman"/>
                <w:sz w:val="24"/>
                <w:szCs w:val="24"/>
              </w:rPr>
            </w:pPr>
            <w:r w:rsidRPr="00D4037B">
              <w:rPr>
                <w:rFonts w:ascii="Times New Roman" w:hAnsi="Times New Roman" w:cs="Times New Roman"/>
                <w:sz w:val="24"/>
                <w:szCs w:val="24"/>
              </w:rPr>
              <w:t>Software Architect</w:t>
            </w:r>
            <w:r w:rsidRPr="00D4037B">
              <w:rPr>
                <w:rFonts w:ascii="Times New Roman" w:hAnsi="Times New Roman" w:cs="Times New Roman"/>
                <w:sz w:val="24"/>
                <w:szCs w:val="24"/>
              </w:rPr>
              <w:t xml:space="preserve"> </w:t>
            </w:r>
          </w:p>
        </w:tc>
        <w:tc>
          <w:tcPr>
            <w:tcW w:w="1795" w:type="dxa"/>
          </w:tcPr>
          <w:p w14:paraId="4839725E" w14:textId="068A376B" w:rsidR="009E31C3" w:rsidRPr="00D4037B" w:rsidRDefault="00D4037B" w:rsidP="002D1BDE">
            <w:pPr>
              <w:spacing w:line="360" w:lineRule="auto"/>
              <w:rPr>
                <w:rFonts w:ascii="Times New Roman" w:hAnsi="Times New Roman" w:cs="Times New Roman"/>
                <w:sz w:val="24"/>
                <w:szCs w:val="24"/>
              </w:rPr>
            </w:pPr>
            <w:r w:rsidRPr="00D4037B">
              <w:rPr>
                <w:rFonts w:ascii="Times New Roman" w:hAnsi="Times New Roman" w:cs="Times New Roman"/>
                <w:sz w:val="24"/>
                <w:szCs w:val="24"/>
              </w:rPr>
              <w:t>Algorithms</w:t>
            </w:r>
          </w:p>
        </w:tc>
      </w:tr>
      <w:tr w:rsidR="009E31C3" w:rsidRPr="006B5E91" w14:paraId="650AD6CA" w14:textId="77777777" w:rsidTr="00D4037B">
        <w:tc>
          <w:tcPr>
            <w:tcW w:w="1376" w:type="dxa"/>
          </w:tcPr>
          <w:p w14:paraId="210D4153" w14:textId="77777777" w:rsidR="009E31C3" w:rsidRPr="00D4037B" w:rsidRDefault="009E31C3" w:rsidP="002D1BDE">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5</w:t>
            </w:r>
          </w:p>
        </w:tc>
        <w:tc>
          <w:tcPr>
            <w:tcW w:w="2137" w:type="dxa"/>
          </w:tcPr>
          <w:p w14:paraId="521477D0" w14:textId="35C5E399" w:rsidR="009E31C3" w:rsidRPr="00D4037B" w:rsidRDefault="00D4037B" w:rsidP="002D1BDE">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Ms. </w:t>
            </w:r>
            <w:r w:rsidR="009E31C3" w:rsidRPr="00D4037B">
              <w:rPr>
                <w:rFonts w:ascii="Times New Roman" w:hAnsi="Times New Roman" w:cs="Times New Roman"/>
                <w:sz w:val="24"/>
                <w:szCs w:val="24"/>
              </w:rPr>
              <w:t>Nelum Weerakoon</w:t>
            </w:r>
          </w:p>
        </w:tc>
        <w:tc>
          <w:tcPr>
            <w:tcW w:w="4042" w:type="dxa"/>
          </w:tcPr>
          <w:p w14:paraId="148FCC9F" w14:textId="6D7AE87F" w:rsidR="009E31C3" w:rsidRPr="00D4037B" w:rsidRDefault="009E31C3" w:rsidP="002D1BDE">
            <w:pPr>
              <w:spacing w:line="360" w:lineRule="auto"/>
              <w:rPr>
                <w:rFonts w:ascii="Times New Roman" w:hAnsi="Times New Roman" w:cs="Times New Roman"/>
                <w:sz w:val="24"/>
                <w:szCs w:val="24"/>
              </w:rPr>
            </w:pPr>
            <w:r w:rsidRPr="00D4037B">
              <w:rPr>
                <w:rFonts w:ascii="Times New Roman" w:hAnsi="Times New Roman" w:cs="Times New Roman"/>
                <w:sz w:val="24"/>
                <w:szCs w:val="24"/>
              </w:rPr>
              <w:t>Software Architect</w:t>
            </w:r>
            <w:r w:rsidRPr="00D4037B">
              <w:rPr>
                <w:rFonts w:ascii="Times New Roman" w:hAnsi="Times New Roman" w:cs="Times New Roman"/>
                <w:sz w:val="24"/>
                <w:szCs w:val="24"/>
              </w:rPr>
              <w:t xml:space="preserve"> &amp; ML Researchers</w:t>
            </w:r>
          </w:p>
        </w:tc>
        <w:tc>
          <w:tcPr>
            <w:tcW w:w="1795" w:type="dxa"/>
          </w:tcPr>
          <w:p w14:paraId="6BA99D77" w14:textId="224ABF2F" w:rsidR="009E31C3" w:rsidRPr="00D4037B" w:rsidRDefault="00D4037B" w:rsidP="002D1BDE">
            <w:pPr>
              <w:spacing w:line="360" w:lineRule="auto"/>
              <w:rPr>
                <w:rFonts w:ascii="Times New Roman" w:hAnsi="Times New Roman" w:cs="Times New Roman"/>
                <w:sz w:val="24"/>
                <w:szCs w:val="24"/>
              </w:rPr>
            </w:pPr>
            <w:r w:rsidRPr="00D4037B">
              <w:rPr>
                <w:rFonts w:ascii="Times New Roman" w:hAnsi="Times New Roman" w:cs="Times New Roman"/>
                <w:sz w:val="24"/>
                <w:szCs w:val="24"/>
              </w:rPr>
              <w:t>ML &amp; Algorithms</w:t>
            </w:r>
          </w:p>
        </w:tc>
      </w:tr>
      <w:tr w:rsidR="00D4037B" w:rsidRPr="006B5E91" w14:paraId="678DB6DE" w14:textId="77777777" w:rsidTr="00D4037B">
        <w:tc>
          <w:tcPr>
            <w:tcW w:w="1376" w:type="dxa"/>
          </w:tcPr>
          <w:p w14:paraId="5E87F131" w14:textId="65959122" w:rsidR="00D4037B" w:rsidRPr="00D4037B" w:rsidRDefault="00D4037B" w:rsidP="002D1BDE">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6</w:t>
            </w:r>
          </w:p>
        </w:tc>
        <w:tc>
          <w:tcPr>
            <w:tcW w:w="2137" w:type="dxa"/>
          </w:tcPr>
          <w:p w14:paraId="203CCB3B" w14:textId="75A09CDA" w:rsidR="00D4037B" w:rsidRPr="00D4037B" w:rsidRDefault="00D4037B" w:rsidP="002D1BDE">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Mr. </w:t>
            </w:r>
            <w:r w:rsidRPr="00D4037B">
              <w:rPr>
                <w:rFonts w:ascii="Times New Roman" w:hAnsi="Times New Roman" w:cs="Times New Roman"/>
                <w:sz w:val="24"/>
                <w:szCs w:val="24"/>
              </w:rPr>
              <w:t>Dinuka Piyadigama</w:t>
            </w:r>
          </w:p>
        </w:tc>
        <w:tc>
          <w:tcPr>
            <w:tcW w:w="4042" w:type="dxa"/>
          </w:tcPr>
          <w:p w14:paraId="574D5586" w14:textId="54887B4C" w:rsidR="00D4037B" w:rsidRPr="00D4037B" w:rsidRDefault="00D4037B" w:rsidP="002D1BDE">
            <w:pPr>
              <w:spacing w:line="360" w:lineRule="auto"/>
              <w:rPr>
                <w:rFonts w:ascii="Times New Roman" w:hAnsi="Times New Roman" w:cs="Times New Roman"/>
                <w:sz w:val="24"/>
                <w:szCs w:val="24"/>
              </w:rPr>
            </w:pPr>
            <w:r w:rsidRPr="00D4037B">
              <w:rPr>
                <w:rFonts w:ascii="Times New Roman" w:hAnsi="Times New Roman" w:cs="Times New Roman"/>
                <w:sz w:val="24"/>
                <w:szCs w:val="24"/>
              </w:rPr>
              <w:t>VP Innovations, Software Engineer</w:t>
            </w:r>
          </w:p>
        </w:tc>
        <w:tc>
          <w:tcPr>
            <w:tcW w:w="1795" w:type="dxa"/>
          </w:tcPr>
          <w:p w14:paraId="4CD6CD45" w14:textId="73860B8F" w:rsidR="00D4037B" w:rsidRPr="00D4037B" w:rsidRDefault="00D4037B" w:rsidP="002D1BDE">
            <w:pPr>
              <w:spacing w:line="360" w:lineRule="auto"/>
              <w:rPr>
                <w:rFonts w:ascii="Times New Roman" w:hAnsi="Times New Roman" w:cs="Times New Roman"/>
                <w:b/>
                <w:sz w:val="24"/>
                <w:szCs w:val="24"/>
              </w:rPr>
            </w:pPr>
            <w:r w:rsidRPr="00D4037B">
              <w:rPr>
                <w:rFonts w:ascii="Times New Roman" w:hAnsi="Times New Roman" w:cs="Times New Roman"/>
                <w:sz w:val="24"/>
                <w:szCs w:val="24"/>
              </w:rPr>
              <w:t xml:space="preserve">ML &amp; </w:t>
            </w:r>
            <w:r w:rsidRPr="00D4037B">
              <w:rPr>
                <w:rFonts w:ascii="Times New Roman" w:hAnsi="Times New Roman" w:cs="Times New Roman"/>
                <w:sz w:val="24"/>
                <w:szCs w:val="24"/>
              </w:rPr>
              <w:t>Neural Networks</w:t>
            </w:r>
          </w:p>
        </w:tc>
      </w:tr>
      <w:tr w:rsidR="00D4037B" w:rsidRPr="006B5E91" w14:paraId="6352E026" w14:textId="77777777" w:rsidTr="00D4037B">
        <w:tc>
          <w:tcPr>
            <w:tcW w:w="1376" w:type="dxa"/>
          </w:tcPr>
          <w:p w14:paraId="34A3166D" w14:textId="520B7434" w:rsidR="00D4037B" w:rsidRPr="00D4037B" w:rsidRDefault="00D4037B" w:rsidP="002D1BDE">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7</w:t>
            </w:r>
          </w:p>
        </w:tc>
        <w:tc>
          <w:tcPr>
            <w:tcW w:w="2137" w:type="dxa"/>
          </w:tcPr>
          <w:p w14:paraId="6FA0165B" w14:textId="35C7C40E" w:rsidR="00D4037B" w:rsidRPr="00D4037B" w:rsidRDefault="00D4037B" w:rsidP="002D1BDE">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Ms. </w:t>
            </w:r>
            <w:r w:rsidRPr="00D4037B">
              <w:rPr>
                <w:rFonts w:ascii="Times New Roman" w:hAnsi="Times New Roman" w:cs="Times New Roman"/>
                <w:sz w:val="24"/>
                <w:szCs w:val="24"/>
              </w:rPr>
              <w:t>Krishna Kripa</w:t>
            </w:r>
          </w:p>
        </w:tc>
        <w:tc>
          <w:tcPr>
            <w:tcW w:w="4042" w:type="dxa"/>
          </w:tcPr>
          <w:p w14:paraId="6B869B30" w14:textId="121FE872" w:rsidR="00D4037B" w:rsidRPr="00D4037B" w:rsidRDefault="00D4037B" w:rsidP="002D1BDE">
            <w:pPr>
              <w:spacing w:line="360" w:lineRule="auto"/>
              <w:rPr>
                <w:rFonts w:ascii="Times New Roman" w:hAnsi="Times New Roman" w:cs="Times New Roman"/>
                <w:sz w:val="24"/>
                <w:szCs w:val="24"/>
              </w:rPr>
            </w:pPr>
            <w:r w:rsidRPr="00D4037B">
              <w:rPr>
                <w:rFonts w:ascii="Times New Roman" w:hAnsi="Times New Roman" w:cs="Times New Roman"/>
                <w:sz w:val="24"/>
                <w:szCs w:val="24"/>
              </w:rPr>
              <w:t>Lecturer with MSc</w:t>
            </w:r>
            <w:r w:rsidRPr="00D4037B">
              <w:rPr>
                <w:rFonts w:ascii="Times New Roman" w:hAnsi="Times New Roman" w:cs="Times New Roman"/>
                <w:sz w:val="24"/>
                <w:szCs w:val="24"/>
              </w:rPr>
              <w:t xml:space="preserve"> </w:t>
            </w:r>
          </w:p>
        </w:tc>
        <w:tc>
          <w:tcPr>
            <w:tcW w:w="1795" w:type="dxa"/>
          </w:tcPr>
          <w:p w14:paraId="25FC83A4" w14:textId="02BA448E" w:rsidR="00D4037B" w:rsidRPr="00D4037B" w:rsidRDefault="00D4037B" w:rsidP="002D1BDE">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bl>
    <w:p w14:paraId="1EF6F15D" w14:textId="62BBB9D1" w:rsidR="00070D88" w:rsidRPr="006B5E91" w:rsidRDefault="00467B41" w:rsidP="00070D88">
      <w:pPr>
        <w:pStyle w:val="Heading1"/>
        <w:spacing w:line="360" w:lineRule="auto"/>
        <w:rPr>
          <w:rFonts w:ascii="Times New Roman" w:hAnsi="Times New Roman" w:cs="Times New Roman"/>
          <w:b/>
          <w:bCs/>
          <w:sz w:val="28"/>
          <w:szCs w:val="28"/>
        </w:rPr>
      </w:pPr>
      <w:bookmarkStart w:id="357" w:name="_A.4._Use_case"/>
      <w:bookmarkStart w:id="358" w:name="_B.4._Use_case"/>
      <w:bookmarkStart w:id="359" w:name="_Toc125663170"/>
      <w:bookmarkStart w:id="360" w:name="_Toc126571501"/>
      <w:bookmarkEnd w:id="357"/>
      <w:bookmarkEnd w:id="358"/>
      <w:r w:rsidRPr="006B5E91">
        <w:rPr>
          <w:rFonts w:ascii="Times New Roman" w:hAnsi="Times New Roman" w:cs="Times New Roman"/>
          <w:b/>
          <w:bCs/>
          <w:sz w:val="28"/>
          <w:szCs w:val="28"/>
        </w:rPr>
        <w:t>B</w:t>
      </w:r>
      <w:r w:rsidR="00070D88" w:rsidRPr="006B5E91">
        <w:rPr>
          <w:rFonts w:ascii="Times New Roman" w:hAnsi="Times New Roman" w:cs="Times New Roman"/>
          <w:b/>
          <w:bCs/>
          <w:sz w:val="28"/>
          <w:szCs w:val="28"/>
        </w:rPr>
        <w:t>.</w:t>
      </w:r>
      <w:r w:rsidRPr="006B5E91">
        <w:rPr>
          <w:rFonts w:ascii="Times New Roman" w:hAnsi="Times New Roman" w:cs="Times New Roman"/>
          <w:b/>
          <w:bCs/>
          <w:sz w:val="28"/>
          <w:szCs w:val="28"/>
        </w:rPr>
        <w:t>4</w:t>
      </w:r>
      <w:r w:rsidR="00070D88" w:rsidRPr="006B5E91">
        <w:rPr>
          <w:rFonts w:ascii="Times New Roman" w:hAnsi="Times New Roman" w:cs="Times New Roman"/>
          <w:b/>
          <w:bCs/>
          <w:sz w:val="28"/>
          <w:szCs w:val="28"/>
        </w:rPr>
        <w:t xml:space="preserve">. </w:t>
      </w:r>
      <w:r w:rsidR="004E152A" w:rsidRPr="006B5E91">
        <w:rPr>
          <w:rFonts w:ascii="Times New Roman" w:hAnsi="Times New Roman" w:cs="Times New Roman"/>
          <w:b/>
          <w:bCs/>
          <w:sz w:val="28"/>
          <w:szCs w:val="28"/>
        </w:rPr>
        <w:t>Use case descriptions</w:t>
      </w:r>
      <w:bookmarkEnd w:id="359"/>
      <w:bookmarkEnd w:id="360"/>
    </w:p>
    <w:p w14:paraId="0B30920B" w14:textId="3DF307E5" w:rsidR="00CB7F6B" w:rsidRPr="006B5E91" w:rsidRDefault="00CB7F6B" w:rsidP="00CB7F6B">
      <w:pPr>
        <w:pStyle w:val="Caption"/>
        <w:keepNext/>
        <w:jc w:val="center"/>
        <w:rPr>
          <w:rFonts w:ascii="Times New Roman" w:hAnsi="Times New Roman" w:cs="Times New Roman"/>
          <w:b w:val="0"/>
          <w:bCs w:val="0"/>
          <w:smallCaps w:val="0"/>
          <w:sz w:val="24"/>
          <w:szCs w:val="24"/>
        </w:rPr>
      </w:pPr>
      <w:bookmarkStart w:id="361" w:name="_Toc121126712"/>
      <w:bookmarkStart w:id="362" w:name="_Toc125649752"/>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7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1"/>
      <w:bookmarkEnd w:id="362"/>
    </w:p>
    <w:tbl>
      <w:tblPr>
        <w:tblStyle w:val="TableGrid"/>
        <w:tblW w:w="0" w:type="auto"/>
        <w:tblLook w:val="04A0" w:firstRow="1" w:lastRow="0" w:firstColumn="1" w:lastColumn="0" w:noHBand="0" w:noVBand="1"/>
      </w:tblPr>
      <w:tblGrid>
        <w:gridCol w:w="1795"/>
        <w:gridCol w:w="7555"/>
      </w:tblGrid>
      <w:tr w:rsidR="00CB7F6B" w:rsidRPr="006B5E91" w14:paraId="42973169" w14:textId="77777777" w:rsidTr="002D1BDE">
        <w:tc>
          <w:tcPr>
            <w:tcW w:w="1795" w:type="dxa"/>
            <w:shd w:val="clear" w:color="auto" w:fill="BFBFBF" w:themeFill="background1" w:themeFillShade="BF"/>
          </w:tcPr>
          <w:p w14:paraId="615F626C"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234FAC71"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date model hyperparameters</w:t>
            </w:r>
          </w:p>
        </w:tc>
      </w:tr>
      <w:tr w:rsidR="00CB7F6B" w:rsidRPr="006B5E91" w14:paraId="6F5E3F55" w14:textId="77777777" w:rsidTr="002D1BDE">
        <w:tc>
          <w:tcPr>
            <w:tcW w:w="1795" w:type="dxa"/>
            <w:shd w:val="clear" w:color="auto" w:fill="BFBFBF" w:themeFill="background1" w:themeFillShade="BF"/>
          </w:tcPr>
          <w:p w14:paraId="3D4F5220"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270E6C52"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7</w:t>
            </w:r>
          </w:p>
        </w:tc>
      </w:tr>
      <w:tr w:rsidR="00CB7F6B" w:rsidRPr="006B5E91" w14:paraId="0DF5BA3A" w14:textId="77777777" w:rsidTr="002D1BDE">
        <w:tc>
          <w:tcPr>
            <w:tcW w:w="1795" w:type="dxa"/>
            <w:shd w:val="clear" w:color="auto" w:fill="BFBFBF" w:themeFill="background1" w:themeFillShade="BF"/>
          </w:tcPr>
          <w:p w14:paraId="0DB08CE7"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491A387C"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ually change the hyperparameters used by the model.</w:t>
            </w:r>
          </w:p>
        </w:tc>
      </w:tr>
      <w:tr w:rsidR="00CB7F6B" w:rsidRPr="006B5E91" w14:paraId="031383C5" w14:textId="77777777" w:rsidTr="002D1BDE">
        <w:tc>
          <w:tcPr>
            <w:tcW w:w="1795" w:type="dxa"/>
            <w:shd w:val="clear" w:color="auto" w:fill="BFBFBF" w:themeFill="background1" w:themeFillShade="BF"/>
          </w:tcPr>
          <w:p w14:paraId="26F5F9FF"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45846495"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w:t>
            </w:r>
          </w:p>
        </w:tc>
      </w:tr>
      <w:tr w:rsidR="00CB7F6B" w:rsidRPr="006B5E91" w14:paraId="31A82151" w14:textId="77777777" w:rsidTr="002D1BDE">
        <w:tc>
          <w:tcPr>
            <w:tcW w:w="1795" w:type="dxa"/>
            <w:shd w:val="clear" w:color="auto" w:fill="BFBFBF" w:themeFill="background1" w:themeFillShade="BF"/>
          </w:tcPr>
          <w:p w14:paraId="1EB2D5AA"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Supporting actor (if any)</w:t>
            </w:r>
          </w:p>
        </w:tc>
        <w:tc>
          <w:tcPr>
            <w:tcW w:w="7555" w:type="dxa"/>
          </w:tcPr>
          <w:p w14:paraId="4DBB9DF8"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CB7F6B" w:rsidRPr="006B5E91" w14:paraId="76A26B6B" w14:textId="77777777" w:rsidTr="002D1BDE">
        <w:tc>
          <w:tcPr>
            <w:tcW w:w="1795" w:type="dxa"/>
            <w:shd w:val="clear" w:color="auto" w:fill="BFBFBF" w:themeFill="background1" w:themeFillShade="BF"/>
          </w:tcPr>
          <w:p w14:paraId="1A12DB52"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takeholders (if any)</w:t>
            </w:r>
          </w:p>
        </w:tc>
        <w:tc>
          <w:tcPr>
            <w:tcW w:w="7555" w:type="dxa"/>
          </w:tcPr>
          <w:p w14:paraId="6074A9C9"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CB7F6B" w:rsidRPr="006B5E91" w14:paraId="01F88579" w14:textId="77777777" w:rsidTr="002D1BDE">
        <w:tc>
          <w:tcPr>
            <w:tcW w:w="1795" w:type="dxa"/>
            <w:shd w:val="clear" w:color="auto" w:fill="BFBFBF" w:themeFill="background1" w:themeFillShade="BF"/>
          </w:tcPr>
          <w:p w14:paraId="4FFFDB2F"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conditions</w:t>
            </w:r>
          </w:p>
        </w:tc>
        <w:tc>
          <w:tcPr>
            <w:tcW w:w="7555" w:type="dxa"/>
          </w:tcPr>
          <w:p w14:paraId="258888E5"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ll the data must be scraped and preprocessed (as the model would ideally need to be retrained upon hyperparameter tuning). </w:t>
            </w:r>
          </w:p>
        </w:tc>
      </w:tr>
      <w:tr w:rsidR="00CB7F6B" w:rsidRPr="006B5E91" w14:paraId="1629BF54" w14:textId="77777777" w:rsidTr="002D1BDE">
        <w:tc>
          <w:tcPr>
            <w:tcW w:w="1795" w:type="dxa"/>
            <w:shd w:val="clear" w:color="auto" w:fill="BFBFBF" w:themeFill="background1" w:themeFillShade="BF"/>
          </w:tcPr>
          <w:p w14:paraId="362522FD"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49BC07F2" w14:textId="77777777" w:rsidR="00CB7F6B" w:rsidRPr="006B5E91" w:rsidRDefault="00CB7F6B" w:rsidP="00CB7F6B">
            <w:pPr>
              <w:pStyle w:val="ListParagraph"/>
              <w:numPr>
                <w:ilvl w:val="0"/>
                <w:numId w:val="2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authorizes themselves.</w:t>
            </w:r>
          </w:p>
          <w:p w14:paraId="4D89BD0F" w14:textId="77777777" w:rsidR="00CB7F6B" w:rsidRPr="006B5E91" w:rsidRDefault="00CB7F6B" w:rsidP="00CB7F6B">
            <w:pPr>
              <w:pStyle w:val="ListParagraph"/>
              <w:numPr>
                <w:ilvl w:val="0"/>
                <w:numId w:val="2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can change the hyperparameters in use to a set of predefined values.</w:t>
            </w:r>
          </w:p>
          <w:p w14:paraId="3826C2BD" w14:textId="77777777" w:rsidR="00CB7F6B" w:rsidRPr="006B5E91" w:rsidRDefault="00CB7F6B" w:rsidP="00CB7F6B">
            <w:pPr>
              <w:pStyle w:val="ListParagraph"/>
              <w:numPr>
                <w:ilvl w:val="0"/>
                <w:numId w:val="2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ensures data available is up-to-date (must be in this case, as the script will run periodically automatically). If not:</w:t>
            </w:r>
          </w:p>
          <w:p w14:paraId="4209A1C7" w14:textId="77777777" w:rsidR="00CB7F6B" w:rsidRPr="006B5E91" w:rsidRDefault="00CB7F6B" w:rsidP="00CB7F6B">
            <w:pPr>
              <w:pStyle w:val="ListParagraph"/>
              <w:numPr>
                <w:ilvl w:val="1"/>
                <w:numId w:val="2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tains the latest available data.</w:t>
            </w:r>
          </w:p>
          <w:p w14:paraId="06903653" w14:textId="77777777" w:rsidR="00CB7F6B" w:rsidRPr="006B5E91" w:rsidRDefault="00CB7F6B" w:rsidP="00CB7F6B">
            <w:pPr>
              <w:pStyle w:val="ListParagraph"/>
              <w:numPr>
                <w:ilvl w:val="1"/>
                <w:numId w:val="2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s sentiment analysis and self-retrains.</w:t>
            </w:r>
          </w:p>
          <w:p w14:paraId="6580B843" w14:textId="77777777" w:rsidR="00CB7F6B" w:rsidRPr="006B5E91" w:rsidRDefault="00CB7F6B" w:rsidP="00CB7F6B">
            <w:pPr>
              <w:pStyle w:val="ListParagraph"/>
              <w:numPr>
                <w:ilvl w:val="0"/>
                <w:numId w:val="2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trains itself with the data and new hyperparameters.</w:t>
            </w:r>
          </w:p>
        </w:tc>
      </w:tr>
      <w:tr w:rsidR="00CB7F6B" w:rsidRPr="006B5E91" w14:paraId="2C710104" w14:textId="77777777" w:rsidTr="002D1BDE">
        <w:tc>
          <w:tcPr>
            <w:tcW w:w="1795" w:type="dxa"/>
            <w:shd w:val="clear" w:color="auto" w:fill="BFBFBF" w:themeFill="background1" w:themeFillShade="BF"/>
          </w:tcPr>
          <w:p w14:paraId="5A9DBCF3"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ternative flows</w:t>
            </w:r>
          </w:p>
        </w:tc>
        <w:tc>
          <w:tcPr>
            <w:tcW w:w="7555" w:type="dxa"/>
          </w:tcPr>
          <w:p w14:paraId="7066A265"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CB7F6B" w:rsidRPr="006B5E91" w14:paraId="38A62302" w14:textId="77777777" w:rsidTr="002D1BDE">
        <w:tc>
          <w:tcPr>
            <w:tcW w:w="1795" w:type="dxa"/>
            <w:shd w:val="clear" w:color="auto" w:fill="BFBFBF" w:themeFill="background1" w:themeFillShade="BF"/>
          </w:tcPr>
          <w:p w14:paraId="0640C7E7"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7E41AD66"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CB7F6B" w:rsidRPr="006B5E91" w14:paraId="1FD702CF" w14:textId="77777777" w:rsidTr="002D1BDE">
        <w:tc>
          <w:tcPr>
            <w:tcW w:w="1795" w:type="dxa"/>
            <w:shd w:val="clear" w:color="auto" w:fill="BFBFBF" w:themeFill="background1" w:themeFillShade="BF"/>
          </w:tcPr>
          <w:p w14:paraId="5899CE6E"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1F912F79" w14:textId="77777777" w:rsidR="00CB7F6B" w:rsidRPr="006B5E91" w:rsidRDefault="00CB7F6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odel is updated with the chosen hyperparameters.</w:t>
            </w:r>
          </w:p>
        </w:tc>
      </w:tr>
    </w:tbl>
    <w:p w14:paraId="16938E7A" w14:textId="77777777" w:rsidR="00CB7F6B" w:rsidRPr="006B5E91" w:rsidRDefault="00CB7F6B" w:rsidP="00CB7F6B">
      <w:pPr>
        <w:rPr>
          <w:rFonts w:ascii="Times New Roman" w:hAnsi="Times New Roman" w:cs="Times New Roman"/>
        </w:rPr>
      </w:pPr>
    </w:p>
    <w:p w14:paraId="445634BA" w14:textId="40A60ACD" w:rsidR="005A18B5" w:rsidRPr="006B5E91" w:rsidRDefault="005A18B5" w:rsidP="005A18B5">
      <w:pPr>
        <w:pStyle w:val="Heading1"/>
        <w:spacing w:line="360" w:lineRule="auto"/>
        <w:rPr>
          <w:rFonts w:ascii="Times New Roman" w:hAnsi="Times New Roman" w:cs="Times New Roman"/>
          <w:b/>
          <w:bCs/>
          <w:sz w:val="28"/>
          <w:szCs w:val="28"/>
        </w:rPr>
      </w:pPr>
      <w:bookmarkStart w:id="363" w:name="_B.5._Functional_requirements"/>
      <w:bookmarkStart w:id="364" w:name="_Toc125663171"/>
      <w:bookmarkStart w:id="365" w:name="_Toc126571502"/>
      <w:bookmarkEnd w:id="363"/>
      <w:r w:rsidRPr="006B5E91">
        <w:rPr>
          <w:rFonts w:ascii="Times New Roman" w:hAnsi="Times New Roman" w:cs="Times New Roman"/>
          <w:b/>
          <w:bCs/>
          <w:sz w:val="28"/>
          <w:szCs w:val="28"/>
        </w:rPr>
        <w:t>B.5. Functional requirements</w:t>
      </w:r>
      <w:bookmarkEnd w:id="364"/>
      <w:bookmarkEnd w:id="365"/>
    </w:p>
    <w:p w14:paraId="08AD68B5" w14:textId="53B4D7D3" w:rsidR="005A18B5" w:rsidRPr="006B5E91" w:rsidRDefault="005A18B5" w:rsidP="005A18B5">
      <w:pPr>
        <w:pStyle w:val="Caption"/>
        <w:keepNext/>
        <w:jc w:val="center"/>
        <w:rPr>
          <w:rFonts w:ascii="Times New Roman" w:hAnsi="Times New Roman" w:cs="Times New Roman"/>
          <w:b w:val="0"/>
          <w:bCs w:val="0"/>
          <w:smallCaps w:val="0"/>
          <w:sz w:val="24"/>
          <w:szCs w:val="24"/>
        </w:rPr>
      </w:pPr>
      <w:bookmarkStart w:id="366" w:name="_Toc121126706"/>
      <w:bookmarkStart w:id="367" w:name="_Toc12564975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MoSCoW’ technique of requirement prioritiza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6"/>
      <w:bookmarkEnd w:id="367"/>
    </w:p>
    <w:tbl>
      <w:tblPr>
        <w:tblStyle w:val="TableGrid"/>
        <w:tblW w:w="0" w:type="auto"/>
        <w:tblLook w:val="04A0" w:firstRow="1" w:lastRow="0" w:firstColumn="1" w:lastColumn="0" w:noHBand="0" w:noVBand="1"/>
      </w:tblPr>
      <w:tblGrid>
        <w:gridCol w:w="1975"/>
        <w:gridCol w:w="7375"/>
      </w:tblGrid>
      <w:tr w:rsidR="005A18B5" w:rsidRPr="006B5E91" w14:paraId="6AA9356D" w14:textId="77777777" w:rsidTr="002D1BDE">
        <w:tc>
          <w:tcPr>
            <w:tcW w:w="1975" w:type="dxa"/>
          </w:tcPr>
          <w:p w14:paraId="7F969D88" w14:textId="77777777" w:rsidR="005A18B5" w:rsidRPr="006B5E91" w:rsidRDefault="005A18B5"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Priority level</w:t>
            </w:r>
          </w:p>
        </w:tc>
        <w:tc>
          <w:tcPr>
            <w:tcW w:w="7375" w:type="dxa"/>
          </w:tcPr>
          <w:p w14:paraId="50265C21" w14:textId="77777777" w:rsidR="005A18B5" w:rsidRPr="006B5E91" w:rsidRDefault="005A18B5"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5A18B5" w:rsidRPr="006B5E91" w14:paraId="294AEC54" w14:textId="77777777" w:rsidTr="002D1BDE">
        <w:tc>
          <w:tcPr>
            <w:tcW w:w="1975" w:type="dxa"/>
          </w:tcPr>
          <w:p w14:paraId="787395D3"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 (Must have)</w:t>
            </w:r>
          </w:p>
        </w:tc>
        <w:tc>
          <w:tcPr>
            <w:tcW w:w="7375" w:type="dxa"/>
          </w:tcPr>
          <w:p w14:paraId="0547A9D4"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must implement requirements with this priority for the project to succeed.</w:t>
            </w:r>
          </w:p>
        </w:tc>
      </w:tr>
      <w:tr w:rsidR="005A18B5" w:rsidRPr="006B5E91" w14:paraId="258E0736" w14:textId="77777777" w:rsidTr="002D1BDE">
        <w:tc>
          <w:tcPr>
            <w:tcW w:w="1975" w:type="dxa"/>
          </w:tcPr>
          <w:p w14:paraId="3A5922D7"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 (Should have)</w:t>
            </w:r>
          </w:p>
        </w:tc>
        <w:tc>
          <w:tcPr>
            <w:tcW w:w="7375" w:type="dxa"/>
          </w:tcPr>
          <w:p w14:paraId="089A6129"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s that would much value but are not necessary.</w:t>
            </w:r>
          </w:p>
        </w:tc>
      </w:tr>
      <w:tr w:rsidR="005A18B5" w:rsidRPr="006B5E91" w14:paraId="349BA822" w14:textId="77777777" w:rsidTr="002D1BDE">
        <w:tc>
          <w:tcPr>
            <w:tcW w:w="1975" w:type="dxa"/>
          </w:tcPr>
          <w:p w14:paraId="54B767A0"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 (could have)</w:t>
            </w:r>
          </w:p>
        </w:tc>
        <w:tc>
          <w:tcPr>
            <w:tcW w:w="7375" w:type="dxa"/>
          </w:tcPr>
          <w:p w14:paraId="1B0F4A22"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eatures that are optional and have no significant impact.  It is desirable to implement them if time permits.</w:t>
            </w:r>
          </w:p>
        </w:tc>
      </w:tr>
      <w:tr w:rsidR="005A18B5" w:rsidRPr="006B5E91" w14:paraId="38197155" w14:textId="77777777" w:rsidTr="002D1BDE">
        <w:tc>
          <w:tcPr>
            <w:tcW w:w="1975" w:type="dxa"/>
          </w:tcPr>
          <w:p w14:paraId="528DF984"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W (Will not have)</w:t>
            </w:r>
          </w:p>
        </w:tc>
        <w:tc>
          <w:tcPr>
            <w:tcW w:w="7375" w:type="dxa"/>
          </w:tcPr>
          <w:p w14:paraId="2BAA1CA3" w14:textId="77777777" w:rsidR="005A18B5" w:rsidRPr="006B5E91" w:rsidRDefault="005A18B5"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s that will not be a part of the implementation at this point.</w:t>
            </w:r>
          </w:p>
        </w:tc>
      </w:tr>
    </w:tbl>
    <w:p w14:paraId="779C4FAE" w14:textId="42A9AC1D" w:rsidR="000824CF" w:rsidRPr="006B5E91" w:rsidRDefault="000824CF" w:rsidP="003F3DB3">
      <w:pPr>
        <w:spacing w:line="360" w:lineRule="auto"/>
        <w:jc w:val="both"/>
        <w:rPr>
          <w:rFonts w:ascii="Times New Roman" w:hAnsi="Times New Roman" w:cs="Times New Roman"/>
        </w:rPr>
      </w:pPr>
    </w:p>
    <w:p w14:paraId="023CAF94" w14:textId="377CBDB9" w:rsidR="000824CF" w:rsidRPr="006B5E91" w:rsidRDefault="000824CF" w:rsidP="003F3DB3">
      <w:pPr>
        <w:spacing w:line="360" w:lineRule="auto"/>
        <w:jc w:val="both"/>
        <w:rPr>
          <w:rFonts w:ascii="Times New Roman" w:hAnsi="Times New Roman" w:cs="Times New Roman"/>
        </w:rPr>
      </w:pPr>
    </w:p>
    <w:p w14:paraId="47873946" w14:textId="76973054" w:rsidR="000824CF" w:rsidRPr="006B5E91" w:rsidRDefault="000824CF" w:rsidP="003F3DB3">
      <w:pPr>
        <w:spacing w:line="360" w:lineRule="auto"/>
        <w:jc w:val="both"/>
        <w:rPr>
          <w:rFonts w:ascii="Times New Roman" w:hAnsi="Times New Roman" w:cs="Times New Roman"/>
        </w:rPr>
      </w:pPr>
    </w:p>
    <w:p w14:paraId="212607EB" w14:textId="7DDE8A53" w:rsidR="000824CF" w:rsidRPr="006B5E91" w:rsidRDefault="000824CF" w:rsidP="003F3DB3">
      <w:pPr>
        <w:spacing w:line="360" w:lineRule="auto"/>
        <w:jc w:val="both"/>
        <w:rPr>
          <w:rFonts w:ascii="Times New Roman" w:hAnsi="Times New Roman" w:cs="Times New Roman"/>
        </w:rPr>
      </w:pPr>
    </w:p>
    <w:p w14:paraId="5D6D9919" w14:textId="3FC3CB84" w:rsidR="000824CF" w:rsidRPr="006B5E91" w:rsidRDefault="000824CF" w:rsidP="003F3DB3">
      <w:pPr>
        <w:spacing w:line="360" w:lineRule="auto"/>
        <w:jc w:val="both"/>
        <w:rPr>
          <w:rFonts w:ascii="Times New Roman" w:hAnsi="Times New Roman" w:cs="Times New Roman"/>
        </w:rPr>
      </w:pPr>
    </w:p>
    <w:p w14:paraId="55636F67" w14:textId="732ECF1A" w:rsidR="000824CF" w:rsidRPr="006B5E91" w:rsidRDefault="000824CF" w:rsidP="003F3DB3">
      <w:pPr>
        <w:spacing w:line="360" w:lineRule="auto"/>
        <w:jc w:val="both"/>
        <w:rPr>
          <w:rFonts w:ascii="Times New Roman" w:hAnsi="Times New Roman" w:cs="Times New Roman"/>
        </w:rPr>
      </w:pPr>
    </w:p>
    <w:p w14:paraId="65CC0E75" w14:textId="0CF93529" w:rsidR="000824CF" w:rsidRPr="006B5E91" w:rsidRDefault="000824CF" w:rsidP="003F3DB3">
      <w:pPr>
        <w:spacing w:line="360" w:lineRule="auto"/>
        <w:jc w:val="both"/>
        <w:rPr>
          <w:rFonts w:ascii="Times New Roman" w:hAnsi="Times New Roman" w:cs="Times New Roman"/>
        </w:rPr>
      </w:pPr>
    </w:p>
    <w:p w14:paraId="4F791E51" w14:textId="36569FEA" w:rsidR="000824CF" w:rsidRPr="006B5E91" w:rsidRDefault="000824CF" w:rsidP="003F3DB3">
      <w:pPr>
        <w:spacing w:line="360" w:lineRule="auto"/>
        <w:jc w:val="both"/>
        <w:rPr>
          <w:rFonts w:ascii="Times New Roman" w:hAnsi="Times New Roman" w:cs="Times New Roman"/>
        </w:rPr>
      </w:pPr>
    </w:p>
    <w:p w14:paraId="23410C97" w14:textId="70CC304D" w:rsidR="000824CF" w:rsidRPr="006B5E91" w:rsidRDefault="000824CF" w:rsidP="003F3DB3">
      <w:pPr>
        <w:spacing w:line="360" w:lineRule="auto"/>
        <w:jc w:val="both"/>
        <w:rPr>
          <w:rFonts w:ascii="Times New Roman" w:hAnsi="Times New Roman" w:cs="Times New Roman"/>
        </w:rPr>
      </w:pPr>
    </w:p>
    <w:p w14:paraId="233600F9" w14:textId="57335CA4" w:rsidR="000E1EC5" w:rsidRPr="006B5E91" w:rsidRDefault="000E1EC5" w:rsidP="000E1EC5">
      <w:pPr>
        <w:pStyle w:val="Heading1"/>
        <w:spacing w:line="360" w:lineRule="auto"/>
        <w:rPr>
          <w:rFonts w:ascii="Times New Roman" w:hAnsi="Times New Roman" w:cs="Times New Roman"/>
          <w:b/>
          <w:bCs/>
          <w:sz w:val="32"/>
          <w:szCs w:val="32"/>
        </w:rPr>
      </w:pPr>
      <w:bookmarkStart w:id="368" w:name="_Toc125663172"/>
      <w:bookmarkStart w:id="369" w:name="_Toc126571503"/>
      <w:r w:rsidRPr="006B5E91">
        <w:rPr>
          <w:rFonts w:ascii="Times New Roman" w:hAnsi="Times New Roman" w:cs="Times New Roman"/>
          <w:b/>
          <w:bCs/>
          <w:sz w:val="32"/>
          <w:szCs w:val="32"/>
        </w:rPr>
        <w:t xml:space="preserve">APPENDIX </w:t>
      </w:r>
      <w:r w:rsidR="00F45E98" w:rsidRPr="006B5E91">
        <w:rPr>
          <w:rFonts w:ascii="Times New Roman" w:hAnsi="Times New Roman" w:cs="Times New Roman"/>
          <w:b/>
          <w:bCs/>
          <w:sz w:val="32"/>
          <w:szCs w:val="32"/>
        </w:rPr>
        <w:t>C</w:t>
      </w:r>
      <w:r w:rsidRPr="006B5E91">
        <w:rPr>
          <w:rFonts w:ascii="Times New Roman" w:hAnsi="Times New Roman" w:cs="Times New Roman"/>
          <w:b/>
          <w:bCs/>
          <w:sz w:val="32"/>
          <w:szCs w:val="32"/>
        </w:rPr>
        <w:t xml:space="preserve"> – DESIGN</w:t>
      </w:r>
      <w:bookmarkEnd w:id="368"/>
      <w:bookmarkEnd w:id="369"/>
    </w:p>
    <w:p w14:paraId="117EE5A5" w14:textId="1270936A" w:rsidR="00E75A4E" w:rsidRPr="006B5E91" w:rsidRDefault="00F45E98" w:rsidP="00E75A4E">
      <w:pPr>
        <w:pStyle w:val="Heading1"/>
        <w:spacing w:line="360" w:lineRule="auto"/>
        <w:rPr>
          <w:rFonts w:ascii="Times New Roman" w:hAnsi="Times New Roman" w:cs="Times New Roman"/>
          <w:b/>
          <w:bCs/>
          <w:sz w:val="28"/>
          <w:szCs w:val="28"/>
        </w:rPr>
      </w:pPr>
      <w:bookmarkStart w:id="370" w:name="_B.1._Algorithm_intuition"/>
      <w:bookmarkStart w:id="371" w:name="_C.1._Algorithm_intuition"/>
      <w:bookmarkStart w:id="372" w:name="_Toc125663173"/>
      <w:bookmarkStart w:id="373" w:name="_Toc126571504"/>
      <w:bookmarkEnd w:id="370"/>
      <w:bookmarkEnd w:id="371"/>
      <w:r w:rsidRPr="006B5E91">
        <w:rPr>
          <w:rFonts w:ascii="Times New Roman" w:hAnsi="Times New Roman" w:cs="Times New Roman"/>
          <w:b/>
          <w:bCs/>
          <w:sz w:val="28"/>
          <w:szCs w:val="28"/>
        </w:rPr>
        <w:t>C</w:t>
      </w:r>
      <w:r w:rsidR="00E75A4E" w:rsidRPr="006B5E91">
        <w:rPr>
          <w:rFonts w:ascii="Times New Roman" w:hAnsi="Times New Roman" w:cs="Times New Roman"/>
          <w:b/>
          <w:bCs/>
          <w:sz w:val="28"/>
          <w:szCs w:val="28"/>
        </w:rPr>
        <w:t>.1. Algorithm intuition</w:t>
      </w:r>
      <w:bookmarkEnd w:id="372"/>
      <w:bookmarkEnd w:id="373"/>
    </w:p>
    <w:p w14:paraId="2701308E" w14:textId="77777777" w:rsidR="00FA1A4A" w:rsidRPr="006B5E91" w:rsidRDefault="00FA1A4A" w:rsidP="00FA1A4A">
      <w:pPr>
        <w:keepNext/>
        <w:spacing w:line="360" w:lineRule="auto"/>
        <w:jc w:val="both"/>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23EB407" wp14:editId="4A8D486F">
            <wp:extent cx="5934075" cy="35623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73B06C7C" w14:textId="3668D381" w:rsidR="00FA1A4A" w:rsidRPr="006B5E91" w:rsidRDefault="00FA1A4A" w:rsidP="00FA1A4A">
      <w:pPr>
        <w:pStyle w:val="Caption"/>
        <w:jc w:val="center"/>
        <w:rPr>
          <w:rFonts w:ascii="Times New Roman" w:hAnsi="Times New Roman" w:cs="Times New Roman"/>
          <w:b w:val="0"/>
          <w:bCs w:val="0"/>
          <w:smallCaps w:val="0"/>
          <w:sz w:val="24"/>
          <w:szCs w:val="24"/>
        </w:rPr>
      </w:pPr>
      <w:bookmarkStart w:id="374" w:name="_Toc121649178"/>
      <w:bookmarkStart w:id="375" w:name="_Toc12564976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Algorithm intui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74"/>
      <w:bookmarkEnd w:id="375"/>
    </w:p>
    <w:p w14:paraId="1E0EDD93" w14:textId="3B571470" w:rsidR="001A483F" w:rsidRPr="006B5E91" w:rsidRDefault="001A483F" w:rsidP="001A483F">
      <w:pPr>
        <w:rPr>
          <w:rFonts w:ascii="Times New Roman" w:hAnsi="Times New Roman" w:cs="Times New Roman"/>
        </w:rPr>
      </w:pPr>
    </w:p>
    <w:p w14:paraId="16B7E3D5" w14:textId="27AC1F5F" w:rsidR="001A483F" w:rsidRPr="006B5E91" w:rsidRDefault="001A483F" w:rsidP="001A483F">
      <w:pPr>
        <w:rPr>
          <w:rFonts w:ascii="Times New Roman" w:hAnsi="Times New Roman" w:cs="Times New Roman"/>
        </w:rPr>
      </w:pPr>
    </w:p>
    <w:p w14:paraId="113C53CF" w14:textId="5267ECF0" w:rsidR="001A483F" w:rsidRPr="006B5E91" w:rsidRDefault="001A483F" w:rsidP="001A483F">
      <w:pPr>
        <w:rPr>
          <w:rFonts w:ascii="Times New Roman" w:hAnsi="Times New Roman" w:cs="Times New Roman"/>
        </w:rPr>
      </w:pPr>
    </w:p>
    <w:p w14:paraId="77F98AA0" w14:textId="3B481B5B" w:rsidR="001A483F" w:rsidRPr="006B5E91" w:rsidRDefault="001A483F" w:rsidP="001A483F">
      <w:pPr>
        <w:rPr>
          <w:rFonts w:ascii="Times New Roman" w:hAnsi="Times New Roman" w:cs="Times New Roman"/>
        </w:rPr>
      </w:pPr>
    </w:p>
    <w:p w14:paraId="584E3604" w14:textId="4B7B2DFD" w:rsidR="001A483F" w:rsidRPr="006B5E91" w:rsidRDefault="001A483F" w:rsidP="001A483F">
      <w:pPr>
        <w:rPr>
          <w:rFonts w:ascii="Times New Roman" w:hAnsi="Times New Roman" w:cs="Times New Roman"/>
        </w:rPr>
      </w:pPr>
    </w:p>
    <w:p w14:paraId="4FA02A63" w14:textId="4E86EBE2" w:rsidR="001A483F" w:rsidRPr="006B5E91" w:rsidRDefault="001A483F" w:rsidP="001A483F">
      <w:pPr>
        <w:rPr>
          <w:rFonts w:ascii="Times New Roman" w:hAnsi="Times New Roman" w:cs="Times New Roman"/>
        </w:rPr>
      </w:pPr>
    </w:p>
    <w:p w14:paraId="291427BA" w14:textId="0544D042" w:rsidR="001A483F" w:rsidRPr="006B5E91" w:rsidRDefault="001A483F" w:rsidP="001A483F">
      <w:pPr>
        <w:rPr>
          <w:rFonts w:ascii="Times New Roman" w:hAnsi="Times New Roman" w:cs="Times New Roman"/>
        </w:rPr>
      </w:pPr>
    </w:p>
    <w:p w14:paraId="3BF6249B" w14:textId="6CE723B9" w:rsidR="001A483F" w:rsidRPr="006B5E91" w:rsidRDefault="001A483F" w:rsidP="001A483F">
      <w:pPr>
        <w:rPr>
          <w:rFonts w:ascii="Times New Roman" w:hAnsi="Times New Roman" w:cs="Times New Roman"/>
        </w:rPr>
      </w:pPr>
    </w:p>
    <w:p w14:paraId="7A52731B" w14:textId="4816B93C" w:rsidR="001A483F" w:rsidRPr="006B5E91" w:rsidRDefault="001A483F" w:rsidP="001A483F">
      <w:pPr>
        <w:rPr>
          <w:rFonts w:ascii="Times New Roman" w:hAnsi="Times New Roman" w:cs="Times New Roman"/>
        </w:rPr>
      </w:pPr>
    </w:p>
    <w:p w14:paraId="2ACD1854" w14:textId="77777777" w:rsidR="001A483F" w:rsidRPr="006B5E91" w:rsidRDefault="001A483F" w:rsidP="001A483F">
      <w:pPr>
        <w:rPr>
          <w:rFonts w:ascii="Times New Roman" w:hAnsi="Times New Roman" w:cs="Times New Roman"/>
        </w:rPr>
      </w:pPr>
    </w:p>
    <w:p w14:paraId="5171D942" w14:textId="0FAC6E86" w:rsidR="00437253" w:rsidRPr="006B5E91" w:rsidRDefault="00B32495" w:rsidP="001A483F">
      <w:pPr>
        <w:pStyle w:val="Heading1"/>
        <w:spacing w:line="360" w:lineRule="auto"/>
        <w:rPr>
          <w:rFonts w:ascii="Times New Roman" w:hAnsi="Times New Roman" w:cs="Times New Roman"/>
          <w:b/>
          <w:bCs/>
          <w:sz w:val="28"/>
          <w:szCs w:val="28"/>
        </w:rPr>
      </w:pPr>
      <w:bookmarkStart w:id="376" w:name="_B.2._UI_wireframes"/>
      <w:bookmarkStart w:id="377" w:name="_C.2._UI_wireframes"/>
      <w:bookmarkStart w:id="378" w:name="_Toc125663174"/>
      <w:bookmarkStart w:id="379" w:name="_Toc126571505"/>
      <w:bookmarkEnd w:id="376"/>
      <w:bookmarkEnd w:id="377"/>
      <w:r w:rsidRPr="006B5E91">
        <w:rPr>
          <w:rFonts w:ascii="Times New Roman" w:hAnsi="Times New Roman" w:cs="Times New Roman"/>
          <w:b/>
          <w:bCs/>
          <w:sz w:val="28"/>
          <w:szCs w:val="28"/>
        </w:rPr>
        <w:lastRenderedPageBreak/>
        <w:t>C</w:t>
      </w:r>
      <w:r w:rsidR="00437253" w:rsidRPr="006B5E91">
        <w:rPr>
          <w:rFonts w:ascii="Times New Roman" w:hAnsi="Times New Roman" w:cs="Times New Roman"/>
          <w:b/>
          <w:bCs/>
          <w:sz w:val="28"/>
          <w:szCs w:val="28"/>
        </w:rPr>
        <w:t>.2. UI wireframes</w:t>
      </w:r>
      <w:bookmarkEnd w:id="378"/>
      <w:bookmarkEnd w:id="37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37253" w:rsidRPr="006B5E91" w14:paraId="5FC47417" w14:textId="77777777" w:rsidTr="002D1BDE">
        <w:tc>
          <w:tcPr>
            <w:tcW w:w="4675" w:type="dxa"/>
          </w:tcPr>
          <w:p w14:paraId="4C22B219"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38E48DAD" wp14:editId="331C0A67">
                  <wp:extent cx="2671227" cy="355524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730019" cy="3633491"/>
                          </a:xfrm>
                          <a:prstGeom prst="rect">
                            <a:avLst/>
                          </a:prstGeom>
                          <a:noFill/>
                          <a:ln>
                            <a:noFill/>
                          </a:ln>
                        </pic:spPr>
                      </pic:pic>
                    </a:graphicData>
                  </a:graphic>
                </wp:inline>
              </w:drawing>
            </w:r>
          </w:p>
          <w:p w14:paraId="1901EE53" w14:textId="5D272FF6" w:rsidR="00437253" w:rsidRPr="006B5E91" w:rsidRDefault="00437253" w:rsidP="00D76B2F">
            <w:pPr>
              <w:pStyle w:val="Caption"/>
              <w:jc w:val="center"/>
              <w:rPr>
                <w:rFonts w:ascii="Times New Roman" w:hAnsi="Times New Roman" w:cs="Times New Roman"/>
                <w:b w:val="0"/>
                <w:bCs w:val="0"/>
                <w:smallCaps w:val="0"/>
                <w:sz w:val="24"/>
                <w:szCs w:val="24"/>
              </w:rPr>
            </w:pPr>
            <w:bookmarkStart w:id="380" w:name="_Toc121649179"/>
            <w:bookmarkStart w:id="381" w:name="_Toc12564977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Hom</w:t>
            </w:r>
            <w:bookmarkEnd w:id="380"/>
            <w:r w:rsidR="00331788" w:rsidRPr="006B5E91">
              <w:rPr>
                <w:rFonts w:ascii="Times New Roman" w:hAnsi="Times New Roman" w:cs="Times New Roman"/>
                <w:b w:val="0"/>
                <w:bCs w:val="0"/>
                <w:smallCaps w:val="0"/>
                <w:sz w:val="24"/>
                <w:szCs w:val="24"/>
              </w:rPr>
              <w:t xml:space="preserve">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1"/>
          </w:p>
          <w:p w14:paraId="7A209C53" w14:textId="77777777" w:rsidR="00437253" w:rsidRPr="006B5E91" w:rsidRDefault="00437253" w:rsidP="002D1BDE">
            <w:pPr>
              <w:pStyle w:val="Caption"/>
              <w:jc w:val="center"/>
              <w:rPr>
                <w:rFonts w:ascii="Times New Roman" w:hAnsi="Times New Roman" w:cs="Times New Roman"/>
              </w:rPr>
            </w:pPr>
          </w:p>
        </w:tc>
        <w:tc>
          <w:tcPr>
            <w:tcW w:w="4675" w:type="dxa"/>
          </w:tcPr>
          <w:p w14:paraId="501A0281"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5C7E21D" wp14:editId="703A646C">
                  <wp:extent cx="2538483" cy="35628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572023" cy="3609884"/>
                          </a:xfrm>
                          <a:prstGeom prst="rect">
                            <a:avLst/>
                          </a:prstGeom>
                          <a:noFill/>
                          <a:ln>
                            <a:noFill/>
                          </a:ln>
                        </pic:spPr>
                      </pic:pic>
                    </a:graphicData>
                  </a:graphic>
                </wp:inline>
              </w:drawing>
            </w:r>
          </w:p>
          <w:p w14:paraId="534A0AC9" w14:textId="03744D7A" w:rsidR="00437253" w:rsidRPr="006B5E91" w:rsidRDefault="00437253" w:rsidP="00D76B2F">
            <w:pPr>
              <w:pStyle w:val="Caption"/>
              <w:jc w:val="center"/>
              <w:rPr>
                <w:rFonts w:ascii="Times New Roman" w:hAnsi="Times New Roman" w:cs="Times New Roman"/>
                <w:b w:val="0"/>
                <w:bCs w:val="0"/>
                <w:smallCaps w:val="0"/>
                <w:sz w:val="24"/>
                <w:szCs w:val="24"/>
              </w:rPr>
            </w:pPr>
            <w:bookmarkStart w:id="382" w:name="_Toc121649180"/>
            <w:bookmarkStart w:id="383" w:name="_Toc12564977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New</w:t>
            </w:r>
            <w:bookmarkEnd w:id="382"/>
            <w:r w:rsidR="00331788" w:rsidRPr="006B5E91">
              <w:rPr>
                <w:rFonts w:ascii="Times New Roman" w:hAnsi="Times New Roman" w:cs="Times New Roman"/>
                <w:b w:val="0"/>
                <w:bCs w:val="0"/>
                <w:smallCaps w:val="0"/>
                <w:sz w:val="24"/>
                <w:szCs w:val="24"/>
              </w:rPr>
              <w:t xml:space="preserve">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3"/>
          </w:p>
          <w:p w14:paraId="5A8C9F34" w14:textId="77777777" w:rsidR="00437253" w:rsidRPr="006B5E91" w:rsidRDefault="00437253" w:rsidP="002D1BDE">
            <w:pPr>
              <w:pStyle w:val="Caption"/>
              <w:jc w:val="center"/>
              <w:rPr>
                <w:rFonts w:ascii="Times New Roman" w:hAnsi="Times New Roman" w:cs="Times New Roman"/>
                <w:b w:val="0"/>
                <w:bCs w:val="0"/>
                <w:smallCaps w:val="0"/>
                <w:sz w:val="24"/>
                <w:szCs w:val="24"/>
              </w:rPr>
            </w:pPr>
          </w:p>
        </w:tc>
      </w:tr>
      <w:tr w:rsidR="00437253" w:rsidRPr="006B5E91" w14:paraId="686070B0" w14:textId="77777777" w:rsidTr="002D1BDE">
        <w:tc>
          <w:tcPr>
            <w:tcW w:w="4675" w:type="dxa"/>
          </w:tcPr>
          <w:p w14:paraId="0EA68D45"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B2B8709" wp14:editId="1FE82B3B">
                  <wp:extent cx="2602691" cy="2981049"/>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641003" cy="3024930"/>
                          </a:xfrm>
                          <a:prstGeom prst="rect">
                            <a:avLst/>
                          </a:prstGeom>
                          <a:noFill/>
                          <a:ln>
                            <a:noFill/>
                          </a:ln>
                        </pic:spPr>
                      </pic:pic>
                    </a:graphicData>
                  </a:graphic>
                </wp:inline>
              </w:drawing>
            </w:r>
          </w:p>
          <w:p w14:paraId="26864DA9" w14:textId="7398EAF8" w:rsidR="00437253" w:rsidRPr="006B5E91" w:rsidRDefault="00437253" w:rsidP="002D1BDE">
            <w:pPr>
              <w:pStyle w:val="Caption"/>
              <w:jc w:val="center"/>
              <w:rPr>
                <w:rFonts w:ascii="Times New Roman" w:hAnsi="Times New Roman" w:cs="Times New Roman"/>
                <w:b w:val="0"/>
                <w:bCs w:val="0"/>
                <w:smallCaps w:val="0"/>
                <w:noProof/>
                <w:sz w:val="24"/>
                <w:szCs w:val="24"/>
              </w:rPr>
            </w:pPr>
            <w:bookmarkStart w:id="384" w:name="_Toc121649181"/>
            <w:bookmarkStart w:id="385" w:name="_Toc12564977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Cryptocurrencies</w:t>
            </w:r>
            <w:r w:rsidR="0034675D"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4"/>
            <w:bookmarkEnd w:id="385"/>
          </w:p>
        </w:tc>
        <w:tc>
          <w:tcPr>
            <w:tcW w:w="4675" w:type="dxa"/>
          </w:tcPr>
          <w:p w14:paraId="095E0BB6"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8CF2A70" wp14:editId="2E9BC06A">
                  <wp:extent cx="2600805" cy="298069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680143" cy="3071616"/>
                          </a:xfrm>
                          <a:prstGeom prst="rect">
                            <a:avLst/>
                          </a:prstGeom>
                          <a:noFill/>
                          <a:ln>
                            <a:noFill/>
                          </a:ln>
                        </pic:spPr>
                      </pic:pic>
                    </a:graphicData>
                  </a:graphic>
                </wp:inline>
              </w:drawing>
            </w:r>
          </w:p>
          <w:p w14:paraId="77F40B3F" w14:textId="56507813" w:rsidR="00437253" w:rsidRPr="006B5E91" w:rsidRDefault="00437253" w:rsidP="002D1BDE">
            <w:pPr>
              <w:pStyle w:val="Caption"/>
              <w:jc w:val="center"/>
              <w:rPr>
                <w:rFonts w:ascii="Times New Roman" w:hAnsi="Times New Roman" w:cs="Times New Roman"/>
                <w:b w:val="0"/>
                <w:bCs w:val="0"/>
                <w:smallCaps w:val="0"/>
                <w:sz w:val="24"/>
                <w:szCs w:val="24"/>
              </w:rPr>
            </w:pPr>
            <w:bookmarkStart w:id="386" w:name="_Toc121649182"/>
            <w:bookmarkStart w:id="387" w:name="_Toc12564977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Cryptocurrency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6"/>
            <w:bookmarkEnd w:id="387"/>
          </w:p>
        </w:tc>
      </w:tr>
    </w:tbl>
    <w:p w14:paraId="56CFF311" w14:textId="77777777" w:rsidR="00437253" w:rsidRPr="006B5E91" w:rsidRDefault="00437253" w:rsidP="00437253">
      <w:pPr>
        <w:pStyle w:val="Caption"/>
        <w:rPr>
          <w:rFonts w:ascii="Times New Roman" w:hAnsi="Times New Roman" w:cs="Times New Roman"/>
          <w:b w:val="0"/>
          <w:bCs w:val="0"/>
          <w:smallCaps w:val="0"/>
          <w:noProof/>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37253" w:rsidRPr="006B5E91" w14:paraId="34BEB472" w14:textId="77777777" w:rsidTr="002D1BDE">
        <w:tc>
          <w:tcPr>
            <w:tcW w:w="4675" w:type="dxa"/>
          </w:tcPr>
          <w:p w14:paraId="02ACB8EF"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28315F0D" wp14:editId="09184693">
                  <wp:extent cx="2586250" cy="257701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07059" cy="2597745"/>
                          </a:xfrm>
                          <a:prstGeom prst="rect">
                            <a:avLst/>
                          </a:prstGeom>
                          <a:noFill/>
                          <a:ln>
                            <a:noFill/>
                          </a:ln>
                        </pic:spPr>
                      </pic:pic>
                    </a:graphicData>
                  </a:graphic>
                </wp:inline>
              </w:drawing>
            </w:r>
          </w:p>
          <w:p w14:paraId="12DC1DA3" w14:textId="16BD1359" w:rsidR="00437253" w:rsidRPr="006B5E91" w:rsidRDefault="00437253" w:rsidP="00A91394">
            <w:pPr>
              <w:pStyle w:val="Caption"/>
              <w:jc w:val="center"/>
              <w:rPr>
                <w:rFonts w:ascii="Times New Roman" w:hAnsi="Times New Roman" w:cs="Times New Roman"/>
                <w:b w:val="0"/>
                <w:bCs w:val="0"/>
                <w:smallCaps w:val="0"/>
                <w:sz w:val="24"/>
                <w:szCs w:val="24"/>
              </w:rPr>
            </w:pPr>
            <w:bookmarkStart w:id="388" w:name="_Toc121649183"/>
            <w:bookmarkStart w:id="389" w:name="_Toc12564977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UI wireframes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Admin login</w:t>
            </w:r>
            <w:bookmarkEnd w:id="388"/>
            <w:r w:rsidR="00A91394"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9"/>
          </w:p>
          <w:p w14:paraId="2169A3EC" w14:textId="77777777" w:rsidR="00437253" w:rsidRPr="006B5E91" w:rsidRDefault="00437253" w:rsidP="002D1BDE">
            <w:pPr>
              <w:pStyle w:val="Caption"/>
              <w:jc w:val="center"/>
              <w:rPr>
                <w:rFonts w:ascii="Times New Roman" w:hAnsi="Times New Roman" w:cs="Times New Roman"/>
              </w:rPr>
            </w:pPr>
          </w:p>
        </w:tc>
        <w:tc>
          <w:tcPr>
            <w:tcW w:w="4675" w:type="dxa"/>
          </w:tcPr>
          <w:p w14:paraId="6CC266EE"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rPr>
              <w:drawing>
                <wp:inline distT="0" distB="0" distL="0" distR="0" wp14:anchorId="03582882" wp14:editId="6816B20E">
                  <wp:extent cx="2586069" cy="257683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01629" cy="2592335"/>
                          </a:xfrm>
                          <a:prstGeom prst="rect">
                            <a:avLst/>
                          </a:prstGeom>
                          <a:noFill/>
                          <a:ln>
                            <a:noFill/>
                          </a:ln>
                        </pic:spPr>
                      </pic:pic>
                    </a:graphicData>
                  </a:graphic>
                </wp:inline>
              </w:drawing>
            </w:r>
          </w:p>
          <w:p w14:paraId="78F39C43" w14:textId="7A82DD8E" w:rsidR="00437253" w:rsidRPr="006B5E91" w:rsidRDefault="00437253" w:rsidP="002D1BDE">
            <w:pPr>
              <w:pStyle w:val="Caption"/>
              <w:jc w:val="center"/>
              <w:rPr>
                <w:rFonts w:ascii="Times New Roman" w:hAnsi="Times New Roman" w:cs="Times New Roman"/>
                <w:b w:val="0"/>
                <w:bCs w:val="0"/>
                <w:smallCaps w:val="0"/>
                <w:noProof/>
                <w:sz w:val="24"/>
                <w:szCs w:val="24"/>
              </w:rPr>
            </w:pPr>
            <w:bookmarkStart w:id="390" w:name="_Toc121649184"/>
            <w:bookmarkStart w:id="391" w:name="_Toc12564977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Admin model configura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90"/>
            <w:bookmarkEnd w:id="391"/>
          </w:p>
        </w:tc>
      </w:tr>
      <w:tr w:rsidR="00437253" w:rsidRPr="006B5E91" w14:paraId="540E050C" w14:textId="77777777" w:rsidTr="002D1BDE">
        <w:tc>
          <w:tcPr>
            <w:tcW w:w="9350" w:type="dxa"/>
            <w:gridSpan w:val="2"/>
          </w:tcPr>
          <w:p w14:paraId="131D47DE" w14:textId="77777777" w:rsidR="00437253" w:rsidRPr="006B5E91" w:rsidRDefault="00437253" w:rsidP="002D1BDE">
            <w:pPr>
              <w:pStyle w:val="Caption"/>
              <w:keepNext/>
              <w:jc w:val="center"/>
              <w:rPr>
                <w:rFonts w:ascii="Times New Roman" w:hAnsi="Times New Roman" w:cs="Times New Roman"/>
              </w:rPr>
            </w:pPr>
            <w:r w:rsidRPr="006B5E91">
              <w:rPr>
                <w:rFonts w:ascii="Times New Roman" w:hAnsi="Times New Roman" w:cs="Times New Roman"/>
                <w:b w:val="0"/>
                <w:bCs w:val="0"/>
                <w:smallCaps w:val="0"/>
                <w:noProof/>
                <w:sz w:val="24"/>
                <w:szCs w:val="24"/>
              </w:rPr>
              <w:drawing>
                <wp:inline distT="0" distB="0" distL="0" distR="0" wp14:anchorId="49B9B115" wp14:editId="73CB3EFA">
                  <wp:extent cx="3884090" cy="4449170"/>
                  <wp:effectExtent l="0" t="0" r="254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906504" cy="4474845"/>
                          </a:xfrm>
                          <a:prstGeom prst="rect">
                            <a:avLst/>
                          </a:prstGeom>
                          <a:noFill/>
                          <a:ln>
                            <a:noFill/>
                          </a:ln>
                        </pic:spPr>
                      </pic:pic>
                    </a:graphicData>
                  </a:graphic>
                </wp:inline>
              </w:drawing>
            </w:r>
          </w:p>
          <w:p w14:paraId="655AC9F1" w14:textId="77777777" w:rsidR="00437253" w:rsidRPr="006B5E91" w:rsidRDefault="00437253" w:rsidP="002D1BDE">
            <w:pPr>
              <w:rPr>
                <w:rFonts w:ascii="Times New Roman" w:hAnsi="Times New Roman" w:cs="Times New Roman"/>
              </w:rPr>
            </w:pPr>
          </w:p>
          <w:p w14:paraId="2C1B15CE" w14:textId="3B1CE41B" w:rsidR="00437253" w:rsidRPr="006B5E91" w:rsidRDefault="00437253" w:rsidP="002D1BDE">
            <w:pPr>
              <w:pStyle w:val="Caption"/>
              <w:jc w:val="center"/>
              <w:rPr>
                <w:rFonts w:ascii="Times New Roman" w:hAnsi="Times New Roman" w:cs="Times New Roman"/>
                <w:b w:val="0"/>
                <w:bCs w:val="0"/>
                <w:smallCaps w:val="0"/>
                <w:sz w:val="24"/>
                <w:szCs w:val="24"/>
              </w:rPr>
            </w:pPr>
            <w:bookmarkStart w:id="392" w:name="_Toc121649185"/>
            <w:bookmarkStart w:id="393" w:name="_Toc12564977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UI wireframes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Forecas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92"/>
            <w:bookmarkEnd w:id="393"/>
          </w:p>
          <w:p w14:paraId="67020887" w14:textId="044D7F58" w:rsidR="004063C4" w:rsidRPr="006B5E91" w:rsidRDefault="004063C4" w:rsidP="004063C4">
            <w:pPr>
              <w:rPr>
                <w:rFonts w:ascii="Times New Roman" w:hAnsi="Times New Roman" w:cs="Times New Roman"/>
              </w:rPr>
            </w:pPr>
          </w:p>
        </w:tc>
      </w:tr>
    </w:tbl>
    <w:p w14:paraId="4F287C9B" w14:textId="1EBA40E4" w:rsidR="004063C4" w:rsidRPr="006B5E91" w:rsidRDefault="004063C4" w:rsidP="004063C4">
      <w:pPr>
        <w:pStyle w:val="Heading1"/>
        <w:spacing w:line="360" w:lineRule="auto"/>
        <w:rPr>
          <w:rFonts w:ascii="Times New Roman" w:hAnsi="Times New Roman" w:cs="Times New Roman"/>
          <w:b/>
          <w:bCs/>
          <w:sz w:val="32"/>
          <w:szCs w:val="32"/>
        </w:rPr>
      </w:pPr>
      <w:bookmarkStart w:id="394" w:name="_Toc125663175"/>
      <w:bookmarkStart w:id="395" w:name="_Toc126571506"/>
      <w:r w:rsidRPr="006B5E91">
        <w:rPr>
          <w:rFonts w:ascii="Times New Roman" w:hAnsi="Times New Roman" w:cs="Times New Roman"/>
          <w:b/>
          <w:bCs/>
          <w:sz w:val="32"/>
          <w:szCs w:val="32"/>
        </w:rPr>
        <w:lastRenderedPageBreak/>
        <w:t xml:space="preserve">APPENDIX </w:t>
      </w:r>
      <w:r w:rsidR="00742908" w:rsidRPr="006B5E91">
        <w:rPr>
          <w:rFonts w:ascii="Times New Roman" w:hAnsi="Times New Roman" w:cs="Times New Roman"/>
          <w:b/>
          <w:bCs/>
          <w:sz w:val="32"/>
          <w:szCs w:val="32"/>
        </w:rPr>
        <w:t>D</w:t>
      </w:r>
      <w:r w:rsidRPr="006B5E91">
        <w:rPr>
          <w:rFonts w:ascii="Times New Roman" w:hAnsi="Times New Roman" w:cs="Times New Roman"/>
          <w:b/>
          <w:bCs/>
          <w:sz w:val="32"/>
          <w:szCs w:val="32"/>
        </w:rPr>
        <w:t xml:space="preserve"> – IMPLEMENTATION</w:t>
      </w:r>
      <w:bookmarkEnd w:id="394"/>
      <w:bookmarkEnd w:id="395"/>
    </w:p>
    <w:p w14:paraId="4D464F30" w14:textId="0402358C" w:rsidR="00846E3F" w:rsidRPr="006B5E91" w:rsidRDefault="0084595A" w:rsidP="00846E3F">
      <w:pPr>
        <w:pStyle w:val="Heading1"/>
        <w:spacing w:line="360" w:lineRule="auto"/>
        <w:rPr>
          <w:rFonts w:ascii="Times New Roman" w:hAnsi="Times New Roman" w:cs="Times New Roman"/>
          <w:b/>
          <w:bCs/>
          <w:sz w:val="28"/>
          <w:szCs w:val="28"/>
        </w:rPr>
      </w:pPr>
      <w:bookmarkStart w:id="396" w:name="_C.1._Fetch_data"/>
      <w:bookmarkStart w:id="397" w:name="_D.1._Fetch_data"/>
      <w:bookmarkStart w:id="398" w:name="_Toc125663176"/>
      <w:bookmarkStart w:id="399" w:name="_Toc126571507"/>
      <w:bookmarkEnd w:id="396"/>
      <w:bookmarkEnd w:id="397"/>
      <w:r w:rsidRPr="006B5E91">
        <w:rPr>
          <w:rFonts w:ascii="Times New Roman" w:hAnsi="Times New Roman" w:cs="Times New Roman"/>
          <w:b/>
          <w:bCs/>
          <w:sz w:val="28"/>
          <w:szCs w:val="28"/>
        </w:rPr>
        <w:t>D</w:t>
      </w:r>
      <w:r w:rsidR="00846E3F" w:rsidRPr="006B5E91">
        <w:rPr>
          <w:rFonts w:ascii="Times New Roman" w:hAnsi="Times New Roman" w:cs="Times New Roman"/>
          <w:b/>
          <w:bCs/>
          <w:sz w:val="28"/>
          <w:szCs w:val="28"/>
        </w:rPr>
        <w:t xml:space="preserve">.1. </w:t>
      </w:r>
      <w:r w:rsidR="00D40149" w:rsidRPr="006B5E91">
        <w:rPr>
          <w:rFonts w:ascii="Times New Roman" w:hAnsi="Times New Roman" w:cs="Times New Roman"/>
          <w:b/>
          <w:bCs/>
          <w:sz w:val="28"/>
          <w:szCs w:val="28"/>
        </w:rPr>
        <w:t>Fetch data</w:t>
      </w:r>
      <w:bookmarkEnd w:id="398"/>
      <w:bookmarkEnd w:id="399"/>
    </w:p>
    <w:p w14:paraId="2BC8FFCD" w14:textId="77777777"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etch historical prices</w:t>
      </w:r>
    </w:p>
    <w:p w14:paraId="590A1F35"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79A250D" wp14:editId="3D319DBA">
            <wp:extent cx="2928937" cy="1799607"/>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954658" cy="1815410"/>
                    </a:xfrm>
                    <a:prstGeom prst="rect">
                      <a:avLst/>
                    </a:prstGeom>
                  </pic:spPr>
                </pic:pic>
              </a:graphicData>
            </a:graphic>
          </wp:inline>
        </w:drawing>
      </w:r>
    </w:p>
    <w:p w14:paraId="745C15E2" w14:textId="0E1E100D" w:rsidR="00C259BA" w:rsidRPr="006B5E91" w:rsidRDefault="00C259BA" w:rsidP="00C259BA">
      <w:pPr>
        <w:pStyle w:val="Caption"/>
        <w:jc w:val="center"/>
        <w:rPr>
          <w:rFonts w:ascii="Times New Roman" w:hAnsi="Times New Roman" w:cs="Times New Roman"/>
          <w:b w:val="0"/>
          <w:bCs w:val="0"/>
          <w:smallCaps w:val="0"/>
          <w:sz w:val="24"/>
          <w:szCs w:val="24"/>
        </w:rPr>
      </w:pPr>
      <w:bookmarkStart w:id="400" w:name="_Toc124969361"/>
      <w:bookmarkStart w:id="401" w:name="_Toc12564977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historical pri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0"/>
      <w:bookmarkEnd w:id="401"/>
    </w:p>
    <w:p w14:paraId="0BC072F2"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describes a couple of functions that can be used to fetch the latest BTC historical prices data and create a new updated CSV file that can be later read from by the model. A third-party API was used to fetch the data as existing APIs are all discontinued.</w:t>
      </w:r>
    </w:p>
    <w:p w14:paraId="46C15F6C" w14:textId="77777777" w:rsidR="00103972" w:rsidRPr="006B5E91" w:rsidRDefault="00103972" w:rsidP="00C259BA">
      <w:pPr>
        <w:spacing w:line="360" w:lineRule="auto"/>
        <w:jc w:val="both"/>
        <w:rPr>
          <w:rFonts w:ascii="Times New Roman" w:hAnsi="Times New Roman" w:cs="Times New Roman"/>
          <w:b/>
          <w:bCs/>
          <w:sz w:val="24"/>
          <w:szCs w:val="24"/>
        </w:rPr>
      </w:pPr>
    </w:p>
    <w:p w14:paraId="76082526" w14:textId="77777777" w:rsidR="00103972" w:rsidRPr="006B5E91" w:rsidRDefault="00103972" w:rsidP="00C259BA">
      <w:pPr>
        <w:spacing w:line="360" w:lineRule="auto"/>
        <w:jc w:val="both"/>
        <w:rPr>
          <w:rFonts w:ascii="Times New Roman" w:hAnsi="Times New Roman" w:cs="Times New Roman"/>
          <w:b/>
          <w:bCs/>
          <w:sz w:val="24"/>
          <w:szCs w:val="24"/>
        </w:rPr>
      </w:pPr>
    </w:p>
    <w:p w14:paraId="00DD4235" w14:textId="77777777" w:rsidR="00103972" w:rsidRPr="006B5E91" w:rsidRDefault="00103972" w:rsidP="00C259BA">
      <w:pPr>
        <w:spacing w:line="360" w:lineRule="auto"/>
        <w:jc w:val="both"/>
        <w:rPr>
          <w:rFonts w:ascii="Times New Roman" w:hAnsi="Times New Roman" w:cs="Times New Roman"/>
          <w:b/>
          <w:bCs/>
          <w:sz w:val="24"/>
          <w:szCs w:val="24"/>
        </w:rPr>
      </w:pPr>
    </w:p>
    <w:p w14:paraId="45487691" w14:textId="77777777" w:rsidR="00103972" w:rsidRPr="006B5E91" w:rsidRDefault="00103972" w:rsidP="00C259BA">
      <w:pPr>
        <w:spacing w:line="360" w:lineRule="auto"/>
        <w:jc w:val="both"/>
        <w:rPr>
          <w:rFonts w:ascii="Times New Roman" w:hAnsi="Times New Roman" w:cs="Times New Roman"/>
          <w:b/>
          <w:bCs/>
          <w:sz w:val="24"/>
          <w:szCs w:val="24"/>
        </w:rPr>
      </w:pPr>
    </w:p>
    <w:p w14:paraId="07C7C256" w14:textId="77777777" w:rsidR="00103972" w:rsidRPr="006B5E91" w:rsidRDefault="00103972" w:rsidP="00C259BA">
      <w:pPr>
        <w:spacing w:line="360" w:lineRule="auto"/>
        <w:jc w:val="both"/>
        <w:rPr>
          <w:rFonts w:ascii="Times New Roman" w:hAnsi="Times New Roman" w:cs="Times New Roman"/>
          <w:b/>
          <w:bCs/>
          <w:sz w:val="24"/>
          <w:szCs w:val="24"/>
        </w:rPr>
      </w:pPr>
    </w:p>
    <w:p w14:paraId="134ABA35" w14:textId="77777777" w:rsidR="00103972" w:rsidRPr="006B5E91" w:rsidRDefault="00103972" w:rsidP="00C259BA">
      <w:pPr>
        <w:spacing w:line="360" w:lineRule="auto"/>
        <w:jc w:val="both"/>
        <w:rPr>
          <w:rFonts w:ascii="Times New Roman" w:hAnsi="Times New Roman" w:cs="Times New Roman"/>
          <w:b/>
          <w:bCs/>
          <w:sz w:val="24"/>
          <w:szCs w:val="24"/>
        </w:rPr>
      </w:pPr>
    </w:p>
    <w:p w14:paraId="1D1A8646" w14:textId="77777777" w:rsidR="00103972" w:rsidRPr="006B5E91" w:rsidRDefault="00103972" w:rsidP="00C259BA">
      <w:pPr>
        <w:spacing w:line="360" w:lineRule="auto"/>
        <w:jc w:val="both"/>
        <w:rPr>
          <w:rFonts w:ascii="Times New Roman" w:hAnsi="Times New Roman" w:cs="Times New Roman"/>
          <w:b/>
          <w:bCs/>
          <w:sz w:val="24"/>
          <w:szCs w:val="24"/>
        </w:rPr>
      </w:pPr>
    </w:p>
    <w:p w14:paraId="505A0F77" w14:textId="77777777" w:rsidR="00103972" w:rsidRPr="006B5E91" w:rsidRDefault="00103972" w:rsidP="00C259BA">
      <w:pPr>
        <w:spacing w:line="360" w:lineRule="auto"/>
        <w:jc w:val="both"/>
        <w:rPr>
          <w:rFonts w:ascii="Times New Roman" w:hAnsi="Times New Roman" w:cs="Times New Roman"/>
          <w:b/>
          <w:bCs/>
          <w:sz w:val="24"/>
          <w:szCs w:val="24"/>
        </w:rPr>
      </w:pPr>
    </w:p>
    <w:p w14:paraId="482B9BE2" w14:textId="77777777" w:rsidR="00103972" w:rsidRPr="006B5E91" w:rsidRDefault="00103972" w:rsidP="00C259BA">
      <w:pPr>
        <w:spacing w:line="360" w:lineRule="auto"/>
        <w:jc w:val="both"/>
        <w:rPr>
          <w:rFonts w:ascii="Times New Roman" w:hAnsi="Times New Roman" w:cs="Times New Roman"/>
          <w:b/>
          <w:bCs/>
          <w:sz w:val="24"/>
          <w:szCs w:val="24"/>
        </w:rPr>
      </w:pPr>
    </w:p>
    <w:p w14:paraId="6B4F9999" w14:textId="77777777" w:rsidR="00103972" w:rsidRPr="006B5E91" w:rsidRDefault="00103972" w:rsidP="00C259BA">
      <w:pPr>
        <w:spacing w:line="360" w:lineRule="auto"/>
        <w:jc w:val="both"/>
        <w:rPr>
          <w:rFonts w:ascii="Times New Roman" w:hAnsi="Times New Roman" w:cs="Times New Roman"/>
          <w:b/>
          <w:bCs/>
          <w:sz w:val="24"/>
          <w:szCs w:val="24"/>
        </w:rPr>
      </w:pPr>
    </w:p>
    <w:p w14:paraId="71065A7E" w14:textId="4C08090A"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etch Twitter volume &amp; block reward s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59BA" w:rsidRPr="006B5E91" w14:paraId="11C54F60" w14:textId="77777777" w:rsidTr="002D1BDE">
        <w:tc>
          <w:tcPr>
            <w:tcW w:w="4675" w:type="dxa"/>
          </w:tcPr>
          <w:p w14:paraId="1BCA96E7" w14:textId="77777777" w:rsidR="00C259BA" w:rsidRPr="006B5E91" w:rsidRDefault="00C259BA"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16D7722" wp14:editId="38CE4ED7">
                  <wp:extent cx="2187829" cy="2952370"/>
                  <wp:effectExtent l="0" t="0" r="3175"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187829" cy="2952370"/>
                          </a:xfrm>
                          <a:prstGeom prst="rect">
                            <a:avLst/>
                          </a:prstGeom>
                        </pic:spPr>
                      </pic:pic>
                    </a:graphicData>
                  </a:graphic>
                </wp:inline>
              </w:drawing>
            </w:r>
          </w:p>
          <w:p w14:paraId="460BCA99" w14:textId="71A44529" w:rsidR="007557E0" w:rsidRPr="006B5E91" w:rsidRDefault="00C259BA" w:rsidP="007557E0">
            <w:pPr>
              <w:pStyle w:val="Caption"/>
              <w:jc w:val="center"/>
              <w:rPr>
                <w:rFonts w:ascii="Times New Roman" w:hAnsi="Times New Roman" w:cs="Times New Roman"/>
                <w:b w:val="0"/>
                <w:bCs w:val="0"/>
                <w:smallCaps w:val="0"/>
                <w:sz w:val="24"/>
                <w:szCs w:val="24"/>
              </w:rPr>
            </w:pPr>
            <w:bookmarkStart w:id="402" w:name="_Toc124969362"/>
            <w:bookmarkStart w:id="403" w:name="_Toc12564977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bookmarkEnd w:id="402"/>
            <w:r w:rsidR="007557E0" w:rsidRPr="006B5E91">
              <w:rPr>
                <w:rFonts w:ascii="Times New Roman" w:hAnsi="Times New Roman" w:cs="Times New Roman"/>
                <w:b w:val="0"/>
                <w:bCs w:val="0"/>
                <w:smallCaps w:val="0"/>
                <w:sz w:val="24"/>
                <w:szCs w:val="24"/>
              </w:rPr>
              <w:t>Fetch Twitter volum</w:t>
            </w:r>
            <w:r w:rsidR="00227344" w:rsidRPr="006B5E91">
              <w:rPr>
                <w:rFonts w:ascii="Times New Roman" w:hAnsi="Times New Roman" w:cs="Times New Roman"/>
                <w:b w:val="0"/>
                <w:bCs w:val="0"/>
                <w:smallCaps w:val="0"/>
                <w:sz w:val="24"/>
                <w:szCs w:val="24"/>
              </w:rPr>
              <w:t xml:space="preserve">e </w:t>
            </w:r>
            <w:r w:rsidR="007557E0" w:rsidRPr="006B5E91">
              <w:rPr>
                <w:rFonts w:ascii="Times New Roman" w:hAnsi="Times New Roman" w:cs="Times New Roman"/>
                <w:b w:val="0"/>
                <w:bCs w:val="0"/>
                <w:smallCaps w:val="0"/>
                <w:sz w:val="24"/>
                <w:szCs w:val="24"/>
              </w:rPr>
              <w:t>(</w:t>
            </w:r>
            <w:r w:rsidR="007557E0" w:rsidRPr="006B5E91">
              <w:rPr>
                <w:rFonts w:ascii="Times New Roman" w:hAnsi="Times New Roman" w:cs="Times New Roman"/>
                <w:b w:val="0"/>
                <w:bCs w:val="0"/>
                <w:i/>
                <w:iCs/>
                <w:smallCaps w:val="0"/>
                <w:sz w:val="24"/>
                <w:szCs w:val="24"/>
              </w:rPr>
              <w:t>Self-Composed</w:t>
            </w:r>
            <w:r w:rsidR="007557E0" w:rsidRPr="006B5E91">
              <w:rPr>
                <w:rFonts w:ascii="Times New Roman" w:hAnsi="Times New Roman" w:cs="Times New Roman"/>
                <w:b w:val="0"/>
                <w:bCs w:val="0"/>
                <w:smallCaps w:val="0"/>
                <w:sz w:val="24"/>
                <w:szCs w:val="24"/>
              </w:rPr>
              <w:t>)</w:t>
            </w:r>
            <w:bookmarkEnd w:id="403"/>
          </w:p>
          <w:p w14:paraId="4D682FA4" w14:textId="13035A07" w:rsidR="00C259BA" w:rsidRPr="006B5E91" w:rsidRDefault="00C259BA" w:rsidP="002D1BDE">
            <w:pPr>
              <w:pStyle w:val="Caption"/>
              <w:jc w:val="center"/>
              <w:rPr>
                <w:rFonts w:ascii="Times New Roman" w:hAnsi="Times New Roman" w:cs="Times New Roman"/>
                <w:b w:val="0"/>
                <w:bCs w:val="0"/>
                <w:smallCaps w:val="0"/>
                <w:sz w:val="24"/>
                <w:szCs w:val="24"/>
              </w:rPr>
            </w:pPr>
          </w:p>
        </w:tc>
        <w:tc>
          <w:tcPr>
            <w:tcW w:w="4675" w:type="dxa"/>
          </w:tcPr>
          <w:p w14:paraId="30F87B2C" w14:textId="77777777" w:rsidR="00C259BA" w:rsidRPr="006B5E91" w:rsidRDefault="00C259BA"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1EB32A4" wp14:editId="5AB9017D">
                  <wp:extent cx="2364105" cy="2949848"/>
                  <wp:effectExtent l="0" t="0" r="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364105" cy="2949848"/>
                          </a:xfrm>
                          <a:prstGeom prst="rect">
                            <a:avLst/>
                          </a:prstGeom>
                        </pic:spPr>
                      </pic:pic>
                    </a:graphicData>
                  </a:graphic>
                </wp:inline>
              </w:drawing>
            </w:r>
          </w:p>
          <w:p w14:paraId="7F546B89" w14:textId="1C6F0347" w:rsidR="00C259BA" w:rsidRPr="006B5E91" w:rsidRDefault="00C259BA" w:rsidP="004C116D">
            <w:pPr>
              <w:pStyle w:val="Caption"/>
              <w:jc w:val="center"/>
              <w:rPr>
                <w:rFonts w:ascii="Times New Roman" w:hAnsi="Times New Roman" w:cs="Times New Roman"/>
                <w:b w:val="0"/>
                <w:bCs w:val="0"/>
                <w:smallCaps w:val="0"/>
                <w:sz w:val="24"/>
                <w:szCs w:val="24"/>
              </w:rPr>
            </w:pPr>
            <w:bookmarkStart w:id="404" w:name="_Toc124969363"/>
            <w:bookmarkStart w:id="405" w:name="_Toc12564977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block reward siz</w:t>
            </w:r>
            <w:bookmarkEnd w:id="404"/>
            <w:r w:rsidR="00227344" w:rsidRPr="006B5E91">
              <w:rPr>
                <w:rFonts w:ascii="Times New Roman" w:hAnsi="Times New Roman" w:cs="Times New Roman"/>
                <w:b w:val="0"/>
                <w:bCs w:val="0"/>
                <w:smallCaps w:val="0"/>
                <w:sz w:val="24"/>
                <w:szCs w:val="24"/>
              </w:rPr>
              <w:t xml:space="preserve">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5"/>
          </w:p>
          <w:p w14:paraId="64AE677F" w14:textId="77777777" w:rsidR="00C259BA" w:rsidRPr="006B5E91" w:rsidRDefault="00C259BA" w:rsidP="002D1BDE">
            <w:pPr>
              <w:spacing w:line="360" w:lineRule="auto"/>
              <w:jc w:val="center"/>
              <w:rPr>
                <w:rFonts w:ascii="Times New Roman" w:hAnsi="Times New Roman" w:cs="Times New Roman"/>
                <w:sz w:val="24"/>
                <w:szCs w:val="24"/>
              </w:rPr>
            </w:pPr>
          </w:p>
        </w:tc>
      </w:tr>
    </w:tbl>
    <w:p w14:paraId="0CE5CBAB"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s fetch the Twitter volume and block reward, that were fetched from a website that exposes this data publicly. Therefore, a simple website scraping tool can be used without requiring any authentication or authorization.</w:t>
      </w:r>
    </w:p>
    <w:p w14:paraId="66C312F8" w14:textId="77777777"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etch tweet data</w:t>
      </w:r>
    </w:p>
    <w:p w14:paraId="64BBA89B"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61F1C16" wp14:editId="42852B78">
            <wp:extent cx="5314559" cy="2247900"/>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347027" cy="2261633"/>
                    </a:xfrm>
                    <a:prstGeom prst="rect">
                      <a:avLst/>
                    </a:prstGeom>
                  </pic:spPr>
                </pic:pic>
              </a:graphicData>
            </a:graphic>
          </wp:inline>
        </w:drawing>
      </w:r>
    </w:p>
    <w:p w14:paraId="0E402D76" w14:textId="323E5E08" w:rsidR="00C259BA" w:rsidRPr="006B5E91" w:rsidRDefault="00C259BA" w:rsidP="00C259BA">
      <w:pPr>
        <w:pStyle w:val="Caption"/>
        <w:jc w:val="center"/>
        <w:rPr>
          <w:rFonts w:ascii="Times New Roman" w:hAnsi="Times New Roman" w:cs="Times New Roman"/>
          <w:b w:val="0"/>
          <w:bCs w:val="0"/>
          <w:smallCaps w:val="0"/>
          <w:sz w:val="28"/>
          <w:szCs w:val="28"/>
        </w:rPr>
      </w:pPr>
      <w:bookmarkStart w:id="406" w:name="_Toc124969364"/>
      <w:bookmarkStart w:id="407" w:name="_Toc12564978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crape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6"/>
      <w:bookmarkEnd w:id="407"/>
    </w:p>
    <w:p w14:paraId="4F1CB19A"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Obtaining the tweet data required a more tedious process as the Twitter API had been updated to only provide tweets for the past week. However, third-party libraries provide this functionality. Tweets fetched were limited to 500 for a single day due to time, performance, and storage constraints, and as the application is not the core contribution. Initially, tweets were fetched up to a specific time point; in future, the above script could be run to scrape tweets of specific dates that are described to be from the days that are currently existing in the data folder up to the day at which the script is run. There is a further limitation as only ‘#bitcoin’ is searched.</w:t>
      </w:r>
    </w:p>
    <w:p w14:paraId="1AD64175"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9E16C45" wp14:editId="28034618">
            <wp:extent cx="3200400" cy="2665964"/>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227695" cy="2688701"/>
                    </a:xfrm>
                    <a:prstGeom prst="rect">
                      <a:avLst/>
                    </a:prstGeom>
                  </pic:spPr>
                </pic:pic>
              </a:graphicData>
            </a:graphic>
          </wp:inline>
        </w:drawing>
      </w:r>
    </w:p>
    <w:p w14:paraId="2899D72F" w14:textId="3854995B" w:rsidR="00C259BA" w:rsidRPr="006B5E91" w:rsidRDefault="00C259BA" w:rsidP="00C259BA">
      <w:pPr>
        <w:pStyle w:val="Caption"/>
        <w:jc w:val="center"/>
        <w:rPr>
          <w:rFonts w:ascii="Times New Roman" w:hAnsi="Times New Roman" w:cs="Times New Roman"/>
          <w:b w:val="0"/>
          <w:bCs w:val="0"/>
          <w:smallCaps w:val="0"/>
          <w:sz w:val="28"/>
          <w:szCs w:val="28"/>
        </w:rPr>
      </w:pPr>
      <w:bookmarkStart w:id="408" w:name="_Toc124969365"/>
      <w:bookmarkStart w:id="409" w:name="_Toc12564978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lean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8"/>
      <w:bookmarkEnd w:id="409"/>
    </w:p>
    <w:p w14:paraId="30E0E9F6"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this research is currently limited to only English, the tweets are filtered and non-English tweets are removed.</w:t>
      </w:r>
    </w:p>
    <w:p w14:paraId="4CEFC790" w14:textId="77777777" w:rsidR="00641B58" w:rsidRPr="006B5E91" w:rsidRDefault="00641B58" w:rsidP="00C259BA">
      <w:pPr>
        <w:spacing w:line="360" w:lineRule="auto"/>
        <w:jc w:val="both"/>
        <w:rPr>
          <w:rFonts w:ascii="Times New Roman" w:hAnsi="Times New Roman" w:cs="Times New Roman"/>
          <w:b/>
          <w:bCs/>
          <w:sz w:val="24"/>
          <w:szCs w:val="24"/>
        </w:rPr>
      </w:pPr>
    </w:p>
    <w:p w14:paraId="7AE015C9" w14:textId="77777777" w:rsidR="00641B58" w:rsidRPr="006B5E91" w:rsidRDefault="00641B58" w:rsidP="00C259BA">
      <w:pPr>
        <w:spacing w:line="360" w:lineRule="auto"/>
        <w:jc w:val="both"/>
        <w:rPr>
          <w:rFonts w:ascii="Times New Roman" w:hAnsi="Times New Roman" w:cs="Times New Roman"/>
          <w:b/>
          <w:bCs/>
          <w:sz w:val="24"/>
          <w:szCs w:val="24"/>
        </w:rPr>
      </w:pPr>
    </w:p>
    <w:p w14:paraId="71BD3FA1" w14:textId="77777777" w:rsidR="00641B58" w:rsidRPr="006B5E91" w:rsidRDefault="00641B58" w:rsidP="00C259BA">
      <w:pPr>
        <w:spacing w:line="360" w:lineRule="auto"/>
        <w:jc w:val="both"/>
        <w:rPr>
          <w:rFonts w:ascii="Times New Roman" w:hAnsi="Times New Roman" w:cs="Times New Roman"/>
          <w:b/>
          <w:bCs/>
          <w:sz w:val="24"/>
          <w:szCs w:val="24"/>
        </w:rPr>
      </w:pPr>
    </w:p>
    <w:p w14:paraId="7CF9CE87" w14:textId="77777777" w:rsidR="00641B58" w:rsidRPr="006B5E91" w:rsidRDefault="00641B58" w:rsidP="00C259BA">
      <w:pPr>
        <w:spacing w:line="360" w:lineRule="auto"/>
        <w:jc w:val="both"/>
        <w:rPr>
          <w:rFonts w:ascii="Times New Roman" w:hAnsi="Times New Roman" w:cs="Times New Roman"/>
          <w:b/>
          <w:bCs/>
          <w:sz w:val="24"/>
          <w:szCs w:val="24"/>
        </w:rPr>
      </w:pPr>
    </w:p>
    <w:p w14:paraId="2196ECEB" w14:textId="77777777" w:rsidR="00641B58" w:rsidRPr="006B5E91" w:rsidRDefault="00641B58" w:rsidP="00C259BA">
      <w:pPr>
        <w:spacing w:line="360" w:lineRule="auto"/>
        <w:jc w:val="both"/>
        <w:rPr>
          <w:rFonts w:ascii="Times New Roman" w:hAnsi="Times New Roman" w:cs="Times New Roman"/>
          <w:b/>
          <w:bCs/>
          <w:sz w:val="24"/>
          <w:szCs w:val="24"/>
        </w:rPr>
      </w:pPr>
    </w:p>
    <w:p w14:paraId="7A31ABCD" w14:textId="77777777" w:rsidR="00641B58" w:rsidRPr="006B5E91" w:rsidRDefault="00641B58" w:rsidP="00C259BA">
      <w:pPr>
        <w:spacing w:line="360" w:lineRule="auto"/>
        <w:jc w:val="both"/>
        <w:rPr>
          <w:rFonts w:ascii="Times New Roman" w:hAnsi="Times New Roman" w:cs="Times New Roman"/>
          <w:b/>
          <w:bCs/>
          <w:sz w:val="24"/>
          <w:szCs w:val="24"/>
        </w:rPr>
      </w:pPr>
    </w:p>
    <w:p w14:paraId="258BDC92" w14:textId="77777777" w:rsidR="00641B58" w:rsidRPr="006B5E91" w:rsidRDefault="00641B58" w:rsidP="00C259BA">
      <w:pPr>
        <w:spacing w:line="360" w:lineRule="auto"/>
        <w:jc w:val="both"/>
        <w:rPr>
          <w:rFonts w:ascii="Times New Roman" w:hAnsi="Times New Roman" w:cs="Times New Roman"/>
          <w:b/>
          <w:bCs/>
          <w:sz w:val="24"/>
          <w:szCs w:val="24"/>
        </w:rPr>
      </w:pPr>
    </w:p>
    <w:p w14:paraId="3F7C4B93" w14:textId="5E98C35E"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etch Google Trends</w:t>
      </w:r>
    </w:p>
    <w:p w14:paraId="1E6C0BA3"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0A4D4F2" wp14:editId="6E8A13AA">
            <wp:extent cx="3424694" cy="291465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448080" cy="2934553"/>
                    </a:xfrm>
                    <a:prstGeom prst="rect">
                      <a:avLst/>
                    </a:prstGeom>
                  </pic:spPr>
                </pic:pic>
              </a:graphicData>
            </a:graphic>
          </wp:inline>
        </w:drawing>
      </w:r>
    </w:p>
    <w:p w14:paraId="32073FC3" w14:textId="6716DF2F" w:rsidR="00C259BA" w:rsidRPr="006B5E91" w:rsidRDefault="00C259BA" w:rsidP="00C259BA">
      <w:pPr>
        <w:pStyle w:val="Caption"/>
        <w:jc w:val="center"/>
        <w:rPr>
          <w:rFonts w:ascii="Times New Roman" w:hAnsi="Times New Roman" w:cs="Times New Roman"/>
          <w:b w:val="0"/>
          <w:bCs w:val="0"/>
          <w:smallCaps w:val="0"/>
          <w:sz w:val="28"/>
          <w:szCs w:val="28"/>
        </w:rPr>
      </w:pPr>
      <w:bookmarkStart w:id="410" w:name="_Toc124969366"/>
      <w:bookmarkStart w:id="411" w:name="_Toc12564978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Google Trend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10"/>
      <w:bookmarkEnd w:id="411"/>
    </w:p>
    <w:p w14:paraId="5B25E39F" w14:textId="366CBB1A"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etching Google Trends data was also a relatively straightforward procedure, as Python exposes a library specifically for this purpose. However, rate-limitations had to be overcome by running the script multiple times for specific data ranges at a time rather than the entire history.</w:t>
      </w:r>
    </w:p>
    <w:p w14:paraId="0452ABD1" w14:textId="72961C75" w:rsidR="00E01D8F" w:rsidRPr="006B5E91" w:rsidRDefault="00E01D8F" w:rsidP="00C259BA">
      <w:pPr>
        <w:spacing w:line="360" w:lineRule="auto"/>
        <w:jc w:val="both"/>
        <w:rPr>
          <w:rFonts w:ascii="Times New Roman" w:hAnsi="Times New Roman" w:cs="Times New Roman"/>
          <w:sz w:val="24"/>
          <w:szCs w:val="24"/>
        </w:rPr>
      </w:pPr>
    </w:p>
    <w:p w14:paraId="03CEA2CD" w14:textId="29485456" w:rsidR="00E01D8F" w:rsidRPr="006B5E91" w:rsidRDefault="00E01D8F" w:rsidP="00C259BA">
      <w:pPr>
        <w:spacing w:line="360" w:lineRule="auto"/>
        <w:jc w:val="both"/>
        <w:rPr>
          <w:rFonts w:ascii="Times New Roman" w:hAnsi="Times New Roman" w:cs="Times New Roman"/>
          <w:sz w:val="24"/>
          <w:szCs w:val="24"/>
        </w:rPr>
      </w:pPr>
    </w:p>
    <w:p w14:paraId="56D8341E" w14:textId="3F544AAD" w:rsidR="00E01D8F" w:rsidRPr="006B5E91" w:rsidRDefault="00E01D8F" w:rsidP="00C259BA">
      <w:pPr>
        <w:spacing w:line="360" w:lineRule="auto"/>
        <w:jc w:val="both"/>
        <w:rPr>
          <w:rFonts w:ascii="Times New Roman" w:hAnsi="Times New Roman" w:cs="Times New Roman"/>
          <w:sz w:val="24"/>
          <w:szCs w:val="24"/>
        </w:rPr>
      </w:pPr>
    </w:p>
    <w:p w14:paraId="1FC19848" w14:textId="60FBB5EE" w:rsidR="00E01D8F" w:rsidRPr="006B5E91" w:rsidRDefault="00E01D8F" w:rsidP="00C259BA">
      <w:pPr>
        <w:spacing w:line="360" w:lineRule="auto"/>
        <w:jc w:val="both"/>
        <w:rPr>
          <w:rFonts w:ascii="Times New Roman" w:hAnsi="Times New Roman" w:cs="Times New Roman"/>
          <w:sz w:val="24"/>
          <w:szCs w:val="24"/>
        </w:rPr>
      </w:pPr>
    </w:p>
    <w:p w14:paraId="337F5902" w14:textId="37866AA2" w:rsidR="00E01D8F" w:rsidRPr="006B5E91" w:rsidRDefault="00E01D8F" w:rsidP="00C259BA">
      <w:pPr>
        <w:spacing w:line="360" w:lineRule="auto"/>
        <w:jc w:val="both"/>
        <w:rPr>
          <w:rFonts w:ascii="Times New Roman" w:hAnsi="Times New Roman" w:cs="Times New Roman"/>
          <w:sz w:val="24"/>
          <w:szCs w:val="24"/>
        </w:rPr>
      </w:pPr>
    </w:p>
    <w:p w14:paraId="3AB59893" w14:textId="63AB236E" w:rsidR="00E01D8F" w:rsidRPr="006B5E91" w:rsidRDefault="00E01D8F" w:rsidP="00C259BA">
      <w:pPr>
        <w:spacing w:line="360" w:lineRule="auto"/>
        <w:jc w:val="both"/>
        <w:rPr>
          <w:rFonts w:ascii="Times New Roman" w:hAnsi="Times New Roman" w:cs="Times New Roman"/>
          <w:sz w:val="24"/>
          <w:szCs w:val="24"/>
        </w:rPr>
      </w:pPr>
    </w:p>
    <w:p w14:paraId="377B1F9C" w14:textId="097865B0" w:rsidR="00E01D8F" w:rsidRPr="006B5E91" w:rsidRDefault="00E01D8F" w:rsidP="00C259BA">
      <w:pPr>
        <w:spacing w:line="360" w:lineRule="auto"/>
        <w:jc w:val="both"/>
        <w:rPr>
          <w:rFonts w:ascii="Times New Roman" w:hAnsi="Times New Roman" w:cs="Times New Roman"/>
          <w:sz w:val="24"/>
          <w:szCs w:val="24"/>
        </w:rPr>
      </w:pPr>
    </w:p>
    <w:p w14:paraId="6AE1C563" w14:textId="725E467F" w:rsidR="00E01D8F" w:rsidRPr="006B5E91" w:rsidRDefault="00E01D8F" w:rsidP="00C259BA">
      <w:pPr>
        <w:spacing w:line="360" w:lineRule="auto"/>
        <w:jc w:val="both"/>
        <w:rPr>
          <w:rFonts w:ascii="Times New Roman" w:hAnsi="Times New Roman" w:cs="Times New Roman"/>
          <w:sz w:val="24"/>
          <w:szCs w:val="24"/>
        </w:rPr>
      </w:pPr>
    </w:p>
    <w:p w14:paraId="25C366C2" w14:textId="5449D440" w:rsidR="00E01D8F" w:rsidRPr="006B5E91" w:rsidRDefault="00E01D8F" w:rsidP="00C259BA">
      <w:pPr>
        <w:spacing w:line="360" w:lineRule="auto"/>
        <w:jc w:val="both"/>
        <w:rPr>
          <w:rFonts w:ascii="Times New Roman" w:hAnsi="Times New Roman" w:cs="Times New Roman"/>
          <w:sz w:val="24"/>
          <w:szCs w:val="24"/>
        </w:rPr>
      </w:pPr>
    </w:p>
    <w:p w14:paraId="2F6088CC" w14:textId="256CC304" w:rsidR="00E01D8F" w:rsidRPr="006B5E91" w:rsidRDefault="00E01D8F" w:rsidP="00C259BA">
      <w:pPr>
        <w:spacing w:line="360" w:lineRule="auto"/>
        <w:jc w:val="both"/>
        <w:rPr>
          <w:rFonts w:ascii="Times New Roman" w:hAnsi="Times New Roman" w:cs="Times New Roman"/>
          <w:sz w:val="24"/>
          <w:szCs w:val="24"/>
        </w:rPr>
      </w:pPr>
    </w:p>
    <w:p w14:paraId="282675F1" w14:textId="49029F6B" w:rsidR="002F3D21" w:rsidRPr="006B5E91" w:rsidRDefault="00F863D9" w:rsidP="002F3D21">
      <w:pPr>
        <w:pStyle w:val="Heading1"/>
        <w:spacing w:line="360" w:lineRule="auto"/>
        <w:rPr>
          <w:rFonts w:ascii="Times New Roman" w:hAnsi="Times New Roman" w:cs="Times New Roman"/>
          <w:b/>
          <w:bCs/>
          <w:sz w:val="28"/>
          <w:szCs w:val="28"/>
        </w:rPr>
      </w:pPr>
      <w:bookmarkStart w:id="412" w:name="_C.2._Preprocessing"/>
      <w:bookmarkStart w:id="413" w:name="_D.2._Preprocessing"/>
      <w:bookmarkStart w:id="414" w:name="_Toc125663177"/>
      <w:bookmarkStart w:id="415" w:name="_Toc126571508"/>
      <w:bookmarkEnd w:id="412"/>
      <w:bookmarkEnd w:id="413"/>
      <w:r w:rsidRPr="006B5E91">
        <w:rPr>
          <w:rFonts w:ascii="Times New Roman" w:hAnsi="Times New Roman" w:cs="Times New Roman"/>
          <w:b/>
          <w:bCs/>
          <w:sz w:val="28"/>
          <w:szCs w:val="28"/>
        </w:rPr>
        <w:lastRenderedPageBreak/>
        <w:t>D</w:t>
      </w:r>
      <w:r w:rsidR="002F3D21" w:rsidRPr="006B5E91">
        <w:rPr>
          <w:rFonts w:ascii="Times New Roman" w:hAnsi="Times New Roman" w:cs="Times New Roman"/>
          <w:b/>
          <w:bCs/>
          <w:sz w:val="28"/>
          <w:szCs w:val="28"/>
        </w:rPr>
        <w:t>.2. Preprocessing</w:t>
      </w:r>
      <w:bookmarkEnd w:id="414"/>
      <w:bookmarkEnd w:id="415"/>
    </w:p>
    <w:p w14:paraId="68A0FF95" w14:textId="04E5E3E4" w:rsidR="0032475C" w:rsidRPr="006B5E91" w:rsidRDefault="00CA1D52" w:rsidP="00B628B3">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weet s</w:t>
      </w:r>
      <w:r w:rsidR="0032475C" w:rsidRPr="006B5E91">
        <w:rPr>
          <w:rFonts w:ascii="Times New Roman" w:hAnsi="Times New Roman" w:cs="Times New Roman"/>
          <w:b/>
          <w:bCs/>
          <w:sz w:val="24"/>
          <w:szCs w:val="24"/>
        </w:rPr>
        <w:t>entiment analysis</w:t>
      </w:r>
    </w:p>
    <w:p w14:paraId="133D0389" w14:textId="68B7A77B" w:rsidR="00B628B3" w:rsidRPr="006B5E91" w:rsidRDefault="00B628B3"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ain step of preprocessing is to perform sentiment analysis on the obtained tweet data. In this research, VADER sentiment analyzer is used as determined in previous chapters.</w:t>
      </w:r>
    </w:p>
    <w:p w14:paraId="26BD48BB" w14:textId="77777777" w:rsidR="00B628B3" w:rsidRPr="006B5E91" w:rsidRDefault="00B628B3" w:rsidP="00B628B3">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6D957435" wp14:editId="19980F9D">
            <wp:extent cx="3347499" cy="3234843"/>
            <wp:effectExtent l="0" t="0" r="5715"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373962" cy="3260416"/>
                    </a:xfrm>
                    <a:prstGeom prst="rect">
                      <a:avLst/>
                    </a:prstGeom>
                  </pic:spPr>
                </pic:pic>
              </a:graphicData>
            </a:graphic>
          </wp:inline>
        </w:drawing>
      </w:r>
    </w:p>
    <w:p w14:paraId="469BFCFC" w14:textId="2D0933A6" w:rsidR="00B628B3" w:rsidRPr="006B5E91" w:rsidRDefault="00B628B3" w:rsidP="00B628B3">
      <w:pPr>
        <w:pStyle w:val="Caption"/>
        <w:jc w:val="center"/>
        <w:rPr>
          <w:rFonts w:ascii="Times New Roman" w:hAnsi="Times New Roman" w:cs="Times New Roman"/>
          <w:b w:val="0"/>
          <w:bCs w:val="0"/>
          <w:smallCaps w:val="0"/>
          <w:sz w:val="28"/>
          <w:szCs w:val="28"/>
        </w:rPr>
      </w:pPr>
      <w:bookmarkStart w:id="416" w:name="_Toc124969367"/>
      <w:bookmarkStart w:id="417" w:name="_Toc12564978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Analyze sentimen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16"/>
      <w:bookmarkEnd w:id="417"/>
    </w:p>
    <w:p w14:paraId="69451B39" w14:textId="77777777" w:rsidR="00B628B3" w:rsidRPr="006B5E91" w:rsidRDefault="00B628B3"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is used to perform sentiment analysis on the tweets and concatenates the negative, positive, neutral, and compound scores into the existing tweet dataset, which can then be condensed down to create an average score for a single day.</w:t>
      </w:r>
    </w:p>
    <w:p w14:paraId="122010CB" w14:textId="140809FD" w:rsidR="00DA271E" w:rsidRPr="006B5E91" w:rsidRDefault="00DA271E" w:rsidP="00DA271E">
      <w:pPr>
        <w:keepNext/>
        <w:spacing w:line="360" w:lineRule="auto"/>
        <w:rPr>
          <w:rFonts w:ascii="Times New Roman" w:hAnsi="Times New Roman" w:cs="Times New Roman"/>
          <w:b/>
          <w:bCs/>
          <w:noProof/>
          <w:sz w:val="24"/>
          <w:szCs w:val="24"/>
        </w:rPr>
      </w:pPr>
      <w:r w:rsidRPr="006B5E91">
        <w:rPr>
          <w:rFonts w:ascii="Times New Roman" w:hAnsi="Times New Roman" w:cs="Times New Roman"/>
          <w:b/>
          <w:bCs/>
          <w:noProof/>
          <w:sz w:val="24"/>
          <w:szCs w:val="24"/>
        </w:rPr>
        <w:lastRenderedPageBreak/>
        <w:t xml:space="preserve">Tweet </w:t>
      </w:r>
      <w:r w:rsidR="0043034E" w:rsidRPr="006B5E91">
        <w:rPr>
          <w:rFonts w:ascii="Times New Roman" w:hAnsi="Times New Roman" w:cs="Times New Roman"/>
          <w:b/>
          <w:bCs/>
          <w:noProof/>
          <w:sz w:val="24"/>
          <w:szCs w:val="24"/>
        </w:rPr>
        <w:t xml:space="preserve">dataset </w:t>
      </w:r>
      <w:r w:rsidRPr="006B5E91">
        <w:rPr>
          <w:rFonts w:ascii="Times New Roman" w:hAnsi="Times New Roman" w:cs="Times New Roman"/>
          <w:b/>
          <w:bCs/>
          <w:noProof/>
          <w:sz w:val="24"/>
          <w:szCs w:val="24"/>
        </w:rPr>
        <w:t>condensation</w:t>
      </w:r>
    </w:p>
    <w:p w14:paraId="7290F544" w14:textId="66A2E45F" w:rsidR="00B628B3" w:rsidRPr="006B5E91" w:rsidRDefault="00B628B3" w:rsidP="00B628B3">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799BC556" wp14:editId="67EE6322">
            <wp:extent cx="3988196" cy="3824578"/>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997755" cy="3833744"/>
                    </a:xfrm>
                    <a:prstGeom prst="rect">
                      <a:avLst/>
                    </a:prstGeom>
                  </pic:spPr>
                </pic:pic>
              </a:graphicData>
            </a:graphic>
          </wp:inline>
        </w:drawing>
      </w:r>
    </w:p>
    <w:p w14:paraId="3E1E2C36" w14:textId="2528E373" w:rsidR="00B628B3" w:rsidRPr="006B5E91" w:rsidRDefault="00B628B3" w:rsidP="00B628B3">
      <w:pPr>
        <w:pStyle w:val="Caption"/>
        <w:jc w:val="center"/>
        <w:rPr>
          <w:rFonts w:ascii="Times New Roman" w:hAnsi="Times New Roman" w:cs="Times New Roman"/>
          <w:b w:val="0"/>
          <w:bCs w:val="0"/>
          <w:smallCaps w:val="0"/>
          <w:sz w:val="28"/>
          <w:szCs w:val="28"/>
        </w:rPr>
      </w:pPr>
      <w:bookmarkStart w:id="418" w:name="_Toc124969368"/>
      <w:bookmarkStart w:id="419" w:name="_Toc12564978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bine and condense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18"/>
      <w:bookmarkEnd w:id="419"/>
    </w:p>
    <w:p w14:paraId="65BBCE97" w14:textId="776C71AF" w:rsidR="009D0499" w:rsidRPr="006B5E91" w:rsidRDefault="009D0499"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s the other data being used directly create a single CSV file with a </w:t>
      </w:r>
      <w:r w:rsidR="00BA2816" w:rsidRPr="006B5E91">
        <w:rPr>
          <w:rFonts w:ascii="Times New Roman" w:hAnsi="Times New Roman" w:cs="Times New Roman"/>
          <w:sz w:val="24"/>
          <w:szCs w:val="24"/>
        </w:rPr>
        <w:t>row</w:t>
      </w:r>
      <w:r w:rsidRPr="006B5E91">
        <w:rPr>
          <w:rFonts w:ascii="Times New Roman" w:hAnsi="Times New Roman" w:cs="Times New Roman"/>
          <w:sz w:val="24"/>
          <w:szCs w:val="24"/>
        </w:rPr>
        <w:t xml:space="preserve"> for each date, the condensation process is not required. However, as the tweet data fetched consists of a </w:t>
      </w:r>
      <w:r w:rsidR="00430D84" w:rsidRPr="006B5E91">
        <w:rPr>
          <w:rFonts w:ascii="Times New Roman" w:hAnsi="Times New Roman" w:cs="Times New Roman"/>
          <w:sz w:val="24"/>
          <w:szCs w:val="24"/>
        </w:rPr>
        <w:t xml:space="preserve">separate </w:t>
      </w:r>
      <w:r w:rsidRPr="006B5E91">
        <w:rPr>
          <w:rFonts w:ascii="Times New Roman" w:hAnsi="Times New Roman" w:cs="Times New Roman"/>
          <w:sz w:val="24"/>
          <w:szCs w:val="24"/>
        </w:rPr>
        <w:t>CSV file for each date, this data must be compressed to the same format</w:t>
      </w:r>
      <w:r w:rsidR="00A805E2" w:rsidRPr="006B5E91">
        <w:rPr>
          <w:rFonts w:ascii="Times New Roman" w:hAnsi="Times New Roman" w:cs="Times New Roman"/>
          <w:sz w:val="24"/>
          <w:szCs w:val="24"/>
        </w:rPr>
        <w:t xml:space="preserve"> as other datasets</w:t>
      </w:r>
      <w:r w:rsidRPr="006B5E91">
        <w:rPr>
          <w:rFonts w:ascii="Times New Roman" w:hAnsi="Times New Roman" w:cs="Times New Roman"/>
          <w:sz w:val="24"/>
          <w:szCs w:val="24"/>
        </w:rPr>
        <w:t>.</w:t>
      </w:r>
    </w:p>
    <w:p w14:paraId="2692ECDC" w14:textId="038A250B" w:rsidR="00B628B3" w:rsidRPr="006B5E91" w:rsidRDefault="00B628B3" w:rsidP="0055035E">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t>The above script condenses the tweet dataset into a single CSV file by averaging the sentiment scores for each day.</w:t>
      </w:r>
    </w:p>
    <w:p w14:paraId="447E0A5F" w14:textId="77777777" w:rsidR="00501808" w:rsidRPr="006B5E91" w:rsidRDefault="00501808" w:rsidP="00C570A7">
      <w:pPr>
        <w:spacing w:line="360" w:lineRule="auto"/>
        <w:jc w:val="both"/>
        <w:rPr>
          <w:rFonts w:ascii="Times New Roman" w:hAnsi="Times New Roman" w:cs="Times New Roman"/>
          <w:b/>
          <w:bCs/>
          <w:sz w:val="24"/>
          <w:szCs w:val="24"/>
        </w:rPr>
      </w:pPr>
    </w:p>
    <w:p w14:paraId="41E0D9A3" w14:textId="77777777" w:rsidR="00501808" w:rsidRPr="006B5E91" w:rsidRDefault="00501808" w:rsidP="00C570A7">
      <w:pPr>
        <w:spacing w:line="360" w:lineRule="auto"/>
        <w:jc w:val="both"/>
        <w:rPr>
          <w:rFonts w:ascii="Times New Roman" w:hAnsi="Times New Roman" w:cs="Times New Roman"/>
          <w:b/>
          <w:bCs/>
          <w:sz w:val="24"/>
          <w:szCs w:val="24"/>
        </w:rPr>
      </w:pPr>
    </w:p>
    <w:p w14:paraId="20DA7726" w14:textId="77777777" w:rsidR="00501808" w:rsidRPr="006B5E91" w:rsidRDefault="00501808" w:rsidP="00C570A7">
      <w:pPr>
        <w:spacing w:line="360" w:lineRule="auto"/>
        <w:jc w:val="both"/>
        <w:rPr>
          <w:rFonts w:ascii="Times New Roman" w:hAnsi="Times New Roman" w:cs="Times New Roman"/>
          <w:b/>
          <w:bCs/>
          <w:sz w:val="24"/>
          <w:szCs w:val="24"/>
        </w:rPr>
      </w:pPr>
    </w:p>
    <w:p w14:paraId="0BEFC745" w14:textId="77777777" w:rsidR="00501808" w:rsidRPr="006B5E91" w:rsidRDefault="00501808" w:rsidP="00C570A7">
      <w:pPr>
        <w:spacing w:line="360" w:lineRule="auto"/>
        <w:jc w:val="both"/>
        <w:rPr>
          <w:rFonts w:ascii="Times New Roman" w:hAnsi="Times New Roman" w:cs="Times New Roman"/>
          <w:b/>
          <w:bCs/>
          <w:sz w:val="24"/>
          <w:szCs w:val="24"/>
        </w:rPr>
      </w:pPr>
    </w:p>
    <w:p w14:paraId="3BA64D1E" w14:textId="77777777" w:rsidR="00501808" w:rsidRPr="006B5E91" w:rsidRDefault="00501808" w:rsidP="00C570A7">
      <w:pPr>
        <w:spacing w:line="360" w:lineRule="auto"/>
        <w:jc w:val="both"/>
        <w:rPr>
          <w:rFonts w:ascii="Times New Roman" w:hAnsi="Times New Roman" w:cs="Times New Roman"/>
          <w:b/>
          <w:bCs/>
          <w:sz w:val="24"/>
          <w:szCs w:val="24"/>
        </w:rPr>
      </w:pPr>
    </w:p>
    <w:p w14:paraId="128A15FE" w14:textId="77777777" w:rsidR="00501808" w:rsidRPr="006B5E91" w:rsidRDefault="00501808" w:rsidP="00C570A7">
      <w:pPr>
        <w:spacing w:line="360" w:lineRule="auto"/>
        <w:jc w:val="both"/>
        <w:rPr>
          <w:rFonts w:ascii="Times New Roman" w:hAnsi="Times New Roman" w:cs="Times New Roman"/>
          <w:b/>
          <w:bCs/>
          <w:sz w:val="24"/>
          <w:szCs w:val="24"/>
        </w:rPr>
      </w:pPr>
    </w:p>
    <w:p w14:paraId="6D139487" w14:textId="75E94F09" w:rsidR="000E1EC5" w:rsidRPr="006B5E91" w:rsidRDefault="00C570A7" w:rsidP="00C570A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inal dataset creation</w:t>
      </w:r>
    </w:p>
    <w:p w14:paraId="5448AD8A" w14:textId="77777777" w:rsidR="00D349C7" w:rsidRPr="006B5E91" w:rsidRDefault="00D349C7" w:rsidP="00D349C7">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7E304C48" wp14:editId="1DEB508F">
            <wp:extent cx="3686175" cy="4359399"/>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693966" cy="4368613"/>
                    </a:xfrm>
                    <a:prstGeom prst="rect">
                      <a:avLst/>
                    </a:prstGeom>
                  </pic:spPr>
                </pic:pic>
              </a:graphicData>
            </a:graphic>
          </wp:inline>
        </w:drawing>
      </w:r>
    </w:p>
    <w:p w14:paraId="03367907" w14:textId="64EAD1CC" w:rsidR="00D349C7" w:rsidRPr="006B5E91" w:rsidRDefault="00D349C7" w:rsidP="00D349C7">
      <w:pPr>
        <w:pStyle w:val="Caption"/>
        <w:jc w:val="center"/>
        <w:rPr>
          <w:rFonts w:ascii="Times New Roman" w:hAnsi="Times New Roman" w:cs="Times New Roman"/>
          <w:b w:val="0"/>
          <w:bCs w:val="0"/>
          <w:smallCaps w:val="0"/>
          <w:sz w:val="24"/>
          <w:szCs w:val="24"/>
        </w:rPr>
      </w:pPr>
      <w:bookmarkStart w:id="420" w:name="_Toc12564978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bine all datas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20"/>
    </w:p>
    <w:p w14:paraId="5BCDB89D" w14:textId="77777777" w:rsidR="00D349C7" w:rsidRPr="006B5E91" w:rsidRDefault="00D349C7" w:rsidP="00D349C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is used to create the final dataset that is used by the model. It fetches all the datasets and combines them into a single data frame. Initially, a helper function is called that removes unneeded columns from the data files, which were decided upon conducting correlation tests. Missing values of each feature of specific dates are imputed by the mean of their respective columns. This combined dataset can then be saved so that the model can finally utilize it.</w:t>
      </w:r>
    </w:p>
    <w:p w14:paraId="15C8D2B9" w14:textId="2449CBA2" w:rsidR="00D349C7" w:rsidRPr="006B5E91" w:rsidRDefault="00D349C7" w:rsidP="00C570A7">
      <w:pPr>
        <w:spacing w:line="360" w:lineRule="auto"/>
        <w:jc w:val="both"/>
        <w:rPr>
          <w:rFonts w:ascii="Times New Roman" w:hAnsi="Times New Roman" w:cs="Times New Roman"/>
          <w:b/>
          <w:bCs/>
          <w:sz w:val="24"/>
          <w:szCs w:val="24"/>
        </w:rPr>
      </w:pPr>
    </w:p>
    <w:p w14:paraId="3E15BA60" w14:textId="629BDB60" w:rsidR="00BC0270" w:rsidRPr="006B5E91" w:rsidRDefault="00BC0270" w:rsidP="00C570A7">
      <w:pPr>
        <w:spacing w:line="360" w:lineRule="auto"/>
        <w:jc w:val="both"/>
        <w:rPr>
          <w:rFonts w:ascii="Times New Roman" w:hAnsi="Times New Roman" w:cs="Times New Roman"/>
          <w:b/>
          <w:bCs/>
          <w:sz w:val="24"/>
          <w:szCs w:val="24"/>
        </w:rPr>
      </w:pPr>
    </w:p>
    <w:p w14:paraId="103BDE4D" w14:textId="63CBDD14" w:rsidR="00BC0270" w:rsidRPr="006B5E91" w:rsidRDefault="00BC0270" w:rsidP="00C570A7">
      <w:pPr>
        <w:spacing w:line="360" w:lineRule="auto"/>
        <w:jc w:val="both"/>
        <w:rPr>
          <w:rFonts w:ascii="Times New Roman" w:hAnsi="Times New Roman" w:cs="Times New Roman"/>
          <w:b/>
          <w:bCs/>
          <w:sz w:val="24"/>
          <w:szCs w:val="24"/>
        </w:rPr>
      </w:pPr>
    </w:p>
    <w:p w14:paraId="1EED2F72" w14:textId="0C41E077" w:rsidR="00BC0270" w:rsidRPr="006B5E91" w:rsidRDefault="00BC0270" w:rsidP="00C570A7">
      <w:pPr>
        <w:spacing w:line="360" w:lineRule="auto"/>
        <w:jc w:val="both"/>
        <w:rPr>
          <w:rFonts w:ascii="Times New Roman" w:hAnsi="Times New Roman" w:cs="Times New Roman"/>
          <w:b/>
          <w:bCs/>
          <w:sz w:val="24"/>
          <w:szCs w:val="24"/>
        </w:rPr>
      </w:pPr>
    </w:p>
    <w:p w14:paraId="5EC4C238" w14:textId="11DBFAAC" w:rsidR="00BC0270" w:rsidRPr="006B5E91" w:rsidRDefault="00BC0270" w:rsidP="00BC0270">
      <w:pPr>
        <w:pStyle w:val="Heading1"/>
        <w:spacing w:line="360" w:lineRule="auto"/>
        <w:rPr>
          <w:rFonts w:ascii="Times New Roman" w:hAnsi="Times New Roman" w:cs="Times New Roman"/>
          <w:b/>
          <w:bCs/>
          <w:sz w:val="32"/>
          <w:szCs w:val="32"/>
        </w:rPr>
      </w:pPr>
      <w:bookmarkStart w:id="421" w:name="_Toc125663178"/>
      <w:bookmarkStart w:id="422" w:name="_Toc126571509"/>
      <w:r w:rsidRPr="006B5E91">
        <w:rPr>
          <w:rFonts w:ascii="Times New Roman" w:hAnsi="Times New Roman" w:cs="Times New Roman"/>
          <w:b/>
          <w:bCs/>
          <w:sz w:val="32"/>
          <w:szCs w:val="32"/>
        </w:rPr>
        <w:lastRenderedPageBreak/>
        <w:t>APPENDIX E – CONCLUSION</w:t>
      </w:r>
      <w:bookmarkEnd w:id="421"/>
      <w:bookmarkEnd w:id="422"/>
    </w:p>
    <w:p w14:paraId="174D9933" w14:textId="3E34301E" w:rsidR="00251909" w:rsidRPr="006B5E91" w:rsidRDefault="00251909" w:rsidP="00251909">
      <w:pPr>
        <w:pStyle w:val="Heading1"/>
        <w:spacing w:line="360" w:lineRule="auto"/>
        <w:rPr>
          <w:rFonts w:ascii="Times New Roman" w:hAnsi="Times New Roman" w:cs="Times New Roman"/>
          <w:b/>
          <w:bCs/>
          <w:sz w:val="28"/>
          <w:szCs w:val="28"/>
        </w:rPr>
      </w:pPr>
      <w:bookmarkStart w:id="423" w:name="_E.1._Project_scope"/>
      <w:bookmarkStart w:id="424" w:name="_Toc125663179"/>
      <w:bookmarkStart w:id="425" w:name="_Toc126571510"/>
      <w:bookmarkEnd w:id="423"/>
      <w:r w:rsidRPr="006B5E91">
        <w:rPr>
          <w:rFonts w:ascii="Times New Roman" w:hAnsi="Times New Roman" w:cs="Times New Roman"/>
          <w:b/>
          <w:bCs/>
          <w:sz w:val="28"/>
          <w:szCs w:val="28"/>
        </w:rPr>
        <w:t>E.1. Project scope</w:t>
      </w:r>
      <w:bookmarkEnd w:id="424"/>
      <w:bookmarkEnd w:id="425"/>
    </w:p>
    <w:p w14:paraId="030492A9" w14:textId="7C08D249" w:rsidR="00251909" w:rsidRPr="006B5E91" w:rsidRDefault="00F876AB" w:rsidP="00F876A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n scope</w:t>
      </w:r>
    </w:p>
    <w:p w14:paraId="1549335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Implementing a novel LTC architecture capable of being used as currently existing solutions and the corresponding creation of a system.</w:t>
      </w:r>
    </w:p>
    <w:p w14:paraId="344302BF"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Periodical updates of the model with the latest available data.</w:t>
      </w:r>
    </w:p>
    <w:p w14:paraId="09CD1C14" w14:textId="19F6B404"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 xml:space="preserve">Evaluate and compare the implemented system against existing solutions to validate or invalidate hypothesis </w:t>
      </w:r>
      <w:hyperlink w:anchor="myhypothesis" w:history="1">
        <w:r w:rsidRPr="006B5E91">
          <w:rPr>
            <w:rStyle w:val="Hyperlink"/>
            <w:rFonts w:ascii="Times New Roman" w:hAnsi="Times New Roman" w:cs="Times New Roman"/>
            <w:b/>
            <w:bCs/>
            <w:color w:val="auto"/>
            <w:sz w:val="24"/>
            <w:szCs w:val="24"/>
            <w:u w:val="none"/>
            <w:bdr w:val="single" w:sz="4" w:space="0" w:color="00B050"/>
          </w:rPr>
          <w:t>H</w:t>
        </w:r>
        <w:r w:rsidRPr="006B5E91">
          <w:rPr>
            <w:rStyle w:val="Hyperlink"/>
            <w:rFonts w:ascii="Times New Roman" w:hAnsi="Times New Roman" w:cs="Times New Roman"/>
            <w:color w:val="auto"/>
            <w:sz w:val="24"/>
            <w:szCs w:val="24"/>
            <w:u w:val="none"/>
            <w:bdr w:val="single" w:sz="4" w:space="0" w:color="00B050"/>
          </w:rPr>
          <w:t>01</w:t>
        </w:r>
      </w:hyperlink>
      <w:r w:rsidRPr="006B5E91">
        <w:rPr>
          <w:rFonts w:ascii="Times New Roman" w:hAnsi="Times New Roman" w:cs="Times New Roman"/>
          <w:sz w:val="24"/>
          <w:szCs w:val="24"/>
        </w:rPr>
        <w:t>.</w:t>
      </w:r>
    </w:p>
    <w:p w14:paraId="1CBAD1B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bookmarkStart w:id="426" w:name="_Hlk118107578"/>
      <w:r w:rsidRPr="006B5E91">
        <w:rPr>
          <w:rFonts w:ascii="Times New Roman" w:hAnsi="Times New Roman" w:cs="Times New Roman"/>
          <w:sz w:val="24"/>
          <w:szCs w:val="24"/>
        </w:rPr>
        <w:t>Ability to display a range of predictions for the chosen horizon.</w:t>
      </w:r>
    </w:p>
    <w:bookmarkEnd w:id="426"/>
    <w:p w14:paraId="79784057" w14:textId="3CCEAD32"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eastAsia="Times New Roman" w:hAnsi="Times New Roman" w:cs="Times New Roman"/>
          <w:color w:val="0E101A"/>
          <w:sz w:val="24"/>
          <w:szCs w:val="24"/>
        </w:rPr>
        <w:t xml:space="preserve">By combining them with the </w:t>
      </w:r>
      <w:r w:rsidRPr="006B5E91">
        <w:rPr>
          <w:rFonts w:ascii="Times New Roman" w:eastAsia="Times New Roman" w:hAnsi="Times New Roman" w:cs="Times New Roman"/>
          <w:sz w:val="24"/>
          <w:szCs w:val="24"/>
        </w:rPr>
        <w:t>BTC</w:t>
      </w:r>
      <w:r w:rsidRPr="006B5E91">
        <w:rPr>
          <w:rFonts w:ascii="Times New Roman" w:eastAsia="Times New Roman" w:hAnsi="Times New Roman" w:cs="Times New Roman"/>
          <w:color w:val="0E101A"/>
          <w:sz w:val="24"/>
          <w:szCs w:val="24"/>
        </w:rPr>
        <w:t xml:space="preserve"> historical data, consider Twitter sentiment, volume, and the ‘block reward size’ as external factors.</w:t>
      </w:r>
    </w:p>
    <w:p w14:paraId="5FD72038" w14:textId="6F047EBE" w:rsidR="00F576ED" w:rsidRPr="006B5E91" w:rsidRDefault="00F576ED" w:rsidP="00F576ED">
      <w:pPr>
        <w:spacing w:line="360" w:lineRule="auto"/>
        <w:jc w:val="both"/>
        <w:rPr>
          <w:rFonts w:ascii="Times New Roman" w:hAnsi="Times New Roman" w:cs="Times New Roman"/>
          <w:b/>
          <w:bCs/>
          <w:sz w:val="24"/>
          <w:szCs w:val="24"/>
        </w:rPr>
      </w:pPr>
    </w:p>
    <w:p w14:paraId="1A7F32B7" w14:textId="1CC95B58" w:rsidR="00F576ED" w:rsidRPr="006B5E91" w:rsidRDefault="00F576ED" w:rsidP="00F576ED">
      <w:pPr>
        <w:spacing w:line="360" w:lineRule="auto"/>
        <w:jc w:val="both"/>
        <w:rPr>
          <w:rFonts w:ascii="Times New Roman" w:hAnsi="Times New Roman" w:cs="Times New Roman"/>
          <w:b/>
          <w:bCs/>
          <w:sz w:val="24"/>
          <w:szCs w:val="24"/>
        </w:rPr>
      </w:pPr>
    </w:p>
    <w:p w14:paraId="73C1EFAB" w14:textId="721475DE" w:rsidR="00F576ED" w:rsidRPr="006B5E91" w:rsidRDefault="00F576ED" w:rsidP="00F576ED">
      <w:pPr>
        <w:spacing w:line="360" w:lineRule="auto"/>
        <w:jc w:val="both"/>
        <w:rPr>
          <w:rFonts w:ascii="Times New Roman" w:hAnsi="Times New Roman" w:cs="Times New Roman"/>
          <w:b/>
          <w:bCs/>
          <w:sz w:val="24"/>
          <w:szCs w:val="24"/>
        </w:rPr>
      </w:pPr>
    </w:p>
    <w:p w14:paraId="15FAC481" w14:textId="50515045" w:rsidR="00F576ED" w:rsidRPr="006B5E91" w:rsidRDefault="00F576ED" w:rsidP="00F576ED">
      <w:pPr>
        <w:spacing w:line="360" w:lineRule="auto"/>
        <w:jc w:val="both"/>
        <w:rPr>
          <w:rFonts w:ascii="Times New Roman" w:hAnsi="Times New Roman" w:cs="Times New Roman"/>
          <w:b/>
          <w:bCs/>
          <w:sz w:val="24"/>
          <w:szCs w:val="24"/>
        </w:rPr>
      </w:pPr>
    </w:p>
    <w:p w14:paraId="5A8144E0" w14:textId="2C3C2F1A" w:rsidR="00F576ED" w:rsidRPr="006B5E91" w:rsidRDefault="00F576ED" w:rsidP="00F576ED">
      <w:pPr>
        <w:spacing w:line="360" w:lineRule="auto"/>
        <w:jc w:val="both"/>
        <w:rPr>
          <w:rFonts w:ascii="Times New Roman" w:hAnsi="Times New Roman" w:cs="Times New Roman"/>
          <w:b/>
          <w:bCs/>
          <w:sz w:val="24"/>
          <w:szCs w:val="24"/>
        </w:rPr>
      </w:pPr>
    </w:p>
    <w:p w14:paraId="1BE7B73D" w14:textId="236D5AE1" w:rsidR="00F576ED" w:rsidRPr="006B5E91" w:rsidRDefault="00F576ED" w:rsidP="00F576ED">
      <w:pPr>
        <w:spacing w:line="360" w:lineRule="auto"/>
        <w:jc w:val="both"/>
        <w:rPr>
          <w:rFonts w:ascii="Times New Roman" w:hAnsi="Times New Roman" w:cs="Times New Roman"/>
          <w:b/>
          <w:bCs/>
          <w:sz w:val="24"/>
          <w:szCs w:val="24"/>
        </w:rPr>
      </w:pPr>
    </w:p>
    <w:p w14:paraId="35443AA9" w14:textId="158B45D5" w:rsidR="00F576ED" w:rsidRPr="006B5E91" w:rsidRDefault="00F576ED" w:rsidP="00F576ED">
      <w:pPr>
        <w:spacing w:line="360" w:lineRule="auto"/>
        <w:jc w:val="both"/>
        <w:rPr>
          <w:rFonts w:ascii="Times New Roman" w:hAnsi="Times New Roman" w:cs="Times New Roman"/>
          <w:b/>
          <w:bCs/>
          <w:sz w:val="24"/>
          <w:szCs w:val="24"/>
        </w:rPr>
      </w:pPr>
    </w:p>
    <w:p w14:paraId="1B02A717" w14:textId="4FD0E55C" w:rsidR="00F576ED" w:rsidRPr="006B5E91" w:rsidRDefault="00F576ED" w:rsidP="00F576ED">
      <w:pPr>
        <w:spacing w:line="360" w:lineRule="auto"/>
        <w:jc w:val="both"/>
        <w:rPr>
          <w:rFonts w:ascii="Times New Roman" w:hAnsi="Times New Roman" w:cs="Times New Roman"/>
          <w:b/>
          <w:bCs/>
          <w:sz w:val="24"/>
          <w:szCs w:val="24"/>
        </w:rPr>
      </w:pPr>
    </w:p>
    <w:p w14:paraId="1BFBE99E" w14:textId="2A3E1B28" w:rsidR="00F576ED" w:rsidRPr="006B5E91" w:rsidRDefault="00F576ED" w:rsidP="00F576ED">
      <w:pPr>
        <w:spacing w:line="360" w:lineRule="auto"/>
        <w:jc w:val="both"/>
        <w:rPr>
          <w:rFonts w:ascii="Times New Roman" w:hAnsi="Times New Roman" w:cs="Times New Roman"/>
          <w:b/>
          <w:bCs/>
          <w:sz w:val="24"/>
          <w:szCs w:val="24"/>
        </w:rPr>
      </w:pPr>
    </w:p>
    <w:p w14:paraId="2BA48F52" w14:textId="631B02B2" w:rsidR="00F576ED" w:rsidRPr="006B5E91" w:rsidRDefault="00F576ED" w:rsidP="00F576ED">
      <w:pPr>
        <w:spacing w:line="360" w:lineRule="auto"/>
        <w:jc w:val="both"/>
        <w:rPr>
          <w:rFonts w:ascii="Times New Roman" w:hAnsi="Times New Roman" w:cs="Times New Roman"/>
          <w:b/>
          <w:bCs/>
          <w:sz w:val="24"/>
          <w:szCs w:val="24"/>
        </w:rPr>
      </w:pPr>
    </w:p>
    <w:p w14:paraId="1E435290" w14:textId="17C3275F" w:rsidR="00F576ED" w:rsidRPr="006B5E91" w:rsidRDefault="00F576ED" w:rsidP="00F576ED">
      <w:pPr>
        <w:spacing w:line="360" w:lineRule="auto"/>
        <w:jc w:val="both"/>
        <w:rPr>
          <w:rFonts w:ascii="Times New Roman" w:hAnsi="Times New Roman" w:cs="Times New Roman"/>
          <w:b/>
          <w:bCs/>
          <w:sz w:val="24"/>
          <w:szCs w:val="24"/>
        </w:rPr>
      </w:pPr>
    </w:p>
    <w:p w14:paraId="34CA1ECF" w14:textId="490CC6FC" w:rsidR="00F576ED" w:rsidRPr="006B5E91" w:rsidRDefault="00F576ED" w:rsidP="00F576ED">
      <w:pPr>
        <w:spacing w:line="360" w:lineRule="auto"/>
        <w:jc w:val="both"/>
        <w:rPr>
          <w:rFonts w:ascii="Times New Roman" w:hAnsi="Times New Roman" w:cs="Times New Roman"/>
          <w:b/>
          <w:bCs/>
          <w:sz w:val="24"/>
          <w:szCs w:val="24"/>
        </w:rPr>
      </w:pPr>
    </w:p>
    <w:p w14:paraId="0A3A9EF2" w14:textId="05F064E3" w:rsidR="00F576ED" w:rsidRPr="006B5E91" w:rsidRDefault="00F576ED" w:rsidP="00F576ED">
      <w:pPr>
        <w:spacing w:line="360" w:lineRule="auto"/>
        <w:jc w:val="both"/>
        <w:rPr>
          <w:rFonts w:ascii="Times New Roman" w:hAnsi="Times New Roman" w:cs="Times New Roman"/>
          <w:b/>
          <w:bCs/>
          <w:sz w:val="24"/>
          <w:szCs w:val="24"/>
        </w:rPr>
      </w:pPr>
    </w:p>
    <w:p w14:paraId="51196D53" w14:textId="50EE131F" w:rsidR="006100C2" w:rsidRPr="006B5E91" w:rsidRDefault="006100C2" w:rsidP="006100C2">
      <w:pPr>
        <w:pStyle w:val="Heading1"/>
        <w:spacing w:line="360" w:lineRule="auto"/>
        <w:rPr>
          <w:rFonts w:ascii="Times New Roman" w:hAnsi="Times New Roman" w:cs="Times New Roman"/>
          <w:b/>
          <w:bCs/>
          <w:sz w:val="28"/>
          <w:szCs w:val="28"/>
        </w:rPr>
      </w:pPr>
      <w:bookmarkStart w:id="427" w:name="_Toc125663180"/>
      <w:bookmarkStart w:id="428" w:name="_Toc126571511"/>
      <w:r w:rsidRPr="006B5E91">
        <w:rPr>
          <w:rFonts w:ascii="Times New Roman" w:hAnsi="Times New Roman" w:cs="Times New Roman"/>
          <w:b/>
          <w:bCs/>
          <w:sz w:val="28"/>
          <w:szCs w:val="28"/>
        </w:rPr>
        <w:lastRenderedPageBreak/>
        <w:t>E.2. Project schedule</w:t>
      </w:r>
      <w:bookmarkEnd w:id="427"/>
      <w:bookmarkEnd w:id="428"/>
    </w:p>
    <w:p w14:paraId="6B964A41" w14:textId="77777777" w:rsidR="009A3987" w:rsidRPr="006B5E91" w:rsidRDefault="0014019F" w:rsidP="009A3987">
      <w:pPr>
        <w:keepNext/>
        <w:spacing w:line="360" w:lineRule="auto"/>
        <w:jc w:val="both"/>
        <w:rPr>
          <w:rFonts w:ascii="Times New Roman" w:hAnsi="Times New Roman" w:cs="Times New Roman"/>
        </w:rPr>
      </w:pPr>
      <w:r w:rsidRPr="006B5E91">
        <w:rPr>
          <w:rFonts w:ascii="Times New Roman" w:hAnsi="Times New Roman" w:cs="Times New Roman"/>
          <w:b/>
          <w:bCs/>
          <w:noProof/>
          <w:sz w:val="24"/>
          <w:szCs w:val="24"/>
        </w:rPr>
        <w:drawing>
          <wp:inline distT="0" distB="0" distL="0" distR="0" wp14:anchorId="64486E15" wp14:editId="65B23095">
            <wp:extent cx="5939790" cy="585302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t="3271"/>
                    <a:stretch/>
                  </pic:blipFill>
                  <pic:spPr bwMode="auto">
                    <a:xfrm>
                      <a:off x="0" y="0"/>
                      <a:ext cx="5939790" cy="5853022"/>
                    </a:xfrm>
                    <a:prstGeom prst="rect">
                      <a:avLst/>
                    </a:prstGeom>
                    <a:noFill/>
                    <a:ln>
                      <a:noFill/>
                    </a:ln>
                    <a:extLst>
                      <a:ext uri="{53640926-AAD7-44D8-BBD7-CCE9431645EC}">
                        <a14:shadowObscured xmlns:a14="http://schemas.microsoft.com/office/drawing/2010/main"/>
                      </a:ext>
                    </a:extLst>
                  </pic:spPr>
                </pic:pic>
              </a:graphicData>
            </a:graphic>
          </wp:inline>
        </w:drawing>
      </w:r>
    </w:p>
    <w:p w14:paraId="564CE39C" w14:textId="4E565FC7" w:rsidR="00BC0270" w:rsidRPr="006B5E91" w:rsidRDefault="009A3987" w:rsidP="009A3987">
      <w:pPr>
        <w:pStyle w:val="Caption"/>
        <w:jc w:val="center"/>
        <w:rPr>
          <w:rFonts w:ascii="Times New Roman" w:hAnsi="Times New Roman" w:cs="Times New Roman"/>
          <w:b w:val="0"/>
          <w:bCs w:val="0"/>
          <w:smallCaps w:val="0"/>
          <w:sz w:val="28"/>
          <w:szCs w:val="28"/>
        </w:rPr>
      </w:pPr>
      <w:bookmarkStart w:id="429" w:name="_Toc12564978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970F14" w:rsidRPr="006B5E91">
        <w:rPr>
          <w:rFonts w:ascii="Times New Roman" w:hAnsi="Times New Roman" w:cs="Times New Roman"/>
          <w:b w:val="0"/>
          <w:bCs w:val="0"/>
          <w:smallCaps w:val="0"/>
          <w:sz w:val="24"/>
          <w:szCs w:val="24"/>
        </w:rPr>
        <w:t xml:space="preserve">Initial </w:t>
      </w:r>
      <w:r w:rsidRPr="006B5E91">
        <w:rPr>
          <w:rFonts w:ascii="Times New Roman" w:hAnsi="Times New Roman" w:cs="Times New Roman"/>
          <w:b w:val="0"/>
          <w:bCs w:val="0"/>
          <w:smallCaps w:val="0"/>
          <w:sz w:val="24"/>
          <w:szCs w:val="24"/>
        </w:rPr>
        <w:t xml:space="preserve">Gantt </w:t>
      </w:r>
      <w:r w:rsidR="00970F14" w:rsidRPr="006B5E91">
        <w:rPr>
          <w:rFonts w:ascii="Times New Roman" w:hAnsi="Times New Roman" w:cs="Times New Roman"/>
          <w:b w:val="0"/>
          <w:bCs w:val="0"/>
          <w:smallCaps w:val="0"/>
          <w:sz w:val="24"/>
          <w:szCs w:val="24"/>
        </w:rPr>
        <w:t>c</w:t>
      </w:r>
      <w:r w:rsidRPr="006B5E91">
        <w:rPr>
          <w:rFonts w:ascii="Times New Roman" w:hAnsi="Times New Roman" w:cs="Times New Roman"/>
          <w:b w:val="0"/>
          <w:bCs w:val="0"/>
          <w:smallCaps w:val="0"/>
          <w:sz w:val="24"/>
          <w:szCs w:val="24"/>
        </w:rPr>
        <w:t>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29"/>
    </w:p>
    <w:p w14:paraId="72CA9A0E" w14:textId="2CF48E92" w:rsidR="0014019F" w:rsidRPr="006B5E91" w:rsidRDefault="0014019F" w:rsidP="00C570A7">
      <w:pPr>
        <w:spacing w:line="360" w:lineRule="auto"/>
        <w:jc w:val="both"/>
        <w:rPr>
          <w:rStyle w:val="Hyperlink"/>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90" w:history="1">
        <w:r w:rsidRPr="006B5E91">
          <w:rPr>
            <w:rStyle w:val="Hyperlink"/>
            <w:rFonts w:ascii="Times New Roman" w:hAnsi="Times New Roman" w:cs="Times New Roman"/>
            <w:i/>
            <w:iCs/>
            <w:sz w:val="24"/>
            <w:szCs w:val="24"/>
          </w:rPr>
          <w:t>Here</w:t>
        </w:r>
      </w:hyperlink>
    </w:p>
    <w:p w14:paraId="5215748E" w14:textId="1C255683" w:rsidR="00A726B1" w:rsidRPr="006B5E91" w:rsidRDefault="00A726B1" w:rsidP="00C570A7">
      <w:pPr>
        <w:spacing w:line="360" w:lineRule="auto"/>
        <w:jc w:val="both"/>
        <w:rPr>
          <w:rStyle w:val="Hyperlink"/>
          <w:rFonts w:ascii="Times New Roman" w:hAnsi="Times New Roman" w:cs="Times New Roman"/>
          <w:i/>
          <w:iCs/>
          <w:sz w:val="24"/>
          <w:szCs w:val="24"/>
        </w:rPr>
      </w:pPr>
    </w:p>
    <w:p w14:paraId="5F749AC8" w14:textId="1762D788" w:rsidR="00A726B1" w:rsidRPr="006B5E91" w:rsidRDefault="00A726B1" w:rsidP="00C570A7">
      <w:pPr>
        <w:spacing w:line="360" w:lineRule="auto"/>
        <w:jc w:val="both"/>
        <w:rPr>
          <w:rStyle w:val="Hyperlink"/>
          <w:rFonts w:ascii="Times New Roman" w:hAnsi="Times New Roman" w:cs="Times New Roman"/>
          <w:sz w:val="24"/>
          <w:szCs w:val="24"/>
          <w:u w:val="none"/>
        </w:rPr>
      </w:pPr>
    </w:p>
    <w:p w14:paraId="45F32CF6" w14:textId="1D10A7D2" w:rsidR="00A726B1" w:rsidRPr="006B5E91" w:rsidRDefault="00A726B1" w:rsidP="00C570A7">
      <w:pPr>
        <w:spacing w:line="360" w:lineRule="auto"/>
        <w:jc w:val="both"/>
        <w:rPr>
          <w:rStyle w:val="Hyperlink"/>
          <w:rFonts w:ascii="Times New Roman" w:hAnsi="Times New Roman" w:cs="Times New Roman"/>
          <w:sz w:val="24"/>
          <w:szCs w:val="24"/>
          <w:u w:val="none"/>
        </w:rPr>
      </w:pPr>
    </w:p>
    <w:p w14:paraId="3FFB831B" w14:textId="5435B887" w:rsidR="00A726B1" w:rsidRPr="006B5E91" w:rsidRDefault="00A726B1" w:rsidP="00A726B1">
      <w:pPr>
        <w:pStyle w:val="Heading1"/>
        <w:spacing w:line="360" w:lineRule="auto"/>
        <w:rPr>
          <w:rFonts w:ascii="Times New Roman" w:hAnsi="Times New Roman" w:cs="Times New Roman"/>
          <w:b/>
          <w:bCs/>
          <w:sz w:val="28"/>
          <w:szCs w:val="28"/>
        </w:rPr>
      </w:pPr>
      <w:bookmarkStart w:id="430" w:name="_E.3._Project_roadmap"/>
      <w:bookmarkStart w:id="431" w:name="_Toc125663181"/>
      <w:bookmarkStart w:id="432" w:name="_Toc126571512"/>
      <w:bookmarkEnd w:id="430"/>
      <w:r w:rsidRPr="006B5E91">
        <w:rPr>
          <w:rFonts w:ascii="Times New Roman" w:hAnsi="Times New Roman" w:cs="Times New Roman"/>
          <w:b/>
          <w:bCs/>
          <w:sz w:val="28"/>
          <w:szCs w:val="28"/>
        </w:rPr>
        <w:lastRenderedPageBreak/>
        <w:t xml:space="preserve">E.3. Project </w:t>
      </w:r>
      <w:r w:rsidR="00837E85" w:rsidRPr="006B5E91">
        <w:rPr>
          <w:rFonts w:ascii="Times New Roman" w:hAnsi="Times New Roman" w:cs="Times New Roman"/>
          <w:b/>
          <w:bCs/>
          <w:sz w:val="28"/>
          <w:szCs w:val="28"/>
        </w:rPr>
        <w:t>progress</w:t>
      </w:r>
      <w:bookmarkEnd w:id="431"/>
      <w:bookmarkEnd w:id="432"/>
    </w:p>
    <w:p w14:paraId="4F0E6FE2" w14:textId="77777777" w:rsidR="004B2E04" w:rsidRPr="006B5E91" w:rsidRDefault="00970F14" w:rsidP="004B2E04">
      <w:pPr>
        <w:keepNext/>
        <w:spacing w:line="360" w:lineRule="auto"/>
        <w:jc w:val="both"/>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C09F0BE" wp14:editId="2ED489BC">
            <wp:extent cx="5937885" cy="6355630"/>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3221"/>
                    <a:stretch/>
                  </pic:blipFill>
                  <pic:spPr bwMode="auto">
                    <a:xfrm>
                      <a:off x="0" y="0"/>
                      <a:ext cx="5937885" cy="6355630"/>
                    </a:xfrm>
                    <a:prstGeom prst="rect">
                      <a:avLst/>
                    </a:prstGeom>
                    <a:noFill/>
                    <a:ln>
                      <a:noFill/>
                    </a:ln>
                    <a:extLst>
                      <a:ext uri="{53640926-AAD7-44D8-BBD7-CCE9431645EC}">
                        <a14:shadowObscured xmlns:a14="http://schemas.microsoft.com/office/drawing/2010/main"/>
                      </a:ext>
                    </a:extLst>
                  </pic:spPr>
                </pic:pic>
              </a:graphicData>
            </a:graphic>
          </wp:inline>
        </w:drawing>
      </w:r>
    </w:p>
    <w:p w14:paraId="2302DD96" w14:textId="082268D2" w:rsidR="00A726B1" w:rsidRPr="006B5E91" w:rsidRDefault="004B2E04" w:rsidP="004B2E04">
      <w:pPr>
        <w:pStyle w:val="Caption"/>
        <w:jc w:val="center"/>
        <w:rPr>
          <w:rFonts w:ascii="Times New Roman" w:hAnsi="Times New Roman" w:cs="Times New Roman"/>
          <w:b w:val="0"/>
          <w:bCs w:val="0"/>
          <w:smallCaps w:val="0"/>
          <w:sz w:val="24"/>
          <w:szCs w:val="24"/>
        </w:rPr>
      </w:pPr>
      <w:bookmarkStart w:id="433" w:name="_Toc12564978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urrent Gantt c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33"/>
    </w:p>
    <w:p w14:paraId="20A47DCE" w14:textId="31483632" w:rsidR="00483CE6" w:rsidRPr="006B5E91" w:rsidRDefault="00483CE6" w:rsidP="00483CE6">
      <w:pPr>
        <w:jc w:val="both"/>
        <w:rPr>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92" w:history="1">
        <w:r w:rsidRPr="006B5E91">
          <w:rPr>
            <w:rStyle w:val="Hyperlink"/>
            <w:rFonts w:ascii="Times New Roman" w:hAnsi="Times New Roman" w:cs="Times New Roman"/>
            <w:i/>
            <w:iCs/>
            <w:sz w:val="24"/>
            <w:szCs w:val="24"/>
          </w:rPr>
          <w:t>Here</w:t>
        </w:r>
      </w:hyperlink>
    </w:p>
    <w:sectPr w:rsidR="00483CE6" w:rsidRPr="006B5E91" w:rsidSect="00951C65">
      <w:headerReference w:type="default" r:id="rId93"/>
      <w:headerReference w:type="first" r:id="rId94"/>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B8CB90" w14:textId="77777777" w:rsidR="003F2A93" w:rsidRDefault="003F2A93" w:rsidP="00BD4347">
      <w:pPr>
        <w:spacing w:after="0" w:line="240" w:lineRule="auto"/>
      </w:pPr>
      <w:r>
        <w:separator/>
      </w:r>
    </w:p>
  </w:endnote>
  <w:endnote w:type="continuationSeparator" w:id="0">
    <w:p w14:paraId="41126991" w14:textId="77777777" w:rsidR="003F2A93" w:rsidRDefault="003F2A93"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15324B9E" w:rsidR="0045102D" w:rsidRPr="00F50116" w:rsidRDefault="0045102D">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w:t>
    </w:r>
    <w:r>
      <w:rPr>
        <w:rFonts w:ascii="Times New Roman" w:hAnsi="Times New Roman" w:cs="Times New Roman"/>
        <w:sz w:val="24"/>
        <w:szCs w:val="24"/>
      </w:rPr>
      <w:t>6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45102D" w:rsidRPr="00463629" w:rsidRDefault="0045102D">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77777777" w:rsidR="0045102D" w:rsidRPr="00463629" w:rsidRDefault="0045102D">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95CB39" w14:textId="77777777" w:rsidR="003F2A93" w:rsidRDefault="003F2A93" w:rsidP="00BD4347">
      <w:pPr>
        <w:spacing w:after="0" w:line="240" w:lineRule="auto"/>
      </w:pPr>
      <w:r>
        <w:separator/>
      </w:r>
    </w:p>
  </w:footnote>
  <w:footnote w:type="continuationSeparator" w:id="0">
    <w:p w14:paraId="060AD64E" w14:textId="77777777" w:rsidR="003F2A93" w:rsidRDefault="003F2A93"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4CF21C85" w:rsidR="0045102D" w:rsidRPr="003C6E3B"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sidRPr="00724141">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SPD</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2025" w14:textId="569DBCA6" w:rsidR="0045102D" w:rsidRPr="005E2C25"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Implementa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138F2" w14:textId="0332C571" w:rsidR="0045102D" w:rsidRPr="003C6E3B"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71A47" w14:textId="493BC0D8" w:rsidR="0045102D" w:rsidRPr="005E2C25"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Conclu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EC366" w14:textId="737A8944" w:rsidR="0045102D" w:rsidRPr="003C6E3B"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CF56A" w14:textId="03C2608A" w:rsidR="0045102D" w:rsidRPr="005E2C25"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45102D" w:rsidRPr="00E30F84" w:rsidRDefault="0045102D"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62F9F228" w:rsidR="0045102D" w:rsidRPr="003C6E3B"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79BCD7F4" w:rsidR="0045102D" w:rsidRPr="005E2C25"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3733C" w14:textId="230132FA" w:rsidR="0045102D" w:rsidRPr="003C6E3B"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1096" w14:textId="7417F6D4" w:rsidR="0045102D" w:rsidRPr="005E2C25"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E1CF" w14:textId="261B7130" w:rsidR="0045102D" w:rsidRPr="003C6E3B"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D8910" w14:textId="11D547A2" w:rsidR="0045102D" w:rsidRPr="005E2C25"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Desig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7E8CC" w14:textId="045BD2BF" w:rsidR="0045102D" w:rsidRPr="003C6E3B"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27A4A"/>
    <w:multiLevelType w:val="hybridMultilevel"/>
    <w:tmpl w:val="99DC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4E03A5"/>
    <w:multiLevelType w:val="hybridMultilevel"/>
    <w:tmpl w:val="26AAC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BB22B2"/>
    <w:multiLevelType w:val="hybridMultilevel"/>
    <w:tmpl w:val="5DDE7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0E2FB0"/>
    <w:multiLevelType w:val="hybridMultilevel"/>
    <w:tmpl w:val="429E2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3A33E18"/>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6BA37A7"/>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7F3160B"/>
    <w:multiLevelType w:val="hybridMultilevel"/>
    <w:tmpl w:val="91C8180E"/>
    <w:lvl w:ilvl="0" w:tplc="D1FC409A">
      <w:start w:val="1"/>
      <w:numFmt w:val="decimal"/>
      <w:lvlText w:val="MF%1."/>
      <w:lvlJc w:val="left"/>
      <w:pPr>
        <w:ind w:left="720" w:hanging="576"/>
      </w:pPr>
      <w:rPr>
        <w:rFonts w:hint="default"/>
      </w:rPr>
    </w:lvl>
    <w:lvl w:ilvl="1" w:tplc="CA3E423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3" w15:restartNumberingAfterBreak="0">
    <w:nsid w:val="3EED5CB6"/>
    <w:multiLevelType w:val="hybridMultilevel"/>
    <w:tmpl w:val="43E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EF5DFD"/>
    <w:multiLevelType w:val="hybridMultilevel"/>
    <w:tmpl w:val="4BDE1CC2"/>
    <w:lvl w:ilvl="0" w:tplc="1C347E30">
      <w:start w:val="1"/>
      <w:numFmt w:val="decimal"/>
      <w:lvlText w:val="AF%1."/>
      <w:lvlJc w:val="left"/>
      <w:pPr>
        <w:ind w:left="432"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6B7C19"/>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8F3679"/>
    <w:multiLevelType w:val="hybridMultilevel"/>
    <w:tmpl w:val="3EC20B76"/>
    <w:lvl w:ilvl="0" w:tplc="FC9A5342">
      <w:start w:val="1"/>
      <w:numFmt w:val="bullet"/>
      <w:lvlText w:val=""/>
      <w:lvlJc w:val="left"/>
      <w:pPr>
        <w:ind w:left="576" w:hanging="72"/>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5DC22342"/>
    <w:multiLevelType w:val="hybridMultilevel"/>
    <w:tmpl w:val="8D381D0A"/>
    <w:lvl w:ilvl="0" w:tplc="CA3E423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5EF4891"/>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3A087F"/>
    <w:multiLevelType w:val="hybridMultilevel"/>
    <w:tmpl w:val="BC50C0B0"/>
    <w:lvl w:ilvl="0" w:tplc="C7EEB29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AC1829"/>
    <w:multiLevelType w:val="hybridMultilevel"/>
    <w:tmpl w:val="21D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DD7FF0"/>
    <w:multiLevelType w:val="hybridMultilevel"/>
    <w:tmpl w:val="CEE23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45F2A1F"/>
    <w:multiLevelType w:val="hybridMultilevel"/>
    <w:tmpl w:val="4BDE1CC2"/>
    <w:lvl w:ilvl="0" w:tplc="FFFFFFFF">
      <w:start w:val="1"/>
      <w:numFmt w:val="decimal"/>
      <w:lvlText w:val="AF%1."/>
      <w:lvlJc w:val="left"/>
      <w:pPr>
        <w:ind w:left="432" w:hanging="288"/>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54706D1"/>
    <w:multiLevelType w:val="hybridMultilevel"/>
    <w:tmpl w:val="F420F76A"/>
    <w:lvl w:ilvl="0" w:tplc="9BF46B1C">
      <w:start w:val="1"/>
      <w:numFmt w:val="decimal"/>
      <w:lvlText w:val="EF%1."/>
      <w:lvlJc w:val="left"/>
      <w:pPr>
        <w:ind w:left="648"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B51268"/>
    <w:multiLevelType w:val="hybridMultilevel"/>
    <w:tmpl w:val="93443D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F7F70A8"/>
    <w:multiLevelType w:val="hybridMultilevel"/>
    <w:tmpl w:val="485C7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5"/>
  </w:num>
  <w:num w:numId="3">
    <w:abstractNumId w:val="12"/>
  </w:num>
  <w:num w:numId="4">
    <w:abstractNumId w:val="3"/>
  </w:num>
  <w:num w:numId="5">
    <w:abstractNumId w:val="29"/>
  </w:num>
  <w:num w:numId="6">
    <w:abstractNumId w:val="22"/>
  </w:num>
  <w:num w:numId="7">
    <w:abstractNumId w:val="17"/>
  </w:num>
  <w:num w:numId="8">
    <w:abstractNumId w:val="23"/>
  </w:num>
  <w:num w:numId="9">
    <w:abstractNumId w:val="4"/>
  </w:num>
  <w:num w:numId="10">
    <w:abstractNumId w:val="9"/>
  </w:num>
  <w:num w:numId="11">
    <w:abstractNumId w:val="7"/>
  </w:num>
  <w:num w:numId="12">
    <w:abstractNumId w:val="5"/>
  </w:num>
  <w:num w:numId="13">
    <w:abstractNumId w:val="19"/>
  </w:num>
  <w:num w:numId="14">
    <w:abstractNumId w:val="13"/>
  </w:num>
  <w:num w:numId="15">
    <w:abstractNumId w:val="11"/>
  </w:num>
  <w:num w:numId="16">
    <w:abstractNumId w:val="14"/>
  </w:num>
  <w:num w:numId="17">
    <w:abstractNumId w:val="21"/>
  </w:num>
  <w:num w:numId="18">
    <w:abstractNumId w:val="27"/>
  </w:num>
  <w:num w:numId="19">
    <w:abstractNumId w:val="0"/>
  </w:num>
  <w:num w:numId="20">
    <w:abstractNumId w:val="31"/>
  </w:num>
  <w:num w:numId="21">
    <w:abstractNumId w:val="15"/>
  </w:num>
  <w:num w:numId="22">
    <w:abstractNumId w:val="8"/>
  </w:num>
  <w:num w:numId="23">
    <w:abstractNumId w:val="26"/>
  </w:num>
  <w:num w:numId="24">
    <w:abstractNumId w:val="20"/>
  </w:num>
  <w:num w:numId="25">
    <w:abstractNumId w:val="24"/>
  </w:num>
  <w:num w:numId="26">
    <w:abstractNumId w:val="30"/>
  </w:num>
  <w:num w:numId="27">
    <w:abstractNumId w:val="10"/>
  </w:num>
  <w:num w:numId="28">
    <w:abstractNumId w:val="1"/>
  </w:num>
  <w:num w:numId="29">
    <w:abstractNumId w:val="32"/>
  </w:num>
  <w:num w:numId="30">
    <w:abstractNumId w:val="2"/>
  </w:num>
  <w:num w:numId="31">
    <w:abstractNumId w:val="33"/>
  </w:num>
  <w:num w:numId="32">
    <w:abstractNumId w:val="6"/>
  </w:num>
  <w:num w:numId="33">
    <w:abstractNumId w:val="28"/>
  </w:num>
  <w:num w:numId="3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NagFAIMyL68tAAAA"/>
  </w:docVars>
  <w:rsids>
    <w:rsidRoot w:val="007F197D"/>
    <w:rsid w:val="0000046B"/>
    <w:rsid w:val="000005BC"/>
    <w:rsid w:val="00000C18"/>
    <w:rsid w:val="0000159E"/>
    <w:rsid w:val="0000179A"/>
    <w:rsid w:val="00001CF5"/>
    <w:rsid w:val="00002330"/>
    <w:rsid w:val="00002696"/>
    <w:rsid w:val="00003F7D"/>
    <w:rsid w:val="000041A9"/>
    <w:rsid w:val="000041C2"/>
    <w:rsid w:val="00004BE3"/>
    <w:rsid w:val="00005E4C"/>
    <w:rsid w:val="00007156"/>
    <w:rsid w:val="00007187"/>
    <w:rsid w:val="00007F2A"/>
    <w:rsid w:val="00010906"/>
    <w:rsid w:val="00010C1C"/>
    <w:rsid w:val="0001106E"/>
    <w:rsid w:val="000110D9"/>
    <w:rsid w:val="00011434"/>
    <w:rsid w:val="00012D24"/>
    <w:rsid w:val="00012D59"/>
    <w:rsid w:val="000130F7"/>
    <w:rsid w:val="00014882"/>
    <w:rsid w:val="00014DE0"/>
    <w:rsid w:val="000152CD"/>
    <w:rsid w:val="00016E41"/>
    <w:rsid w:val="00017D61"/>
    <w:rsid w:val="000200B7"/>
    <w:rsid w:val="00020914"/>
    <w:rsid w:val="00020BAE"/>
    <w:rsid w:val="00020C09"/>
    <w:rsid w:val="00021740"/>
    <w:rsid w:val="000222A8"/>
    <w:rsid w:val="0002243E"/>
    <w:rsid w:val="0002246B"/>
    <w:rsid w:val="000224B7"/>
    <w:rsid w:val="00022968"/>
    <w:rsid w:val="00022AF5"/>
    <w:rsid w:val="00022BAF"/>
    <w:rsid w:val="00023073"/>
    <w:rsid w:val="00024E60"/>
    <w:rsid w:val="00025643"/>
    <w:rsid w:val="00025735"/>
    <w:rsid w:val="00025D2C"/>
    <w:rsid w:val="00025E39"/>
    <w:rsid w:val="000264C2"/>
    <w:rsid w:val="00026ED6"/>
    <w:rsid w:val="00027AB8"/>
    <w:rsid w:val="00027FF6"/>
    <w:rsid w:val="000312C0"/>
    <w:rsid w:val="0003154A"/>
    <w:rsid w:val="00032A5B"/>
    <w:rsid w:val="000333DE"/>
    <w:rsid w:val="000337FA"/>
    <w:rsid w:val="00033AD9"/>
    <w:rsid w:val="0003480D"/>
    <w:rsid w:val="00034EB0"/>
    <w:rsid w:val="000354D9"/>
    <w:rsid w:val="00035774"/>
    <w:rsid w:val="00035C1C"/>
    <w:rsid w:val="000377C9"/>
    <w:rsid w:val="00037FDA"/>
    <w:rsid w:val="000400E8"/>
    <w:rsid w:val="00040A32"/>
    <w:rsid w:val="00040D47"/>
    <w:rsid w:val="00040F04"/>
    <w:rsid w:val="00041B8E"/>
    <w:rsid w:val="00041D3D"/>
    <w:rsid w:val="000422BB"/>
    <w:rsid w:val="00042526"/>
    <w:rsid w:val="00043194"/>
    <w:rsid w:val="000445EA"/>
    <w:rsid w:val="00044C08"/>
    <w:rsid w:val="00044D84"/>
    <w:rsid w:val="00045E1F"/>
    <w:rsid w:val="000463C0"/>
    <w:rsid w:val="000464A3"/>
    <w:rsid w:val="000472BB"/>
    <w:rsid w:val="000478F6"/>
    <w:rsid w:val="0004798F"/>
    <w:rsid w:val="00050432"/>
    <w:rsid w:val="000508CA"/>
    <w:rsid w:val="0005130D"/>
    <w:rsid w:val="000516B7"/>
    <w:rsid w:val="00053427"/>
    <w:rsid w:val="00053B1E"/>
    <w:rsid w:val="00053D66"/>
    <w:rsid w:val="0005598C"/>
    <w:rsid w:val="00055AEA"/>
    <w:rsid w:val="00055F44"/>
    <w:rsid w:val="00057258"/>
    <w:rsid w:val="00060B10"/>
    <w:rsid w:val="000615D4"/>
    <w:rsid w:val="00062773"/>
    <w:rsid w:val="000629AC"/>
    <w:rsid w:val="00063253"/>
    <w:rsid w:val="000636EC"/>
    <w:rsid w:val="00064986"/>
    <w:rsid w:val="000649A6"/>
    <w:rsid w:val="000650B1"/>
    <w:rsid w:val="000662D3"/>
    <w:rsid w:val="00066343"/>
    <w:rsid w:val="00066FBE"/>
    <w:rsid w:val="00067557"/>
    <w:rsid w:val="00070106"/>
    <w:rsid w:val="00070183"/>
    <w:rsid w:val="0007024D"/>
    <w:rsid w:val="000704C4"/>
    <w:rsid w:val="000705A1"/>
    <w:rsid w:val="00070D88"/>
    <w:rsid w:val="00070E40"/>
    <w:rsid w:val="00071AB0"/>
    <w:rsid w:val="00072C65"/>
    <w:rsid w:val="000745EC"/>
    <w:rsid w:val="00074A63"/>
    <w:rsid w:val="00075187"/>
    <w:rsid w:val="00075312"/>
    <w:rsid w:val="00075F2E"/>
    <w:rsid w:val="0007601A"/>
    <w:rsid w:val="000800F9"/>
    <w:rsid w:val="00080ADB"/>
    <w:rsid w:val="00080D50"/>
    <w:rsid w:val="00081D39"/>
    <w:rsid w:val="000821CE"/>
    <w:rsid w:val="000824CF"/>
    <w:rsid w:val="00082CA0"/>
    <w:rsid w:val="00082CE0"/>
    <w:rsid w:val="00085B38"/>
    <w:rsid w:val="00085B96"/>
    <w:rsid w:val="0008627A"/>
    <w:rsid w:val="00086DA1"/>
    <w:rsid w:val="00087B62"/>
    <w:rsid w:val="000902F3"/>
    <w:rsid w:val="00090498"/>
    <w:rsid w:val="000907E8"/>
    <w:rsid w:val="000910A1"/>
    <w:rsid w:val="0009181A"/>
    <w:rsid w:val="00091A54"/>
    <w:rsid w:val="00092725"/>
    <w:rsid w:val="0009290B"/>
    <w:rsid w:val="0009291F"/>
    <w:rsid w:val="00092D9C"/>
    <w:rsid w:val="00093C87"/>
    <w:rsid w:val="00093FB2"/>
    <w:rsid w:val="0009432D"/>
    <w:rsid w:val="00097548"/>
    <w:rsid w:val="00097798"/>
    <w:rsid w:val="000A04B2"/>
    <w:rsid w:val="000A0A92"/>
    <w:rsid w:val="000A11D4"/>
    <w:rsid w:val="000A2787"/>
    <w:rsid w:val="000A2B13"/>
    <w:rsid w:val="000A4391"/>
    <w:rsid w:val="000A445F"/>
    <w:rsid w:val="000A45A3"/>
    <w:rsid w:val="000A46B7"/>
    <w:rsid w:val="000A4989"/>
    <w:rsid w:val="000A5968"/>
    <w:rsid w:val="000A5F62"/>
    <w:rsid w:val="000A654A"/>
    <w:rsid w:val="000A694F"/>
    <w:rsid w:val="000A76A1"/>
    <w:rsid w:val="000A7C4F"/>
    <w:rsid w:val="000A7E48"/>
    <w:rsid w:val="000B023B"/>
    <w:rsid w:val="000B0468"/>
    <w:rsid w:val="000B0928"/>
    <w:rsid w:val="000B0B95"/>
    <w:rsid w:val="000B0C8E"/>
    <w:rsid w:val="000B0D1D"/>
    <w:rsid w:val="000B0EE8"/>
    <w:rsid w:val="000B1A63"/>
    <w:rsid w:val="000B1F7D"/>
    <w:rsid w:val="000B2116"/>
    <w:rsid w:val="000B22E0"/>
    <w:rsid w:val="000B4D78"/>
    <w:rsid w:val="000B4E79"/>
    <w:rsid w:val="000B51FB"/>
    <w:rsid w:val="000B66F8"/>
    <w:rsid w:val="000B6DE8"/>
    <w:rsid w:val="000B77E7"/>
    <w:rsid w:val="000C0E81"/>
    <w:rsid w:val="000C135E"/>
    <w:rsid w:val="000C1D13"/>
    <w:rsid w:val="000C1D69"/>
    <w:rsid w:val="000C1DD6"/>
    <w:rsid w:val="000C1E00"/>
    <w:rsid w:val="000C2952"/>
    <w:rsid w:val="000C3950"/>
    <w:rsid w:val="000C41C9"/>
    <w:rsid w:val="000C4C97"/>
    <w:rsid w:val="000C6B9A"/>
    <w:rsid w:val="000C6F02"/>
    <w:rsid w:val="000D0711"/>
    <w:rsid w:val="000D0C53"/>
    <w:rsid w:val="000D0CC7"/>
    <w:rsid w:val="000D0FA7"/>
    <w:rsid w:val="000D1894"/>
    <w:rsid w:val="000D1F10"/>
    <w:rsid w:val="000D1FF1"/>
    <w:rsid w:val="000D205C"/>
    <w:rsid w:val="000D25C5"/>
    <w:rsid w:val="000D260A"/>
    <w:rsid w:val="000D45E7"/>
    <w:rsid w:val="000D48C2"/>
    <w:rsid w:val="000D540C"/>
    <w:rsid w:val="000D54B8"/>
    <w:rsid w:val="000D5EFE"/>
    <w:rsid w:val="000D66A0"/>
    <w:rsid w:val="000D6FC7"/>
    <w:rsid w:val="000E16F1"/>
    <w:rsid w:val="000E1713"/>
    <w:rsid w:val="000E18A0"/>
    <w:rsid w:val="000E1DF5"/>
    <w:rsid w:val="000E1EC5"/>
    <w:rsid w:val="000E22D0"/>
    <w:rsid w:val="000E252A"/>
    <w:rsid w:val="000E2A94"/>
    <w:rsid w:val="000E2C15"/>
    <w:rsid w:val="000E2F4E"/>
    <w:rsid w:val="000E39F4"/>
    <w:rsid w:val="000E417C"/>
    <w:rsid w:val="000E4575"/>
    <w:rsid w:val="000E5484"/>
    <w:rsid w:val="000E572B"/>
    <w:rsid w:val="000E7478"/>
    <w:rsid w:val="000E75DC"/>
    <w:rsid w:val="000E76B1"/>
    <w:rsid w:val="000F00AA"/>
    <w:rsid w:val="000F08D6"/>
    <w:rsid w:val="000F0A11"/>
    <w:rsid w:val="000F0ECB"/>
    <w:rsid w:val="000F2103"/>
    <w:rsid w:val="000F2B4B"/>
    <w:rsid w:val="000F3240"/>
    <w:rsid w:val="000F3B93"/>
    <w:rsid w:val="000F3C0D"/>
    <w:rsid w:val="000F469E"/>
    <w:rsid w:val="000F48A8"/>
    <w:rsid w:val="000F58CB"/>
    <w:rsid w:val="000F6619"/>
    <w:rsid w:val="00100134"/>
    <w:rsid w:val="00100D7C"/>
    <w:rsid w:val="00101804"/>
    <w:rsid w:val="001019CC"/>
    <w:rsid w:val="001033C7"/>
    <w:rsid w:val="00103972"/>
    <w:rsid w:val="00104190"/>
    <w:rsid w:val="00104746"/>
    <w:rsid w:val="00105825"/>
    <w:rsid w:val="0010597C"/>
    <w:rsid w:val="001059E6"/>
    <w:rsid w:val="00105A99"/>
    <w:rsid w:val="001061AB"/>
    <w:rsid w:val="001071F4"/>
    <w:rsid w:val="001106D4"/>
    <w:rsid w:val="00110CD4"/>
    <w:rsid w:val="001124F8"/>
    <w:rsid w:val="00112D9A"/>
    <w:rsid w:val="00113999"/>
    <w:rsid w:val="00113AFF"/>
    <w:rsid w:val="00114BE8"/>
    <w:rsid w:val="001156DC"/>
    <w:rsid w:val="0011582E"/>
    <w:rsid w:val="00115BF9"/>
    <w:rsid w:val="0011667F"/>
    <w:rsid w:val="001166DE"/>
    <w:rsid w:val="0011676F"/>
    <w:rsid w:val="0011694C"/>
    <w:rsid w:val="001179A7"/>
    <w:rsid w:val="001228B7"/>
    <w:rsid w:val="00122A7E"/>
    <w:rsid w:val="001231C4"/>
    <w:rsid w:val="001233A7"/>
    <w:rsid w:val="00123F94"/>
    <w:rsid w:val="001241A1"/>
    <w:rsid w:val="00124CBB"/>
    <w:rsid w:val="001257B5"/>
    <w:rsid w:val="00125B7B"/>
    <w:rsid w:val="00126345"/>
    <w:rsid w:val="00126974"/>
    <w:rsid w:val="00126E1B"/>
    <w:rsid w:val="001275B8"/>
    <w:rsid w:val="00130C2F"/>
    <w:rsid w:val="001310E7"/>
    <w:rsid w:val="00131A66"/>
    <w:rsid w:val="00131DA7"/>
    <w:rsid w:val="0013284B"/>
    <w:rsid w:val="00132893"/>
    <w:rsid w:val="00133D96"/>
    <w:rsid w:val="00134CB1"/>
    <w:rsid w:val="00135410"/>
    <w:rsid w:val="00135ADE"/>
    <w:rsid w:val="001364A2"/>
    <w:rsid w:val="00136BD9"/>
    <w:rsid w:val="001370E0"/>
    <w:rsid w:val="001379B0"/>
    <w:rsid w:val="0014019F"/>
    <w:rsid w:val="001416F4"/>
    <w:rsid w:val="00141A9F"/>
    <w:rsid w:val="00141BE2"/>
    <w:rsid w:val="00142123"/>
    <w:rsid w:val="0014272B"/>
    <w:rsid w:val="00142E42"/>
    <w:rsid w:val="0014351B"/>
    <w:rsid w:val="00143637"/>
    <w:rsid w:val="00143973"/>
    <w:rsid w:val="00144683"/>
    <w:rsid w:val="00144C12"/>
    <w:rsid w:val="00145182"/>
    <w:rsid w:val="00145787"/>
    <w:rsid w:val="00146948"/>
    <w:rsid w:val="00146E6B"/>
    <w:rsid w:val="00146F1D"/>
    <w:rsid w:val="001473CE"/>
    <w:rsid w:val="00147682"/>
    <w:rsid w:val="001506AD"/>
    <w:rsid w:val="00150A5D"/>
    <w:rsid w:val="0015168D"/>
    <w:rsid w:val="00152225"/>
    <w:rsid w:val="001526EF"/>
    <w:rsid w:val="00152D72"/>
    <w:rsid w:val="0015310A"/>
    <w:rsid w:val="0015389A"/>
    <w:rsid w:val="00155009"/>
    <w:rsid w:val="001555DD"/>
    <w:rsid w:val="001559C3"/>
    <w:rsid w:val="00156307"/>
    <w:rsid w:val="00156CB0"/>
    <w:rsid w:val="00157401"/>
    <w:rsid w:val="001575CE"/>
    <w:rsid w:val="00157EDD"/>
    <w:rsid w:val="00157EFD"/>
    <w:rsid w:val="001604C9"/>
    <w:rsid w:val="00160548"/>
    <w:rsid w:val="001605DE"/>
    <w:rsid w:val="0016097A"/>
    <w:rsid w:val="00161649"/>
    <w:rsid w:val="001626EE"/>
    <w:rsid w:val="00163143"/>
    <w:rsid w:val="00163165"/>
    <w:rsid w:val="0016347E"/>
    <w:rsid w:val="001645ED"/>
    <w:rsid w:val="00164EC6"/>
    <w:rsid w:val="00165375"/>
    <w:rsid w:val="001658DF"/>
    <w:rsid w:val="00165C76"/>
    <w:rsid w:val="00165D64"/>
    <w:rsid w:val="00166981"/>
    <w:rsid w:val="00167493"/>
    <w:rsid w:val="001675E0"/>
    <w:rsid w:val="00170A84"/>
    <w:rsid w:val="001718A2"/>
    <w:rsid w:val="00171DF4"/>
    <w:rsid w:val="00172242"/>
    <w:rsid w:val="00172E7B"/>
    <w:rsid w:val="001736B6"/>
    <w:rsid w:val="00173D15"/>
    <w:rsid w:val="00174698"/>
    <w:rsid w:val="00174B2B"/>
    <w:rsid w:val="001758C7"/>
    <w:rsid w:val="0017591A"/>
    <w:rsid w:val="00175BAE"/>
    <w:rsid w:val="00177AB1"/>
    <w:rsid w:val="0018013A"/>
    <w:rsid w:val="00180798"/>
    <w:rsid w:val="001808DD"/>
    <w:rsid w:val="00180FA3"/>
    <w:rsid w:val="001810F7"/>
    <w:rsid w:val="00181814"/>
    <w:rsid w:val="00181D04"/>
    <w:rsid w:val="00182031"/>
    <w:rsid w:val="00182326"/>
    <w:rsid w:val="0018291D"/>
    <w:rsid w:val="00183FF7"/>
    <w:rsid w:val="00184383"/>
    <w:rsid w:val="001843F9"/>
    <w:rsid w:val="00184C69"/>
    <w:rsid w:val="00184CD9"/>
    <w:rsid w:val="00184E3C"/>
    <w:rsid w:val="00184F1E"/>
    <w:rsid w:val="00185237"/>
    <w:rsid w:val="0018526A"/>
    <w:rsid w:val="00185570"/>
    <w:rsid w:val="00185C13"/>
    <w:rsid w:val="00186644"/>
    <w:rsid w:val="00187420"/>
    <w:rsid w:val="00187AA4"/>
    <w:rsid w:val="00187D61"/>
    <w:rsid w:val="00187E25"/>
    <w:rsid w:val="00187E8F"/>
    <w:rsid w:val="00190059"/>
    <w:rsid w:val="001901A3"/>
    <w:rsid w:val="00190ED1"/>
    <w:rsid w:val="00191171"/>
    <w:rsid w:val="00191804"/>
    <w:rsid w:val="0019308D"/>
    <w:rsid w:val="00195CF5"/>
    <w:rsid w:val="00196CC3"/>
    <w:rsid w:val="00197902"/>
    <w:rsid w:val="00197952"/>
    <w:rsid w:val="001A0682"/>
    <w:rsid w:val="001A0A0C"/>
    <w:rsid w:val="001A0E29"/>
    <w:rsid w:val="001A1487"/>
    <w:rsid w:val="001A1E42"/>
    <w:rsid w:val="001A285D"/>
    <w:rsid w:val="001A2BDD"/>
    <w:rsid w:val="001A483F"/>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C48"/>
    <w:rsid w:val="001C0312"/>
    <w:rsid w:val="001C072B"/>
    <w:rsid w:val="001C0C4E"/>
    <w:rsid w:val="001C13EC"/>
    <w:rsid w:val="001C2578"/>
    <w:rsid w:val="001C2B16"/>
    <w:rsid w:val="001C3273"/>
    <w:rsid w:val="001C3CCD"/>
    <w:rsid w:val="001C40F6"/>
    <w:rsid w:val="001C5182"/>
    <w:rsid w:val="001C5BCB"/>
    <w:rsid w:val="001C6035"/>
    <w:rsid w:val="001C7199"/>
    <w:rsid w:val="001C7581"/>
    <w:rsid w:val="001C7CA5"/>
    <w:rsid w:val="001D0DBE"/>
    <w:rsid w:val="001D0F7D"/>
    <w:rsid w:val="001D117C"/>
    <w:rsid w:val="001D21BF"/>
    <w:rsid w:val="001D2738"/>
    <w:rsid w:val="001D30FD"/>
    <w:rsid w:val="001D4120"/>
    <w:rsid w:val="001D41F3"/>
    <w:rsid w:val="001D6755"/>
    <w:rsid w:val="001D69B7"/>
    <w:rsid w:val="001D7A1D"/>
    <w:rsid w:val="001D7ADE"/>
    <w:rsid w:val="001E046E"/>
    <w:rsid w:val="001E2854"/>
    <w:rsid w:val="001E2BE4"/>
    <w:rsid w:val="001E2C87"/>
    <w:rsid w:val="001E2F97"/>
    <w:rsid w:val="001E3E9B"/>
    <w:rsid w:val="001E43E9"/>
    <w:rsid w:val="001E4409"/>
    <w:rsid w:val="001E4699"/>
    <w:rsid w:val="001E4913"/>
    <w:rsid w:val="001E5853"/>
    <w:rsid w:val="001E590A"/>
    <w:rsid w:val="001E6FB8"/>
    <w:rsid w:val="001E74EB"/>
    <w:rsid w:val="001F0140"/>
    <w:rsid w:val="001F02BC"/>
    <w:rsid w:val="001F049D"/>
    <w:rsid w:val="001F08B0"/>
    <w:rsid w:val="001F0D2A"/>
    <w:rsid w:val="001F14D0"/>
    <w:rsid w:val="001F155E"/>
    <w:rsid w:val="001F1BFF"/>
    <w:rsid w:val="001F2848"/>
    <w:rsid w:val="001F2CBF"/>
    <w:rsid w:val="001F38D2"/>
    <w:rsid w:val="001F45DF"/>
    <w:rsid w:val="001F498D"/>
    <w:rsid w:val="001F4B3E"/>
    <w:rsid w:val="001F5669"/>
    <w:rsid w:val="001F59DA"/>
    <w:rsid w:val="001F5C59"/>
    <w:rsid w:val="001F658A"/>
    <w:rsid w:val="001F7007"/>
    <w:rsid w:val="001F78A1"/>
    <w:rsid w:val="001F7ED7"/>
    <w:rsid w:val="002004C1"/>
    <w:rsid w:val="00201C8A"/>
    <w:rsid w:val="00201FD6"/>
    <w:rsid w:val="002027AA"/>
    <w:rsid w:val="00202856"/>
    <w:rsid w:val="00203154"/>
    <w:rsid w:val="00203725"/>
    <w:rsid w:val="00203C66"/>
    <w:rsid w:val="002043C4"/>
    <w:rsid w:val="00204608"/>
    <w:rsid w:val="00204D7C"/>
    <w:rsid w:val="00204DCB"/>
    <w:rsid w:val="0020508C"/>
    <w:rsid w:val="002050D6"/>
    <w:rsid w:val="002052DB"/>
    <w:rsid w:val="00205310"/>
    <w:rsid w:val="0020564F"/>
    <w:rsid w:val="00205A41"/>
    <w:rsid w:val="00206013"/>
    <w:rsid w:val="00206EC5"/>
    <w:rsid w:val="002077FC"/>
    <w:rsid w:val="00207FE5"/>
    <w:rsid w:val="0021048B"/>
    <w:rsid w:val="002118F1"/>
    <w:rsid w:val="00211B10"/>
    <w:rsid w:val="0021260A"/>
    <w:rsid w:val="00212AA2"/>
    <w:rsid w:val="00212B05"/>
    <w:rsid w:val="00212DAC"/>
    <w:rsid w:val="00213945"/>
    <w:rsid w:val="0021394A"/>
    <w:rsid w:val="00213FEB"/>
    <w:rsid w:val="00214173"/>
    <w:rsid w:val="00214506"/>
    <w:rsid w:val="00214913"/>
    <w:rsid w:val="0021640E"/>
    <w:rsid w:val="002167A7"/>
    <w:rsid w:val="00216BFE"/>
    <w:rsid w:val="0022020A"/>
    <w:rsid w:val="00220334"/>
    <w:rsid w:val="00220C5B"/>
    <w:rsid w:val="002210BA"/>
    <w:rsid w:val="00222451"/>
    <w:rsid w:val="00222527"/>
    <w:rsid w:val="00222A77"/>
    <w:rsid w:val="00223D85"/>
    <w:rsid w:val="00223EDF"/>
    <w:rsid w:val="0022433D"/>
    <w:rsid w:val="00225F3C"/>
    <w:rsid w:val="00227344"/>
    <w:rsid w:val="00227665"/>
    <w:rsid w:val="00227858"/>
    <w:rsid w:val="00227E0C"/>
    <w:rsid w:val="00231050"/>
    <w:rsid w:val="0023131D"/>
    <w:rsid w:val="0023178A"/>
    <w:rsid w:val="002336BF"/>
    <w:rsid w:val="002360AE"/>
    <w:rsid w:val="00236231"/>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336C"/>
    <w:rsid w:val="002434EF"/>
    <w:rsid w:val="002435BA"/>
    <w:rsid w:val="00243950"/>
    <w:rsid w:val="002440C8"/>
    <w:rsid w:val="002440DB"/>
    <w:rsid w:val="0024539C"/>
    <w:rsid w:val="00245595"/>
    <w:rsid w:val="00246292"/>
    <w:rsid w:val="00246BF2"/>
    <w:rsid w:val="00246DB0"/>
    <w:rsid w:val="002509FA"/>
    <w:rsid w:val="00250E9C"/>
    <w:rsid w:val="00251374"/>
    <w:rsid w:val="00251909"/>
    <w:rsid w:val="00251B78"/>
    <w:rsid w:val="00252283"/>
    <w:rsid w:val="00252833"/>
    <w:rsid w:val="00252EA8"/>
    <w:rsid w:val="00253164"/>
    <w:rsid w:val="00254DA4"/>
    <w:rsid w:val="002557F0"/>
    <w:rsid w:val="002558DC"/>
    <w:rsid w:val="0025595D"/>
    <w:rsid w:val="00255A9F"/>
    <w:rsid w:val="00256034"/>
    <w:rsid w:val="0025676B"/>
    <w:rsid w:val="00257781"/>
    <w:rsid w:val="00257E15"/>
    <w:rsid w:val="00257E54"/>
    <w:rsid w:val="002606C0"/>
    <w:rsid w:val="00260EC4"/>
    <w:rsid w:val="00260F1E"/>
    <w:rsid w:val="0026236F"/>
    <w:rsid w:val="00262387"/>
    <w:rsid w:val="002630A8"/>
    <w:rsid w:val="00263361"/>
    <w:rsid w:val="00263CCF"/>
    <w:rsid w:val="00263F39"/>
    <w:rsid w:val="00264192"/>
    <w:rsid w:val="00264B6F"/>
    <w:rsid w:val="00265154"/>
    <w:rsid w:val="0026692C"/>
    <w:rsid w:val="00271A27"/>
    <w:rsid w:val="002721D2"/>
    <w:rsid w:val="00272289"/>
    <w:rsid w:val="00272936"/>
    <w:rsid w:val="00274717"/>
    <w:rsid w:val="00275DB2"/>
    <w:rsid w:val="00276AE1"/>
    <w:rsid w:val="00277999"/>
    <w:rsid w:val="00277C43"/>
    <w:rsid w:val="00277EF6"/>
    <w:rsid w:val="00280A41"/>
    <w:rsid w:val="0028163A"/>
    <w:rsid w:val="00281A0F"/>
    <w:rsid w:val="00281DAC"/>
    <w:rsid w:val="00282417"/>
    <w:rsid w:val="00282556"/>
    <w:rsid w:val="00282A65"/>
    <w:rsid w:val="00282B17"/>
    <w:rsid w:val="00282C5B"/>
    <w:rsid w:val="002848E1"/>
    <w:rsid w:val="00285095"/>
    <w:rsid w:val="002856A3"/>
    <w:rsid w:val="00287245"/>
    <w:rsid w:val="002873A4"/>
    <w:rsid w:val="00290A91"/>
    <w:rsid w:val="0029176E"/>
    <w:rsid w:val="00291A08"/>
    <w:rsid w:val="00291D7D"/>
    <w:rsid w:val="00292927"/>
    <w:rsid w:val="00292CFD"/>
    <w:rsid w:val="0029320F"/>
    <w:rsid w:val="00293FB7"/>
    <w:rsid w:val="002949FE"/>
    <w:rsid w:val="00294B38"/>
    <w:rsid w:val="0029509D"/>
    <w:rsid w:val="00295C76"/>
    <w:rsid w:val="00295E34"/>
    <w:rsid w:val="002961A9"/>
    <w:rsid w:val="002962E5"/>
    <w:rsid w:val="002965BA"/>
    <w:rsid w:val="00296B2B"/>
    <w:rsid w:val="002A2B23"/>
    <w:rsid w:val="002A2E65"/>
    <w:rsid w:val="002A30CE"/>
    <w:rsid w:val="002A31DB"/>
    <w:rsid w:val="002A3C31"/>
    <w:rsid w:val="002A43FA"/>
    <w:rsid w:val="002A4417"/>
    <w:rsid w:val="002A4C15"/>
    <w:rsid w:val="002A537D"/>
    <w:rsid w:val="002A662C"/>
    <w:rsid w:val="002A6BB3"/>
    <w:rsid w:val="002B0DE7"/>
    <w:rsid w:val="002B20CF"/>
    <w:rsid w:val="002B24D3"/>
    <w:rsid w:val="002B355C"/>
    <w:rsid w:val="002B36EE"/>
    <w:rsid w:val="002B3806"/>
    <w:rsid w:val="002B4DA3"/>
    <w:rsid w:val="002B60A4"/>
    <w:rsid w:val="002B63D0"/>
    <w:rsid w:val="002B6679"/>
    <w:rsid w:val="002B7458"/>
    <w:rsid w:val="002C055B"/>
    <w:rsid w:val="002C1157"/>
    <w:rsid w:val="002C1A13"/>
    <w:rsid w:val="002C1BA4"/>
    <w:rsid w:val="002C1C27"/>
    <w:rsid w:val="002C1C53"/>
    <w:rsid w:val="002C2DC1"/>
    <w:rsid w:val="002C2EF1"/>
    <w:rsid w:val="002C3167"/>
    <w:rsid w:val="002C5082"/>
    <w:rsid w:val="002C57E4"/>
    <w:rsid w:val="002C6307"/>
    <w:rsid w:val="002C634C"/>
    <w:rsid w:val="002C6594"/>
    <w:rsid w:val="002D00A4"/>
    <w:rsid w:val="002D198F"/>
    <w:rsid w:val="002D1A1A"/>
    <w:rsid w:val="002D1BDE"/>
    <w:rsid w:val="002D2310"/>
    <w:rsid w:val="002D27FC"/>
    <w:rsid w:val="002D2FDC"/>
    <w:rsid w:val="002D3673"/>
    <w:rsid w:val="002D4D01"/>
    <w:rsid w:val="002D5BE9"/>
    <w:rsid w:val="002D5CF1"/>
    <w:rsid w:val="002D5D4B"/>
    <w:rsid w:val="002D64C1"/>
    <w:rsid w:val="002D6A39"/>
    <w:rsid w:val="002D6B65"/>
    <w:rsid w:val="002D7447"/>
    <w:rsid w:val="002D7733"/>
    <w:rsid w:val="002D77CC"/>
    <w:rsid w:val="002E09A5"/>
    <w:rsid w:val="002E09FA"/>
    <w:rsid w:val="002E0FCA"/>
    <w:rsid w:val="002E23F4"/>
    <w:rsid w:val="002E2882"/>
    <w:rsid w:val="002E28C1"/>
    <w:rsid w:val="002E3084"/>
    <w:rsid w:val="002E315B"/>
    <w:rsid w:val="002E3C26"/>
    <w:rsid w:val="002E3C56"/>
    <w:rsid w:val="002E453D"/>
    <w:rsid w:val="002E50BF"/>
    <w:rsid w:val="002E64DE"/>
    <w:rsid w:val="002E73F2"/>
    <w:rsid w:val="002E7616"/>
    <w:rsid w:val="002E7D78"/>
    <w:rsid w:val="002F17A6"/>
    <w:rsid w:val="002F2807"/>
    <w:rsid w:val="002F2D7E"/>
    <w:rsid w:val="002F337E"/>
    <w:rsid w:val="002F3D21"/>
    <w:rsid w:val="002F442A"/>
    <w:rsid w:val="002F44C2"/>
    <w:rsid w:val="002F4BDA"/>
    <w:rsid w:val="002F54E4"/>
    <w:rsid w:val="002F58AA"/>
    <w:rsid w:val="002F59D3"/>
    <w:rsid w:val="002F6CCE"/>
    <w:rsid w:val="002F751C"/>
    <w:rsid w:val="003001BE"/>
    <w:rsid w:val="003008BE"/>
    <w:rsid w:val="003017DC"/>
    <w:rsid w:val="00302F96"/>
    <w:rsid w:val="00303035"/>
    <w:rsid w:val="00303545"/>
    <w:rsid w:val="00303A6C"/>
    <w:rsid w:val="00303ABE"/>
    <w:rsid w:val="00303C3A"/>
    <w:rsid w:val="003050E5"/>
    <w:rsid w:val="00305362"/>
    <w:rsid w:val="00305803"/>
    <w:rsid w:val="00305FF2"/>
    <w:rsid w:val="00306600"/>
    <w:rsid w:val="00306758"/>
    <w:rsid w:val="00307032"/>
    <w:rsid w:val="003072A2"/>
    <w:rsid w:val="003106F4"/>
    <w:rsid w:val="003114C9"/>
    <w:rsid w:val="00312962"/>
    <w:rsid w:val="0031409F"/>
    <w:rsid w:val="00314216"/>
    <w:rsid w:val="00314C43"/>
    <w:rsid w:val="0031527E"/>
    <w:rsid w:val="00316496"/>
    <w:rsid w:val="0031769A"/>
    <w:rsid w:val="00317D23"/>
    <w:rsid w:val="003207FD"/>
    <w:rsid w:val="00320D3C"/>
    <w:rsid w:val="00321AFD"/>
    <w:rsid w:val="00322421"/>
    <w:rsid w:val="00323A57"/>
    <w:rsid w:val="00323D7A"/>
    <w:rsid w:val="0032475C"/>
    <w:rsid w:val="00324784"/>
    <w:rsid w:val="003248CD"/>
    <w:rsid w:val="00324C82"/>
    <w:rsid w:val="00324E01"/>
    <w:rsid w:val="00325106"/>
    <w:rsid w:val="003251D0"/>
    <w:rsid w:val="00325562"/>
    <w:rsid w:val="00327B28"/>
    <w:rsid w:val="00330CD0"/>
    <w:rsid w:val="00331788"/>
    <w:rsid w:val="00332A8E"/>
    <w:rsid w:val="0033364A"/>
    <w:rsid w:val="00333A41"/>
    <w:rsid w:val="00334B39"/>
    <w:rsid w:val="00335FE1"/>
    <w:rsid w:val="00337588"/>
    <w:rsid w:val="003376AE"/>
    <w:rsid w:val="00340962"/>
    <w:rsid w:val="00341D64"/>
    <w:rsid w:val="003430CB"/>
    <w:rsid w:val="00343232"/>
    <w:rsid w:val="00344515"/>
    <w:rsid w:val="00346089"/>
    <w:rsid w:val="0034675D"/>
    <w:rsid w:val="003469D6"/>
    <w:rsid w:val="00346CD9"/>
    <w:rsid w:val="00346DFF"/>
    <w:rsid w:val="0034763C"/>
    <w:rsid w:val="00350E6A"/>
    <w:rsid w:val="00351FC4"/>
    <w:rsid w:val="0035211D"/>
    <w:rsid w:val="0035259C"/>
    <w:rsid w:val="00353A6E"/>
    <w:rsid w:val="0035424D"/>
    <w:rsid w:val="0035485E"/>
    <w:rsid w:val="00354ED3"/>
    <w:rsid w:val="00356496"/>
    <w:rsid w:val="003564CD"/>
    <w:rsid w:val="0035704C"/>
    <w:rsid w:val="003571F5"/>
    <w:rsid w:val="003578CF"/>
    <w:rsid w:val="00357922"/>
    <w:rsid w:val="00357EB2"/>
    <w:rsid w:val="00360F55"/>
    <w:rsid w:val="00361648"/>
    <w:rsid w:val="003624CA"/>
    <w:rsid w:val="00363693"/>
    <w:rsid w:val="0036426D"/>
    <w:rsid w:val="00364523"/>
    <w:rsid w:val="003648BD"/>
    <w:rsid w:val="00364F9B"/>
    <w:rsid w:val="00365845"/>
    <w:rsid w:val="00365A43"/>
    <w:rsid w:val="003661E5"/>
    <w:rsid w:val="00367427"/>
    <w:rsid w:val="00367BCB"/>
    <w:rsid w:val="00367F58"/>
    <w:rsid w:val="00367F71"/>
    <w:rsid w:val="00370060"/>
    <w:rsid w:val="0037009B"/>
    <w:rsid w:val="00373914"/>
    <w:rsid w:val="00373CDB"/>
    <w:rsid w:val="003758AD"/>
    <w:rsid w:val="00376145"/>
    <w:rsid w:val="00376358"/>
    <w:rsid w:val="00376B18"/>
    <w:rsid w:val="003778A5"/>
    <w:rsid w:val="00380140"/>
    <w:rsid w:val="00380739"/>
    <w:rsid w:val="00380BB0"/>
    <w:rsid w:val="00380FF7"/>
    <w:rsid w:val="00382677"/>
    <w:rsid w:val="003827A0"/>
    <w:rsid w:val="00382FFF"/>
    <w:rsid w:val="00383484"/>
    <w:rsid w:val="00383853"/>
    <w:rsid w:val="00383EC7"/>
    <w:rsid w:val="003844C1"/>
    <w:rsid w:val="00384995"/>
    <w:rsid w:val="003851CA"/>
    <w:rsid w:val="0038521F"/>
    <w:rsid w:val="003852D3"/>
    <w:rsid w:val="0038537C"/>
    <w:rsid w:val="00385C3B"/>
    <w:rsid w:val="0038695E"/>
    <w:rsid w:val="00386CBB"/>
    <w:rsid w:val="003878D2"/>
    <w:rsid w:val="00387AE1"/>
    <w:rsid w:val="00390827"/>
    <w:rsid w:val="0039295A"/>
    <w:rsid w:val="00392A1B"/>
    <w:rsid w:val="00393381"/>
    <w:rsid w:val="00393EC3"/>
    <w:rsid w:val="00395195"/>
    <w:rsid w:val="003960D6"/>
    <w:rsid w:val="00396752"/>
    <w:rsid w:val="00396E19"/>
    <w:rsid w:val="00397AE2"/>
    <w:rsid w:val="003A0826"/>
    <w:rsid w:val="003A2FD4"/>
    <w:rsid w:val="003A3122"/>
    <w:rsid w:val="003A3213"/>
    <w:rsid w:val="003A402F"/>
    <w:rsid w:val="003A487E"/>
    <w:rsid w:val="003A4DFB"/>
    <w:rsid w:val="003A72CC"/>
    <w:rsid w:val="003A7705"/>
    <w:rsid w:val="003A7BF3"/>
    <w:rsid w:val="003A7DBB"/>
    <w:rsid w:val="003A7F27"/>
    <w:rsid w:val="003B0B3B"/>
    <w:rsid w:val="003B10DD"/>
    <w:rsid w:val="003B180B"/>
    <w:rsid w:val="003B1C1D"/>
    <w:rsid w:val="003B23CC"/>
    <w:rsid w:val="003B280B"/>
    <w:rsid w:val="003B2860"/>
    <w:rsid w:val="003B2AE7"/>
    <w:rsid w:val="003B30BC"/>
    <w:rsid w:val="003B3BDA"/>
    <w:rsid w:val="003B4E87"/>
    <w:rsid w:val="003B62C9"/>
    <w:rsid w:val="003B63E5"/>
    <w:rsid w:val="003B7585"/>
    <w:rsid w:val="003B7ED2"/>
    <w:rsid w:val="003C0766"/>
    <w:rsid w:val="003C0B6D"/>
    <w:rsid w:val="003C227B"/>
    <w:rsid w:val="003C2C77"/>
    <w:rsid w:val="003C3B2C"/>
    <w:rsid w:val="003C4E38"/>
    <w:rsid w:val="003C50C4"/>
    <w:rsid w:val="003C58F9"/>
    <w:rsid w:val="003C6C58"/>
    <w:rsid w:val="003C6E3B"/>
    <w:rsid w:val="003C7D8E"/>
    <w:rsid w:val="003D0930"/>
    <w:rsid w:val="003D29F5"/>
    <w:rsid w:val="003D2FB4"/>
    <w:rsid w:val="003D3A64"/>
    <w:rsid w:val="003D4D83"/>
    <w:rsid w:val="003D4FE4"/>
    <w:rsid w:val="003D5BBC"/>
    <w:rsid w:val="003E1A6C"/>
    <w:rsid w:val="003E2B53"/>
    <w:rsid w:val="003E2DD5"/>
    <w:rsid w:val="003E317A"/>
    <w:rsid w:val="003E36BD"/>
    <w:rsid w:val="003E3EC3"/>
    <w:rsid w:val="003E45AD"/>
    <w:rsid w:val="003E7970"/>
    <w:rsid w:val="003E7AD7"/>
    <w:rsid w:val="003E7E84"/>
    <w:rsid w:val="003F065A"/>
    <w:rsid w:val="003F0DBE"/>
    <w:rsid w:val="003F0E1C"/>
    <w:rsid w:val="003F149B"/>
    <w:rsid w:val="003F1B79"/>
    <w:rsid w:val="003F1F3E"/>
    <w:rsid w:val="003F2198"/>
    <w:rsid w:val="003F223F"/>
    <w:rsid w:val="003F2A93"/>
    <w:rsid w:val="003F2E1A"/>
    <w:rsid w:val="003F35E8"/>
    <w:rsid w:val="003F35FA"/>
    <w:rsid w:val="003F3873"/>
    <w:rsid w:val="003F3DB3"/>
    <w:rsid w:val="003F3DE5"/>
    <w:rsid w:val="003F4FC9"/>
    <w:rsid w:val="003F5BC2"/>
    <w:rsid w:val="003F5D01"/>
    <w:rsid w:val="003F644E"/>
    <w:rsid w:val="003F6B06"/>
    <w:rsid w:val="003F738E"/>
    <w:rsid w:val="003F7721"/>
    <w:rsid w:val="0040074F"/>
    <w:rsid w:val="00400AE4"/>
    <w:rsid w:val="00400DF6"/>
    <w:rsid w:val="00400F70"/>
    <w:rsid w:val="004038D9"/>
    <w:rsid w:val="00403C9E"/>
    <w:rsid w:val="004046FD"/>
    <w:rsid w:val="00404904"/>
    <w:rsid w:val="00405F7B"/>
    <w:rsid w:val="00406319"/>
    <w:rsid w:val="004063C4"/>
    <w:rsid w:val="00406B90"/>
    <w:rsid w:val="0040776F"/>
    <w:rsid w:val="004077BE"/>
    <w:rsid w:val="00410285"/>
    <w:rsid w:val="004105B9"/>
    <w:rsid w:val="00410C0B"/>
    <w:rsid w:val="00411B4A"/>
    <w:rsid w:val="004126CA"/>
    <w:rsid w:val="00412709"/>
    <w:rsid w:val="00412C52"/>
    <w:rsid w:val="00413345"/>
    <w:rsid w:val="0041439E"/>
    <w:rsid w:val="00414597"/>
    <w:rsid w:val="00414C51"/>
    <w:rsid w:val="00414CC2"/>
    <w:rsid w:val="00416806"/>
    <w:rsid w:val="00416B8D"/>
    <w:rsid w:val="00416F61"/>
    <w:rsid w:val="00417214"/>
    <w:rsid w:val="00421608"/>
    <w:rsid w:val="00421BB5"/>
    <w:rsid w:val="00422347"/>
    <w:rsid w:val="00422C9A"/>
    <w:rsid w:val="00422EDC"/>
    <w:rsid w:val="004233BB"/>
    <w:rsid w:val="00423991"/>
    <w:rsid w:val="0042415F"/>
    <w:rsid w:val="0042439D"/>
    <w:rsid w:val="00424B6B"/>
    <w:rsid w:val="00426CF4"/>
    <w:rsid w:val="0043034E"/>
    <w:rsid w:val="00430B34"/>
    <w:rsid w:val="00430D84"/>
    <w:rsid w:val="00430D88"/>
    <w:rsid w:val="00431454"/>
    <w:rsid w:val="004320D3"/>
    <w:rsid w:val="00432EA7"/>
    <w:rsid w:val="00433398"/>
    <w:rsid w:val="00434E81"/>
    <w:rsid w:val="00435610"/>
    <w:rsid w:val="00435D23"/>
    <w:rsid w:val="004360BA"/>
    <w:rsid w:val="00436983"/>
    <w:rsid w:val="00437253"/>
    <w:rsid w:val="004372C8"/>
    <w:rsid w:val="0043785F"/>
    <w:rsid w:val="00437B1C"/>
    <w:rsid w:val="0044128C"/>
    <w:rsid w:val="00441409"/>
    <w:rsid w:val="00441992"/>
    <w:rsid w:val="00441CC8"/>
    <w:rsid w:val="00442BF1"/>
    <w:rsid w:val="0044313C"/>
    <w:rsid w:val="004439D4"/>
    <w:rsid w:val="0044415E"/>
    <w:rsid w:val="00447790"/>
    <w:rsid w:val="00447E44"/>
    <w:rsid w:val="00450848"/>
    <w:rsid w:val="00450A9F"/>
    <w:rsid w:val="00450C81"/>
    <w:rsid w:val="0045102D"/>
    <w:rsid w:val="00451A35"/>
    <w:rsid w:val="00453CFF"/>
    <w:rsid w:val="00454577"/>
    <w:rsid w:val="00454C89"/>
    <w:rsid w:val="004558EE"/>
    <w:rsid w:val="004559A4"/>
    <w:rsid w:val="00455AC5"/>
    <w:rsid w:val="004574D9"/>
    <w:rsid w:val="00457E87"/>
    <w:rsid w:val="004608D2"/>
    <w:rsid w:val="00460A56"/>
    <w:rsid w:val="004610E4"/>
    <w:rsid w:val="00461506"/>
    <w:rsid w:val="00462300"/>
    <w:rsid w:val="00463629"/>
    <w:rsid w:val="00463938"/>
    <w:rsid w:val="00463B2F"/>
    <w:rsid w:val="00464D64"/>
    <w:rsid w:val="00464F48"/>
    <w:rsid w:val="00465F08"/>
    <w:rsid w:val="0046658B"/>
    <w:rsid w:val="004669B5"/>
    <w:rsid w:val="00467B41"/>
    <w:rsid w:val="0047048F"/>
    <w:rsid w:val="00470675"/>
    <w:rsid w:val="00470E70"/>
    <w:rsid w:val="004720E4"/>
    <w:rsid w:val="00472A04"/>
    <w:rsid w:val="0047350C"/>
    <w:rsid w:val="00473FA0"/>
    <w:rsid w:val="0047401C"/>
    <w:rsid w:val="00475BBD"/>
    <w:rsid w:val="00475C22"/>
    <w:rsid w:val="00477B01"/>
    <w:rsid w:val="004817A4"/>
    <w:rsid w:val="00482393"/>
    <w:rsid w:val="00482609"/>
    <w:rsid w:val="00483CE6"/>
    <w:rsid w:val="00484043"/>
    <w:rsid w:val="004841E3"/>
    <w:rsid w:val="00484455"/>
    <w:rsid w:val="00484624"/>
    <w:rsid w:val="00484A9C"/>
    <w:rsid w:val="004862A4"/>
    <w:rsid w:val="00486D29"/>
    <w:rsid w:val="00487E50"/>
    <w:rsid w:val="00490289"/>
    <w:rsid w:val="00490318"/>
    <w:rsid w:val="0049063D"/>
    <w:rsid w:val="0049067A"/>
    <w:rsid w:val="00490C8A"/>
    <w:rsid w:val="00490D35"/>
    <w:rsid w:val="004912E7"/>
    <w:rsid w:val="00493500"/>
    <w:rsid w:val="00493531"/>
    <w:rsid w:val="0049353D"/>
    <w:rsid w:val="00493C79"/>
    <w:rsid w:val="00494BD1"/>
    <w:rsid w:val="00494E04"/>
    <w:rsid w:val="00495E07"/>
    <w:rsid w:val="00497E37"/>
    <w:rsid w:val="00497E72"/>
    <w:rsid w:val="004A0F08"/>
    <w:rsid w:val="004A1A09"/>
    <w:rsid w:val="004A21FE"/>
    <w:rsid w:val="004A2AD8"/>
    <w:rsid w:val="004A3B98"/>
    <w:rsid w:val="004A3D33"/>
    <w:rsid w:val="004A5405"/>
    <w:rsid w:val="004A55BE"/>
    <w:rsid w:val="004A5874"/>
    <w:rsid w:val="004A7223"/>
    <w:rsid w:val="004A7652"/>
    <w:rsid w:val="004B089E"/>
    <w:rsid w:val="004B166A"/>
    <w:rsid w:val="004B1994"/>
    <w:rsid w:val="004B20E6"/>
    <w:rsid w:val="004B25EF"/>
    <w:rsid w:val="004B2C6F"/>
    <w:rsid w:val="004B2E04"/>
    <w:rsid w:val="004B314A"/>
    <w:rsid w:val="004B3C4D"/>
    <w:rsid w:val="004B574F"/>
    <w:rsid w:val="004B5A74"/>
    <w:rsid w:val="004B6A8B"/>
    <w:rsid w:val="004B6B29"/>
    <w:rsid w:val="004C026C"/>
    <w:rsid w:val="004C08DB"/>
    <w:rsid w:val="004C09F0"/>
    <w:rsid w:val="004C116D"/>
    <w:rsid w:val="004C2283"/>
    <w:rsid w:val="004C2B0A"/>
    <w:rsid w:val="004C2E1C"/>
    <w:rsid w:val="004C36D4"/>
    <w:rsid w:val="004C4D3B"/>
    <w:rsid w:val="004C50BF"/>
    <w:rsid w:val="004C51D9"/>
    <w:rsid w:val="004C561C"/>
    <w:rsid w:val="004C75A5"/>
    <w:rsid w:val="004C7D26"/>
    <w:rsid w:val="004D04F8"/>
    <w:rsid w:val="004D0828"/>
    <w:rsid w:val="004D0A19"/>
    <w:rsid w:val="004D0B1F"/>
    <w:rsid w:val="004D0E7E"/>
    <w:rsid w:val="004D25F9"/>
    <w:rsid w:val="004D2E89"/>
    <w:rsid w:val="004D576D"/>
    <w:rsid w:val="004D588C"/>
    <w:rsid w:val="004D6927"/>
    <w:rsid w:val="004D770B"/>
    <w:rsid w:val="004E0D2D"/>
    <w:rsid w:val="004E0EA5"/>
    <w:rsid w:val="004E152A"/>
    <w:rsid w:val="004E18B9"/>
    <w:rsid w:val="004E24A4"/>
    <w:rsid w:val="004E2D8E"/>
    <w:rsid w:val="004E3C55"/>
    <w:rsid w:val="004E483B"/>
    <w:rsid w:val="004E4B4A"/>
    <w:rsid w:val="004E5035"/>
    <w:rsid w:val="004E50CB"/>
    <w:rsid w:val="004E5270"/>
    <w:rsid w:val="004E5565"/>
    <w:rsid w:val="004E6522"/>
    <w:rsid w:val="004E7A85"/>
    <w:rsid w:val="004F0039"/>
    <w:rsid w:val="004F1B55"/>
    <w:rsid w:val="004F1FD3"/>
    <w:rsid w:val="004F2B7F"/>
    <w:rsid w:val="004F2F50"/>
    <w:rsid w:val="004F36FC"/>
    <w:rsid w:val="004F3ECD"/>
    <w:rsid w:val="004F3F1B"/>
    <w:rsid w:val="004F47F5"/>
    <w:rsid w:val="004F59B2"/>
    <w:rsid w:val="004F5CC8"/>
    <w:rsid w:val="004F60DC"/>
    <w:rsid w:val="004F63BF"/>
    <w:rsid w:val="004F6949"/>
    <w:rsid w:val="004F7021"/>
    <w:rsid w:val="004F7072"/>
    <w:rsid w:val="004F7D49"/>
    <w:rsid w:val="004F7EFB"/>
    <w:rsid w:val="005002D7"/>
    <w:rsid w:val="005007AE"/>
    <w:rsid w:val="005015D3"/>
    <w:rsid w:val="00501808"/>
    <w:rsid w:val="005018F9"/>
    <w:rsid w:val="00501AEB"/>
    <w:rsid w:val="005024AF"/>
    <w:rsid w:val="005039FC"/>
    <w:rsid w:val="00503C36"/>
    <w:rsid w:val="005044A3"/>
    <w:rsid w:val="005049BA"/>
    <w:rsid w:val="00504B7A"/>
    <w:rsid w:val="0050571F"/>
    <w:rsid w:val="00506CCC"/>
    <w:rsid w:val="00506DEC"/>
    <w:rsid w:val="00507239"/>
    <w:rsid w:val="00507870"/>
    <w:rsid w:val="00507CA2"/>
    <w:rsid w:val="005108AE"/>
    <w:rsid w:val="005108B4"/>
    <w:rsid w:val="00510B1F"/>
    <w:rsid w:val="00510FE1"/>
    <w:rsid w:val="00511632"/>
    <w:rsid w:val="005118BA"/>
    <w:rsid w:val="00511D58"/>
    <w:rsid w:val="00511D97"/>
    <w:rsid w:val="00513643"/>
    <w:rsid w:val="00514765"/>
    <w:rsid w:val="00515A6A"/>
    <w:rsid w:val="00515F5B"/>
    <w:rsid w:val="005160CC"/>
    <w:rsid w:val="0051752E"/>
    <w:rsid w:val="005203F8"/>
    <w:rsid w:val="005213A2"/>
    <w:rsid w:val="00521D90"/>
    <w:rsid w:val="00521ED8"/>
    <w:rsid w:val="00522247"/>
    <w:rsid w:val="00522F4D"/>
    <w:rsid w:val="0052339E"/>
    <w:rsid w:val="00523DB2"/>
    <w:rsid w:val="00525E97"/>
    <w:rsid w:val="00527091"/>
    <w:rsid w:val="005273F2"/>
    <w:rsid w:val="00530037"/>
    <w:rsid w:val="00530130"/>
    <w:rsid w:val="00530910"/>
    <w:rsid w:val="00530925"/>
    <w:rsid w:val="00531AE7"/>
    <w:rsid w:val="005325ED"/>
    <w:rsid w:val="00532B02"/>
    <w:rsid w:val="00533E57"/>
    <w:rsid w:val="00533FF0"/>
    <w:rsid w:val="0053406D"/>
    <w:rsid w:val="00534905"/>
    <w:rsid w:val="005359EE"/>
    <w:rsid w:val="00537852"/>
    <w:rsid w:val="005400B0"/>
    <w:rsid w:val="00540513"/>
    <w:rsid w:val="0054064C"/>
    <w:rsid w:val="00541AA4"/>
    <w:rsid w:val="005422B3"/>
    <w:rsid w:val="00542B5F"/>
    <w:rsid w:val="00543A8B"/>
    <w:rsid w:val="005440BC"/>
    <w:rsid w:val="0054465D"/>
    <w:rsid w:val="0054549C"/>
    <w:rsid w:val="00545850"/>
    <w:rsid w:val="00545D4C"/>
    <w:rsid w:val="00547AFF"/>
    <w:rsid w:val="0055035E"/>
    <w:rsid w:val="005510EC"/>
    <w:rsid w:val="0055115F"/>
    <w:rsid w:val="00551395"/>
    <w:rsid w:val="00551FA4"/>
    <w:rsid w:val="005528C6"/>
    <w:rsid w:val="00552CA6"/>
    <w:rsid w:val="005532BA"/>
    <w:rsid w:val="00553894"/>
    <w:rsid w:val="00553A63"/>
    <w:rsid w:val="005541A9"/>
    <w:rsid w:val="005542C9"/>
    <w:rsid w:val="005546BB"/>
    <w:rsid w:val="00554702"/>
    <w:rsid w:val="0055494F"/>
    <w:rsid w:val="0055500B"/>
    <w:rsid w:val="005556AD"/>
    <w:rsid w:val="0055608D"/>
    <w:rsid w:val="00556D52"/>
    <w:rsid w:val="00557017"/>
    <w:rsid w:val="005571CC"/>
    <w:rsid w:val="00557671"/>
    <w:rsid w:val="0055781E"/>
    <w:rsid w:val="00557A37"/>
    <w:rsid w:val="00557DE2"/>
    <w:rsid w:val="0056198B"/>
    <w:rsid w:val="00562576"/>
    <w:rsid w:val="00565A71"/>
    <w:rsid w:val="00566374"/>
    <w:rsid w:val="00566563"/>
    <w:rsid w:val="005667C0"/>
    <w:rsid w:val="00566FBA"/>
    <w:rsid w:val="005676C0"/>
    <w:rsid w:val="00570622"/>
    <w:rsid w:val="005709DF"/>
    <w:rsid w:val="005711F7"/>
    <w:rsid w:val="005723C1"/>
    <w:rsid w:val="00573A6A"/>
    <w:rsid w:val="00573D49"/>
    <w:rsid w:val="00573E01"/>
    <w:rsid w:val="005748FA"/>
    <w:rsid w:val="0057572F"/>
    <w:rsid w:val="00575F8F"/>
    <w:rsid w:val="005767BF"/>
    <w:rsid w:val="00577861"/>
    <w:rsid w:val="00577895"/>
    <w:rsid w:val="00577BE8"/>
    <w:rsid w:val="00577D88"/>
    <w:rsid w:val="00580032"/>
    <w:rsid w:val="005807B8"/>
    <w:rsid w:val="00580A28"/>
    <w:rsid w:val="00580EF7"/>
    <w:rsid w:val="0058233C"/>
    <w:rsid w:val="005827A0"/>
    <w:rsid w:val="00583314"/>
    <w:rsid w:val="0058339D"/>
    <w:rsid w:val="005834D9"/>
    <w:rsid w:val="0058387A"/>
    <w:rsid w:val="0058393C"/>
    <w:rsid w:val="00583DAF"/>
    <w:rsid w:val="0058439D"/>
    <w:rsid w:val="005855EF"/>
    <w:rsid w:val="00585FC1"/>
    <w:rsid w:val="00586ECC"/>
    <w:rsid w:val="00587E26"/>
    <w:rsid w:val="0059031A"/>
    <w:rsid w:val="005903AA"/>
    <w:rsid w:val="00590455"/>
    <w:rsid w:val="00590965"/>
    <w:rsid w:val="00590D5D"/>
    <w:rsid w:val="00591989"/>
    <w:rsid w:val="00591BB4"/>
    <w:rsid w:val="00592268"/>
    <w:rsid w:val="0059267B"/>
    <w:rsid w:val="00592755"/>
    <w:rsid w:val="00593214"/>
    <w:rsid w:val="00593561"/>
    <w:rsid w:val="00593A94"/>
    <w:rsid w:val="00593F90"/>
    <w:rsid w:val="00594C7C"/>
    <w:rsid w:val="00594D7C"/>
    <w:rsid w:val="0059517C"/>
    <w:rsid w:val="00595EF0"/>
    <w:rsid w:val="00597CAF"/>
    <w:rsid w:val="005A0092"/>
    <w:rsid w:val="005A03D4"/>
    <w:rsid w:val="005A08C5"/>
    <w:rsid w:val="005A0A62"/>
    <w:rsid w:val="005A0BD9"/>
    <w:rsid w:val="005A0ECC"/>
    <w:rsid w:val="005A143C"/>
    <w:rsid w:val="005A18B5"/>
    <w:rsid w:val="005A2517"/>
    <w:rsid w:val="005A29F2"/>
    <w:rsid w:val="005A33FC"/>
    <w:rsid w:val="005A3452"/>
    <w:rsid w:val="005A3BDE"/>
    <w:rsid w:val="005A449E"/>
    <w:rsid w:val="005A48B1"/>
    <w:rsid w:val="005A5A88"/>
    <w:rsid w:val="005A5E5A"/>
    <w:rsid w:val="005A5F22"/>
    <w:rsid w:val="005A617D"/>
    <w:rsid w:val="005A6751"/>
    <w:rsid w:val="005A6C9A"/>
    <w:rsid w:val="005A6D0E"/>
    <w:rsid w:val="005A7212"/>
    <w:rsid w:val="005B1173"/>
    <w:rsid w:val="005B27D4"/>
    <w:rsid w:val="005B2C30"/>
    <w:rsid w:val="005B3D47"/>
    <w:rsid w:val="005B5094"/>
    <w:rsid w:val="005B5709"/>
    <w:rsid w:val="005B5E36"/>
    <w:rsid w:val="005B5E90"/>
    <w:rsid w:val="005B6D68"/>
    <w:rsid w:val="005B73A2"/>
    <w:rsid w:val="005B7F23"/>
    <w:rsid w:val="005C01EB"/>
    <w:rsid w:val="005C188A"/>
    <w:rsid w:val="005C1AA5"/>
    <w:rsid w:val="005C2267"/>
    <w:rsid w:val="005C2543"/>
    <w:rsid w:val="005C496E"/>
    <w:rsid w:val="005C5770"/>
    <w:rsid w:val="005C5E27"/>
    <w:rsid w:val="005C648D"/>
    <w:rsid w:val="005C698F"/>
    <w:rsid w:val="005C7453"/>
    <w:rsid w:val="005D0105"/>
    <w:rsid w:val="005D0332"/>
    <w:rsid w:val="005D0432"/>
    <w:rsid w:val="005D0BD1"/>
    <w:rsid w:val="005D15F6"/>
    <w:rsid w:val="005D17CB"/>
    <w:rsid w:val="005D1CA3"/>
    <w:rsid w:val="005D2C5D"/>
    <w:rsid w:val="005D2FAE"/>
    <w:rsid w:val="005D303D"/>
    <w:rsid w:val="005D3A59"/>
    <w:rsid w:val="005D3B84"/>
    <w:rsid w:val="005D575B"/>
    <w:rsid w:val="005D66A4"/>
    <w:rsid w:val="005E04BB"/>
    <w:rsid w:val="005E191B"/>
    <w:rsid w:val="005E1E82"/>
    <w:rsid w:val="005E26F0"/>
    <w:rsid w:val="005E2C25"/>
    <w:rsid w:val="005E2D8D"/>
    <w:rsid w:val="005E2D8E"/>
    <w:rsid w:val="005E32D6"/>
    <w:rsid w:val="005E3E66"/>
    <w:rsid w:val="005E3EB8"/>
    <w:rsid w:val="005E460C"/>
    <w:rsid w:val="005E50F1"/>
    <w:rsid w:val="005E5E6A"/>
    <w:rsid w:val="005E64AD"/>
    <w:rsid w:val="005E6E79"/>
    <w:rsid w:val="005E7263"/>
    <w:rsid w:val="005F151B"/>
    <w:rsid w:val="005F18EC"/>
    <w:rsid w:val="005F19C7"/>
    <w:rsid w:val="005F1D3D"/>
    <w:rsid w:val="005F2288"/>
    <w:rsid w:val="005F2CBF"/>
    <w:rsid w:val="005F4227"/>
    <w:rsid w:val="005F487D"/>
    <w:rsid w:val="005F4E05"/>
    <w:rsid w:val="005F5762"/>
    <w:rsid w:val="005F6F9F"/>
    <w:rsid w:val="006025E5"/>
    <w:rsid w:val="00602CB1"/>
    <w:rsid w:val="006034A2"/>
    <w:rsid w:val="00604742"/>
    <w:rsid w:val="00604F73"/>
    <w:rsid w:val="006060AF"/>
    <w:rsid w:val="0060736D"/>
    <w:rsid w:val="006078FE"/>
    <w:rsid w:val="006100C2"/>
    <w:rsid w:val="006119F1"/>
    <w:rsid w:val="006126C6"/>
    <w:rsid w:val="00613BCF"/>
    <w:rsid w:val="00613F22"/>
    <w:rsid w:val="00614B9B"/>
    <w:rsid w:val="00615431"/>
    <w:rsid w:val="006154B6"/>
    <w:rsid w:val="006154D4"/>
    <w:rsid w:val="00615563"/>
    <w:rsid w:val="0061585E"/>
    <w:rsid w:val="00621A25"/>
    <w:rsid w:val="00621FEA"/>
    <w:rsid w:val="006220BE"/>
    <w:rsid w:val="00622E18"/>
    <w:rsid w:val="00623243"/>
    <w:rsid w:val="00623C3E"/>
    <w:rsid w:val="00623D1A"/>
    <w:rsid w:val="00624DFC"/>
    <w:rsid w:val="006257B0"/>
    <w:rsid w:val="0062779F"/>
    <w:rsid w:val="00627897"/>
    <w:rsid w:val="006302E7"/>
    <w:rsid w:val="006305D0"/>
    <w:rsid w:val="006306E8"/>
    <w:rsid w:val="00631726"/>
    <w:rsid w:val="00631E1E"/>
    <w:rsid w:val="006320B1"/>
    <w:rsid w:val="006334EE"/>
    <w:rsid w:val="00633583"/>
    <w:rsid w:val="00636975"/>
    <w:rsid w:val="00637262"/>
    <w:rsid w:val="00637A48"/>
    <w:rsid w:val="006404D5"/>
    <w:rsid w:val="00640624"/>
    <w:rsid w:val="0064123D"/>
    <w:rsid w:val="00641305"/>
    <w:rsid w:val="006416D9"/>
    <w:rsid w:val="006418C2"/>
    <w:rsid w:val="00641B58"/>
    <w:rsid w:val="00641E32"/>
    <w:rsid w:val="00642BAC"/>
    <w:rsid w:val="006430AB"/>
    <w:rsid w:val="006447FC"/>
    <w:rsid w:val="00644B49"/>
    <w:rsid w:val="006453E2"/>
    <w:rsid w:val="00646214"/>
    <w:rsid w:val="00646331"/>
    <w:rsid w:val="006471ED"/>
    <w:rsid w:val="006473F3"/>
    <w:rsid w:val="00647A8B"/>
    <w:rsid w:val="006509FE"/>
    <w:rsid w:val="0065187C"/>
    <w:rsid w:val="00652565"/>
    <w:rsid w:val="006525E1"/>
    <w:rsid w:val="00652881"/>
    <w:rsid w:val="006534D1"/>
    <w:rsid w:val="0065515D"/>
    <w:rsid w:val="006555A3"/>
    <w:rsid w:val="0066031A"/>
    <w:rsid w:val="0066049F"/>
    <w:rsid w:val="00660D20"/>
    <w:rsid w:val="006610DE"/>
    <w:rsid w:val="006613A8"/>
    <w:rsid w:val="006614D3"/>
    <w:rsid w:val="00661AA0"/>
    <w:rsid w:val="0066266E"/>
    <w:rsid w:val="00662E95"/>
    <w:rsid w:val="006634EA"/>
    <w:rsid w:val="0066354F"/>
    <w:rsid w:val="006635B2"/>
    <w:rsid w:val="006635B5"/>
    <w:rsid w:val="00664232"/>
    <w:rsid w:val="006643EF"/>
    <w:rsid w:val="00664698"/>
    <w:rsid w:val="00667486"/>
    <w:rsid w:val="0067077E"/>
    <w:rsid w:val="00671775"/>
    <w:rsid w:val="00671B6F"/>
    <w:rsid w:val="00673545"/>
    <w:rsid w:val="00673F0C"/>
    <w:rsid w:val="00673F34"/>
    <w:rsid w:val="00675F4D"/>
    <w:rsid w:val="00675F52"/>
    <w:rsid w:val="00676702"/>
    <w:rsid w:val="00676B38"/>
    <w:rsid w:val="00676D55"/>
    <w:rsid w:val="0067778E"/>
    <w:rsid w:val="00677DE9"/>
    <w:rsid w:val="00680038"/>
    <w:rsid w:val="006802B0"/>
    <w:rsid w:val="0068123A"/>
    <w:rsid w:val="006817F1"/>
    <w:rsid w:val="00682174"/>
    <w:rsid w:val="00683DCA"/>
    <w:rsid w:val="00685B1A"/>
    <w:rsid w:val="00685C98"/>
    <w:rsid w:val="00686AB1"/>
    <w:rsid w:val="006870FE"/>
    <w:rsid w:val="00687D64"/>
    <w:rsid w:val="0069023E"/>
    <w:rsid w:val="006909ED"/>
    <w:rsid w:val="00690E7D"/>
    <w:rsid w:val="006912F2"/>
    <w:rsid w:val="0069177B"/>
    <w:rsid w:val="00691EC6"/>
    <w:rsid w:val="0069222C"/>
    <w:rsid w:val="00692323"/>
    <w:rsid w:val="00692359"/>
    <w:rsid w:val="00692B22"/>
    <w:rsid w:val="006938DA"/>
    <w:rsid w:val="00693FD2"/>
    <w:rsid w:val="00695027"/>
    <w:rsid w:val="00696990"/>
    <w:rsid w:val="00697947"/>
    <w:rsid w:val="006A01F7"/>
    <w:rsid w:val="006A0422"/>
    <w:rsid w:val="006A26B6"/>
    <w:rsid w:val="006A3378"/>
    <w:rsid w:val="006A35CD"/>
    <w:rsid w:val="006A36F3"/>
    <w:rsid w:val="006A3C49"/>
    <w:rsid w:val="006A7B17"/>
    <w:rsid w:val="006A7DB7"/>
    <w:rsid w:val="006B02B5"/>
    <w:rsid w:val="006B072B"/>
    <w:rsid w:val="006B0DFB"/>
    <w:rsid w:val="006B120C"/>
    <w:rsid w:val="006B1951"/>
    <w:rsid w:val="006B2AB8"/>
    <w:rsid w:val="006B2B18"/>
    <w:rsid w:val="006B35D9"/>
    <w:rsid w:val="006B4384"/>
    <w:rsid w:val="006B485B"/>
    <w:rsid w:val="006B4CC5"/>
    <w:rsid w:val="006B53FF"/>
    <w:rsid w:val="006B54FD"/>
    <w:rsid w:val="006B5E91"/>
    <w:rsid w:val="006B7144"/>
    <w:rsid w:val="006B787A"/>
    <w:rsid w:val="006C0325"/>
    <w:rsid w:val="006C0D34"/>
    <w:rsid w:val="006C0E11"/>
    <w:rsid w:val="006C25E8"/>
    <w:rsid w:val="006C284B"/>
    <w:rsid w:val="006C2DE9"/>
    <w:rsid w:val="006C30FE"/>
    <w:rsid w:val="006C35F1"/>
    <w:rsid w:val="006C3602"/>
    <w:rsid w:val="006C40AA"/>
    <w:rsid w:val="006C42F0"/>
    <w:rsid w:val="006C4358"/>
    <w:rsid w:val="006C5191"/>
    <w:rsid w:val="006C6AEF"/>
    <w:rsid w:val="006D015A"/>
    <w:rsid w:val="006D064D"/>
    <w:rsid w:val="006D1EF0"/>
    <w:rsid w:val="006D25CD"/>
    <w:rsid w:val="006D263A"/>
    <w:rsid w:val="006D29DB"/>
    <w:rsid w:val="006D38F2"/>
    <w:rsid w:val="006D4149"/>
    <w:rsid w:val="006D435D"/>
    <w:rsid w:val="006D459B"/>
    <w:rsid w:val="006D5044"/>
    <w:rsid w:val="006D5D16"/>
    <w:rsid w:val="006D6920"/>
    <w:rsid w:val="006D6A67"/>
    <w:rsid w:val="006E08E7"/>
    <w:rsid w:val="006E1162"/>
    <w:rsid w:val="006E1533"/>
    <w:rsid w:val="006E16C9"/>
    <w:rsid w:val="006E1ED0"/>
    <w:rsid w:val="006E2100"/>
    <w:rsid w:val="006E226F"/>
    <w:rsid w:val="006E2FA5"/>
    <w:rsid w:val="006E3244"/>
    <w:rsid w:val="006E484E"/>
    <w:rsid w:val="006E5499"/>
    <w:rsid w:val="006E65B1"/>
    <w:rsid w:val="006E65D5"/>
    <w:rsid w:val="006E6868"/>
    <w:rsid w:val="006E75B3"/>
    <w:rsid w:val="006F01BB"/>
    <w:rsid w:val="006F05C4"/>
    <w:rsid w:val="006F09C0"/>
    <w:rsid w:val="006F0CAF"/>
    <w:rsid w:val="006F1310"/>
    <w:rsid w:val="006F18FC"/>
    <w:rsid w:val="006F2229"/>
    <w:rsid w:val="006F29C3"/>
    <w:rsid w:val="006F2C70"/>
    <w:rsid w:val="006F2F34"/>
    <w:rsid w:val="006F34CA"/>
    <w:rsid w:val="006F3CFB"/>
    <w:rsid w:val="006F419B"/>
    <w:rsid w:val="006F4E31"/>
    <w:rsid w:val="006F73B8"/>
    <w:rsid w:val="006F75C6"/>
    <w:rsid w:val="007012F3"/>
    <w:rsid w:val="00702E20"/>
    <w:rsid w:val="007043DE"/>
    <w:rsid w:val="00704C5B"/>
    <w:rsid w:val="00704E1D"/>
    <w:rsid w:val="00704F5D"/>
    <w:rsid w:val="00705442"/>
    <w:rsid w:val="00705551"/>
    <w:rsid w:val="00705801"/>
    <w:rsid w:val="00706360"/>
    <w:rsid w:val="00706CBB"/>
    <w:rsid w:val="00706F67"/>
    <w:rsid w:val="0071015A"/>
    <w:rsid w:val="00710D36"/>
    <w:rsid w:val="00711597"/>
    <w:rsid w:val="00711C2D"/>
    <w:rsid w:val="0071282B"/>
    <w:rsid w:val="007132B1"/>
    <w:rsid w:val="0071463D"/>
    <w:rsid w:val="0071541C"/>
    <w:rsid w:val="007160C7"/>
    <w:rsid w:val="00717AAE"/>
    <w:rsid w:val="00717EDC"/>
    <w:rsid w:val="007200CB"/>
    <w:rsid w:val="00720403"/>
    <w:rsid w:val="00720606"/>
    <w:rsid w:val="00720C80"/>
    <w:rsid w:val="00720D03"/>
    <w:rsid w:val="007215BC"/>
    <w:rsid w:val="007218A9"/>
    <w:rsid w:val="00721AEC"/>
    <w:rsid w:val="007224B2"/>
    <w:rsid w:val="007229A0"/>
    <w:rsid w:val="00722B02"/>
    <w:rsid w:val="00722F75"/>
    <w:rsid w:val="0072333D"/>
    <w:rsid w:val="00723DD6"/>
    <w:rsid w:val="00724141"/>
    <w:rsid w:val="007244E1"/>
    <w:rsid w:val="00724B22"/>
    <w:rsid w:val="00724C33"/>
    <w:rsid w:val="00725589"/>
    <w:rsid w:val="0072634A"/>
    <w:rsid w:val="00727DF5"/>
    <w:rsid w:val="00730E78"/>
    <w:rsid w:val="007312EC"/>
    <w:rsid w:val="00731BCA"/>
    <w:rsid w:val="007320D5"/>
    <w:rsid w:val="00732465"/>
    <w:rsid w:val="00732DB2"/>
    <w:rsid w:val="00732EA2"/>
    <w:rsid w:val="00734001"/>
    <w:rsid w:val="00734475"/>
    <w:rsid w:val="00734B1B"/>
    <w:rsid w:val="007351CE"/>
    <w:rsid w:val="00735439"/>
    <w:rsid w:val="0073573F"/>
    <w:rsid w:val="0073579E"/>
    <w:rsid w:val="007364E4"/>
    <w:rsid w:val="0073734F"/>
    <w:rsid w:val="007374A9"/>
    <w:rsid w:val="00740023"/>
    <w:rsid w:val="007411E9"/>
    <w:rsid w:val="00741C22"/>
    <w:rsid w:val="007421BD"/>
    <w:rsid w:val="00742908"/>
    <w:rsid w:val="007430A4"/>
    <w:rsid w:val="00743801"/>
    <w:rsid w:val="00744304"/>
    <w:rsid w:val="0074432E"/>
    <w:rsid w:val="00744D9F"/>
    <w:rsid w:val="00745068"/>
    <w:rsid w:val="007453A4"/>
    <w:rsid w:val="007455BB"/>
    <w:rsid w:val="007467EF"/>
    <w:rsid w:val="00746D05"/>
    <w:rsid w:val="007472DB"/>
    <w:rsid w:val="007478D7"/>
    <w:rsid w:val="00752BFC"/>
    <w:rsid w:val="00752CE0"/>
    <w:rsid w:val="0075414B"/>
    <w:rsid w:val="007548A4"/>
    <w:rsid w:val="00754A72"/>
    <w:rsid w:val="00754F08"/>
    <w:rsid w:val="007557E0"/>
    <w:rsid w:val="00755EDC"/>
    <w:rsid w:val="00755F50"/>
    <w:rsid w:val="0075660C"/>
    <w:rsid w:val="00756890"/>
    <w:rsid w:val="00756A31"/>
    <w:rsid w:val="00756FA6"/>
    <w:rsid w:val="00760150"/>
    <w:rsid w:val="00762167"/>
    <w:rsid w:val="00762D06"/>
    <w:rsid w:val="00762D66"/>
    <w:rsid w:val="00762DFF"/>
    <w:rsid w:val="00762F51"/>
    <w:rsid w:val="007637F2"/>
    <w:rsid w:val="007644CD"/>
    <w:rsid w:val="00764745"/>
    <w:rsid w:val="00764C72"/>
    <w:rsid w:val="00770F07"/>
    <w:rsid w:val="007715D5"/>
    <w:rsid w:val="007727ED"/>
    <w:rsid w:val="00772928"/>
    <w:rsid w:val="00772A2E"/>
    <w:rsid w:val="00773A10"/>
    <w:rsid w:val="007740A8"/>
    <w:rsid w:val="00774494"/>
    <w:rsid w:val="0077687B"/>
    <w:rsid w:val="007768CC"/>
    <w:rsid w:val="00780276"/>
    <w:rsid w:val="00780991"/>
    <w:rsid w:val="00780E10"/>
    <w:rsid w:val="00781126"/>
    <w:rsid w:val="0078182E"/>
    <w:rsid w:val="00781F40"/>
    <w:rsid w:val="0078405A"/>
    <w:rsid w:val="007842C5"/>
    <w:rsid w:val="007850AC"/>
    <w:rsid w:val="007855AF"/>
    <w:rsid w:val="00785D59"/>
    <w:rsid w:val="007864C4"/>
    <w:rsid w:val="0078657A"/>
    <w:rsid w:val="0078712E"/>
    <w:rsid w:val="007871E0"/>
    <w:rsid w:val="00790EBE"/>
    <w:rsid w:val="00792FD3"/>
    <w:rsid w:val="0079381F"/>
    <w:rsid w:val="00793BD8"/>
    <w:rsid w:val="00794749"/>
    <w:rsid w:val="00795AFC"/>
    <w:rsid w:val="00795C9C"/>
    <w:rsid w:val="00795E17"/>
    <w:rsid w:val="007A08DF"/>
    <w:rsid w:val="007A0ABA"/>
    <w:rsid w:val="007A1C7E"/>
    <w:rsid w:val="007A1E3B"/>
    <w:rsid w:val="007A21AD"/>
    <w:rsid w:val="007A2634"/>
    <w:rsid w:val="007A35C9"/>
    <w:rsid w:val="007A360E"/>
    <w:rsid w:val="007A4153"/>
    <w:rsid w:val="007A533D"/>
    <w:rsid w:val="007A572A"/>
    <w:rsid w:val="007A6310"/>
    <w:rsid w:val="007A637C"/>
    <w:rsid w:val="007A6FFB"/>
    <w:rsid w:val="007B0FDE"/>
    <w:rsid w:val="007B135F"/>
    <w:rsid w:val="007B2196"/>
    <w:rsid w:val="007B23EE"/>
    <w:rsid w:val="007B275A"/>
    <w:rsid w:val="007B2C8A"/>
    <w:rsid w:val="007B38B2"/>
    <w:rsid w:val="007B51CB"/>
    <w:rsid w:val="007B54ED"/>
    <w:rsid w:val="007B564B"/>
    <w:rsid w:val="007B6021"/>
    <w:rsid w:val="007B67D9"/>
    <w:rsid w:val="007B6A8A"/>
    <w:rsid w:val="007B6BEE"/>
    <w:rsid w:val="007B76CA"/>
    <w:rsid w:val="007C1436"/>
    <w:rsid w:val="007C1785"/>
    <w:rsid w:val="007C1FEA"/>
    <w:rsid w:val="007C2022"/>
    <w:rsid w:val="007C21D6"/>
    <w:rsid w:val="007C25E6"/>
    <w:rsid w:val="007C2B92"/>
    <w:rsid w:val="007C4AA8"/>
    <w:rsid w:val="007C5B24"/>
    <w:rsid w:val="007C5C6B"/>
    <w:rsid w:val="007C6321"/>
    <w:rsid w:val="007C65D1"/>
    <w:rsid w:val="007C6EF0"/>
    <w:rsid w:val="007C769F"/>
    <w:rsid w:val="007C7730"/>
    <w:rsid w:val="007C7F04"/>
    <w:rsid w:val="007D036E"/>
    <w:rsid w:val="007D0537"/>
    <w:rsid w:val="007D1868"/>
    <w:rsid w:val="007D1DC4"/>
    <w:rsid w:val="007D217F"/>
    <w:rsid w:val="007D348A"/>
    <w:rsid w:val="007D35E9"/>
    <w:rsid w:val="007D565E"/>
    <w:rsid w:val="007D5A33"/>
    <w:rsid w:val="007D5CD4"/>
    <w:rsid w:val="007D6E51"/>
    <w:rsid w:val="007D6FAB"/>
    <w:rsid w:val="007D752C"/>
    <w:rsid w:val="007D7EED"/>
    <w:rsid w:val="007E02F3"/>
    <w:rsid w:val="007E0508"/>
    <w:rsid w:val="007E0AA5"/>
    <w:rsid w:val="007E1822"/>
    <w:rsid w:val="007E19B0"/>
    <w:rsid w:val="007E2CC9"/>
    <w:rsid w:val="007E3261"/>
    <w:rsid w:val="007E3FC3"/>
    <w:rsid w:val="007E4159"/>
    <w:rsid w:val="007E4278"/>
    <w:rsid w:val="007E4B31"/>
    <w:rsid w:val="007E5CFA"/>
    <w:rsid w:val="007E5EC4"/>
    <w:rsid w:val="007E679F"/>
    <w:rsid w:val="007E6856"/>
    <w:rsid w:val="007E6C42"/>
    <w:rsid w:val="007E73CD"/>
    <w:rsid w:val="007E7DC6"/>
    <w:rsid w:val="007F082B"/>
    <w:rsid w:val="007F097B"/>
    <w:rsid w:val="007F1064"/>
    <w:rsid w:val="007F192D"/>
    <w:rsid w:val="007F197D"/>
    <w:rsid w:val="007F1A6D"/>
    <w:rsid w:val="007F1A8D"/>
    <w:rsid w:val="007F1F98"/>
    <w:rsid w:val="007F3FAE"/>
    <w:rsid w:val="007F46BC"/>
    <w:rsid w:val="007F4F81"/>
    <w:rsid w:val="007F6A6A"/>
    <w:rsid w:val="007F6C49"/>
    <w:rsid w:val="007F7DFA"/>
    <w:rsid w:val="00800041"/>
    <w:rsid w:val="008000F1"/>
    <w:rsid w:val="00800ABC"/>
    <w:rsid w:val="00803D5C"/>
    <w:rsid w:val="0080457F"/>
    <w:rsid w:val="008063D6"/>
    <w:rsid w:val="00806FD5"/>
    <w:rsid w:val="0080731B"/>
    <w:rsid w:val="008103B3"/>
    <w:rsid w:val="00810BD2"/>
    <w:rsid w:val="0081143B"/>
    <w:rsid w:val="00812C17"/>
    <w:rsid w:val="008140B7"/>
    <w:rsid w:val="00814144"/>
    <w:rsid w:val="0081474A"/>
    <w:rsid w:val="00815112"/>
    <w:rsid w:val="00815B06"/>
    <w:rsid w:val="00816FC6"/>
    <w:rsid w:val="008176E2"/>
    <w:rsid w:val="0081774C"/>
    <w:rsid w:val="00817BB5"/>
    <w:rsid w:val="00817FFC"/>
    <w:rsid w:val="0082108D"/>
    <w:rsid w:val="00821C37"/>
    <w:rsid w:val="00821CE2"/>
    <w:rsid w:val="008227B3"/>
    <w:rsid w:val="008246A7"/>
    <w:rsid w:val="0082495C"/>
    <w:rsid w:val="0082510A"/>
    <w:rsid w:val="00826424"/>
    <w:rsid w:val="008273F9"/>
    <w:rsid w:val="008278E4"/>
    <w:rsid w:val="00827F25"/>
    <w:rsid w:val="00830EEA"/>
    <w:rsid w:val="008323FB"/>
    <w:rsid w:val="0083313D"/>
    <w:rsid w:val="00833A66"/>
    <w:rsid w:val="00833CF3"/>
    <w:rsid w:val="008342B3"/>
    <w:rsid w:val="00834C5D"/>
    <w:rsid w:val="0083569A"/>
    <w:rsid w:val="00837045"/>
    <w:rsid w:val="00837A85"/>
    <w:rsid w:val="00837C02"/>
    <w:rsid w:val="00837E85"/>
    <w:rsid w:val="00837F8F"/>
    <w:rsid w:val="00840041"/>
    <w:rsid w:val="00840057"/>
    <w:rsid w:val="0084012C"/>
    <w:rsid w:val="00840698"/>
    <w:rsid w:val="00842369"/>
    <w:rsid w:val="00842FA3"/>
    <w:rsid w:val="00842FF1"/>
    <w:rsid w:val="00843E5B"/>
    <w:rsid w:val="00843FD4"/>
    <w:rsid w:val="008440DE"/>
    <w:rsid w:val="008445A0"/>
    <w:rsid w:val="00845294"/>
    <w:rsid w:val="0084566C"/>
    <w:rsid w:val="0084595A"/>
    <w:rsid w:val="00845AF5"/>
    <w:rsid w:val="00846DF9"/>
    <w:rsid w:val="00846E3F"/>
    <w:rsid w:val="00846F7D"/>
    <w:rsid w:val="008471DF"/>
    <w:rsid w:val="008476EE"/>
    <w:rsid w:val="008479C8"/>
    <w:rsid w:val="008521C4"/>
    <w:rsid w:val="008521E1"/>
    <w:rsid w:val="00852CA6"/>
    <w:rsid w:val="00852D81"/>
    <w:rsid w:val="00854BDA"/>
    <w:rsid w:val="00855ABB"/>
    <w:rsid w:val="00855B81"/>
    <w:rsid w:val="0085662A"/>
    <w:rsid w:val="00857675"/>
    <w:rsid w:val="00857873"/>
    <w:rsid w:val="008579D2"/>
    <w:rsid w:val="00857F6E"/>
    <w:rsid w:val="008605CA"/>
    <w:rsid w:val="00860C22"/>
    <w:rsid w:val="00863704"/>
    <w:rsid w:val="00864548"/>
    <w:rsid w:val="00865FED"/>
    <w:rsid w:val="008660A6"/>
    <w:rsid w:val="008660EB"/>
    <w:rsid w:val="0086621A"/>
    <w:rsid w:val="008662F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3142"/>
    <w:rsid w:val="00883CB9"/>
    <w:rsid w:val="0088587B"/>
    <w:rsid w:val="00886CD4"/>
    <w:rsid w:val="00886E4B"/>
    <w:rsid w:val="00887477"/>
    <w:rsid w:val="00890966"/>
    <w:rsid w:val="00891246"/>
    <w:rsid w:val="008912F7"/>
    <w:rsid w:val="00891917"/>
    <w:rsid w:val="0089236C"/>
    <w:rsid w:val="0089264B"/>
    <w:rsid w:val="0089266A"/>
    <w:rsid w:val="00892F6C"/>
    <w:rsid w:val="00893FF2"/>
    <w:rsid w:val="008942E2"/>
    <w:rsid w:val="00894890"/>
    <w:rsid w:val="0089503F"/>
    <w:rsid w:val="00895359"/>
    <w:rsid w:val="00895DE6"/>
    <w:rsid w:val="00896424"/>
    <w:rsid w:val="00896DAF"/>
    <w:rsid w:val="008976B3"/>
    <w:rsid w:val="00897BBA"/>
    <w:rsid w:val="00897D74"/>
    <w:rsid w:val="008A134E"/>
    <w:rsid w:val="008A1E7D"/>
    <w:rsid w:val="008A3007"/>
    <w:rsid w:val="008A30F6"/>
    <w:rsid w:val="008A3596"/>
    <w:rsid w:val="008A41CF"/>
    <w:rsid w:val="008A4E3F"/>
    <w:rsid w:val="008A5041"/>
    <w:rsid w:val="008A55C1"/>
    <w:rsid w:val="008A6637"/>
    <w:rsid w:val="008A75EA"/>
    <w:rsid w:val="008A77E9"/>
    <w:rsid w:val="008A7954"/>
    <w:rsid w:val="008A7BA3"/>
    <w:rsid w:val="008A7C96"/>
    <w:rsid w:val="008B0165"/>
    <w:rsid w:val="008B0CB7"/>
    <w:rsid w:val="008B0FB2"/>
    <w:rsid w:val="008B17F8"/>
    <w:rsid w:val="008B190D"/>
    <w:rsid w:val="008B2CBF"/>
    <w:rsid w:val="008B31E8"/>
    <w:rsid w:val="008B340B"/>
    <w:rsid w:val="008B47E4"/>
    <w:rsid w:val="008B4FE8"/>
    <w:rsid w:val="008B5804"/>
    <w:rsid w:val="008B6393"/>
    <w:rsid w:val="008B7605"/>
    <w:rsid w:val="008C0432"/>
    <w:rsid w:val="008C176F"/>
    <w:rsid w:val="008C27E6"/>
    <w:rsid w:val="008C36CA"/>
    <w:rsid w:val="008C3A3C"/>
    <w:rsid w:val="008C47E9"/>
    <w:rsid w:val="008C5BC1"/>
    <w:rsid w:val="008C7121"/>
    <w:rsid w:val="008C77EA"/>
    <w:rsid w:val="008C7F60"/>
    <w:rsid w:val="008D051B"/>
    <w:rsid w:val="008D273D"/>
    <w:rsid w:val="008D2EAC"/>
    <w:rsid w:val="008D38DF"/>
    <w:rsid w:val="008D401E"/>
    <w:rsid w:val="008D48E7"/>
    <w:rsid w:val="008D4BA6"/>
    <w:rsid w:val="008E02BC"/>
    <w:rsid w:val="008E02E1"/>
    <w:rsid w:val="008E0803"/>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13F"/>
    <w:rsid w:val="008E7249"/>
    <w:rsid w:val="008E7A71"/>
    <w:rsid w:val="008F225F"/>
    <w:rsid w:val="008F22B9"/>
    <w:rsid w:val="008F2401"/>
    <w:rsid w:val="008F33E4"/>
    <w:rsid w:val="008F3E65"/>
    <w:rsid w:val="008F4E86"/>
    <w:rsid w:val="008F50C1"/>
    <w:rsid w:val="008F63FB"/>
    <w:rsid w:val="008F6C34"/>
    <w:rsid w:val="008F7074"/>
    <w:rsid w:val="008F7272"/>
    <w:rsid w:val="00900B51"/>
    <w:rsid w:val="00900B71"/>
    <w:rsid w:val="00901A90"/>
    <w:rsid w:val="00902208"/>
    <w:rsid w:val="00903094"/>
    <w:rsid w:val="00903D7F"/>
    <w:rsid w:val="00904675"/>
    <w:rsid w:val="0090556D"/>
    <w:rsid w:val="009056CC"/>
    <w:rsid w:val="00905B3D"/>
    <w:rsid w:val="00906B1E"/>
    <w:rsid w:val="00906F07"/>
    <w:rsid w:val="009070D9"/>
    <w:rsid w:val="0091035F"/>
    <w:rsid w:val="00911B42"/>
    <w:rsid w:val="00911D63"/>
    <w:rsid w:val="009133F0"/>
    <w:rsid w:val="00914E2B"/>
    <w:rsid w:val="00914FB9"/>
    <w:rsid w:val="0091653F"/>
    <w:rsid w:val="00916741"/>
    <w:rsid w:val="0091679F"/>
    <w:rsid w:val="00916A7B"/>
    <w:rsid w:val="00916CF4"/>
    <w:rsid w:val="00916D84"/>
    <w:rsid w:val="0092019A"/>
    <w:rsid w:val="009201B9"/>
    <w:rsid w:val="00920F9F"/>
    <w:rsid w:val="009211E3"/>
    <w:rsid w:val="009213A7"/>
    <w:rsid w:val="0092474E"/>
    <w:rsid w:val="00925462"/>
    <w:rsid w:val="0092546D"/>
    <w:rsid w:val="00926124"/>
    <w:rsid w:val="0092659D"/>
    <w:rsid w:val="00926A30"/>
    <w:rsid w:val="00926B80"/>
    <w:rsid w:val="00926D28"/>
    <w:rsid w:val="0092770D"/>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1A3D"/>
    <w:rsid w:val="00951C65"/>
    <w:rsid w:val="00952975"/>
    <w:rsid w:val="0095319E"/>
    <w:rsid w:val="009544C1"/>
    <w:rsid w:val="00955209"/>
    <w:rsid w:val="00955628"/>
    <w:rsid w:val="00955696"/>
    <w:rsid w:val="00955948"/>
    <w:rsid w:val="00955F63"/>
    <w:rsid w:val="00956E8C"/>
    <w:rsid w:val="00956E9E"/>
    <w:rsid w:val="00957458"/>
    <w:rsid w:val="00957AE5"/>
    <w:rsid w:val="00960431"/>
    <w:rsid w:val="009605B6"/>
    <w:rsid w:val="00962832"/>
    <w:rsid w:val="00962E35"/>
    <w:rsid w:val="00963C41"/>
    <w:rsid w:val="00963E81"/>
    <w:rsid w:val="009643B3"/>
    <w:rsid w:val="00964C46"/>
    <w:rsid w:val="0096651A"/>
    <w:rsid w:val="00966C33"/>
    <w:rsid w:val="00967741"/>
    <w:rsid w:val="00970E37"/>
    <w:rsid w:val="00970F14"/>
    <w:rsid w:val="00971ED0"/>
    <w:rsid w:val="0097272F"/>
    <w:rsid w:val="0097291A"/>
    <w:rsid w:val="0097386C"/>
    <w:rsid w:val="00974947"/>
    <w:rsid w:val="00974E09"/>
    <w:rsid w:val="00975432"/>
    <w:rsid w:val="00975992"/>
    <w:rsid w:val="00976359"/>
    <w:rsid w:val="009771A0"/>
    <w:rsid w:val="00977C3F"/>
    <w:rsid w:val="00980176"/>
    <w:rsid w:val="0098050F"/>
    <w:rsid w:val="009809B7"/>
    <w:rsid w:val="009811CE"/>
    <w:rsid w:val="00981E4A"/>
    <w:rsid w:val="0098235D"/>
    <w:rsid w:val="00982F31"/>
    <w:rsid w:val="00983C16"/>
    <w:rsid w:val="00985198"/>
    <w:rsid w:val="00985866"/>
    <w:rsid w:val="00985879"/>
    <w:rsid w:val="00985E26"/>
    <w:rsid w:val="009869D9"/>
    <w:rsid w:val="00987A71"/>
    <w:rsid w:val="009902EC"/>
    <w:rsid w:val="00992103"/>
    <w:rsid w:val="009932FF"/>
    <w:rsid w:val="009943E0"/>
    <w:rsid w:val="00994AFE"/>
    <w:rsid w:val="00994C80"/>
    <w:rsid w:val="00995362"/>
    <w:rsid w:val="00995A7A"/>
    <w:rsid w:val="009A0163"/>
    <w:rsid w:val="009A1243"/>
    <w:rsid w:val="009A288E"/>
    <w:rsid w:val="009A2BB7"/>
    <w:rsid w:val="009A3442"/>
    <w:rsid w:val="009A38FB"/>
    <w:rsid w:val="009A3987"/>
    <w:rsid w:val="009A39D4"/>
    <w:rsid w:val="009A4209"/>
    <w:rsid w:val="009A4948"/>
    <w:rsid w:val="009A4EA3"/>
    <w:rsid w:val="009A5207"/>
    <w:rsid w:val="009A5D53"/>
    <w:rsid w:val="009A653C"/>
    <w:rsid w:val="009A68E6"/>
    <w:rsid w:val="009A6B07"/>
    <w:rsid w:val="009A7678"/>
    <w:rsid w:val="009B0996"/>
    <w:rsid w:val="009B27DB"/>
    <w:rsid w:val="009B5139"/>
    <w:rsid w:val="009B5BA7"/>
    <w:rsid w:val="009B5E65"/>
    <w:rsid w:val="009B635B"/>
    <w:rsid w:val="009B66F8"/>
    <w:rsid w:val="009B6790"/>
    <w:rsid w:val="009C00B0"/>
    <w:rsid w:val="009C05CC"/>
    <w:rsid w:val="009C0851"/>
    <w:rsid w:val="009C156B"/>
    <w:rsid w:val="009C28C7"/>
    <w:rsid w:val="009C2BCB"/>
    <w:rsid w:val="009C2C94"/>
    <w:rsid w:val="009C2E6F"/>
    <w:rsid w:val="009C3388"/>
    <w:rsid w:val="009C55B4"/>
    <w:rsid w:val="009C578D"/>
    <w:rsid w:val="009C5E57"/>
    <w:rsid w:val="009C6482"/>
    <w:rsid w:val="009C7197"/>
    <w:rsid w:val="009C75C9"/>
    <w:rsid w:val="009C7B7C"/>
    <w:rsid w:val="009D0499"/>
    <w:rsid w:val="009D0573"/>
    <w:rsid w:val="009D0AE2"/>
    <w:rsid w:val="009D0F4A"/>
    <w:rsid w:val="009D3475"/>
    <w:rsid w:val="009D40DD"/>
    <w:rsid w:val="009D46FF"/>
    <w:rsid w:val="009D5E5A"/>
    <w:rsid w:val="009D7154"/>
    <w:rsid w:val="009D7534"/>
    <w:rsid w:val="009D756D"/>
    <w:rsid w:val="009E030A"/>
    <w:rsid w:val="009E0314"/>
    <w:rsid w:val="009E214E"/>
    <w:rsid w:val="009E22FC"/>
    <w:rsid w:val="009E2D76"/>
    <w:rsid w:val="009E2F43"/>
    <w:rsid w:val="009E31C3"/>
    <w:rsid w:val="009E4062"/>
    <w:rsid w:val="009E46E3"/>
    <w:rsid w:val="009E53EF"/>
    <w:rsid w:val="009E5816"/>
    <w:rsid w:val="009E5AD6"/>
    <w:rsid w:val="009E5D89"/>
    <w:rsid w:val="009E600F"/>
    <w:rsid w:val="009E6B5C"/>
    <w:rsid w:val="009E6C2A"/>
    <w:rsid w:val="009E7D5F"/>
    <w:rsid w:val="009F01E6"/>
    <w:rsid w:val="009F0232"/>
    <w:rsid w:val="009F0B0C"/>
    <w:rsid w:val="009F1881"/>
    <w:rsid w:val="009F1A3D"/>
    <w:rsid w:val="009F20CC"/>
    <w:rsid w:val="009F21A2"/>
    <w:rsid w:val="009F2B7A"/>
    <w:rsid w:val="009F2CCB"/>
    <w:rsid w:val="009F3F39"/>
    <w:rsid w:val="009F49FF"/>
    <w:rsid w:val="009F4C0D"/>
    <w:rsid w:val="009F4C77"/>
    <w:rsid w:val="009F60A3"/>
    <w:rsid w:val="009F61CC"/>
    <w:rsid w:val="009F668B"/>
    <w:rsid w:val="009F6BA9"/>
    <w:rsid w:val="009F6C78"/>
    <w:rsid w:val="00A01531"/>
    <w:rsid w:val="00A01AE6"/>
    <w:rsid w:val="00A020FB"/>
    <w:rsid w:val="00A021B2"/>
    <w:rsid w:val="00A02281"/>
    <w:rsid w:val="00A039A4"/>
    <w:rsid w:val="00A03A41"/>
    <w:rsid w:val="00A0550E"/>
    <w:rsid w:val="00A067D9"/>
    <w:rsid w:val="00A0694D"/>
    <w:rsid w:val="00A06EFB"/>
    <w:rsid w:val="00A06F8F"/>
    <w:rsid w:val="00A06F9B"/>
    <w:rsid w:val="00A11471"/>
    <w:rsid w:val="00A11E34"/>
    <w:rsid w:val="00A13845"/>
    <w:rsid w:val="00A13918"/>
    <w:rsid w:val="00A13B68"/>
    <w:rsid w:val="00A13FBD"/>
    <w:rsid w:val="00A153D7"/>
    <w:rsid w:val="00A153EE"/>
    <w:rsid w:val="00A1658F"/>
    <w:rsid w:val="00A169EA"/>
    <w:rsid w:val="00A1735B"/>
    <w:rsid w:val="00A203E0"/>
    <w:rsid w:val="00A22BB8"/>
    <w:rsid w:val="00A2316F"/>
    <w:rsid w:val="00A23246"/>
    <w:rsid w:val="00A23962"/>
    <w:rsid w:val="00A23AFA"/>
    <w:rsid w:val="00A23F66"/>
    <w:rsid w:val="00A24829"/>
    <w:rsid w:val="00A26045"/>
    <w:rsid w:val="00A26439"/>
    <w:rsid w:val="00A2711E"/>
    <w:rsid w:val="00A271CD"/>
    <w:rsid w:val="00A27B75"/>
    <w:rsid w:val="00A307AC"/>
    <w:rsid w:val="00A316F4"/>
    <w:rsid w:val="00A32908"/>
    <w:rsid w:val="00A33285"/>
    <w:rsid w:val="00A33E7D"/>
    <w:rsid w:val="00A33F62"/>
    <w:rsid w:val="00A34A18"/>
    <w:rsid w:val="00A34AF0"/>
    <w:rsid w:val="00A34B92"/>
    <w:rsid w:val="00A34C36"/>
    <w:rsid w:val="00A34C64"/>
    <w:rsid w:val="00A35F9E"/>
    <w:rsid w:val="00A364D8"/>
    <w:rsid w:val="00A369CC"/>
    <w:rsid w:val="00A3787E"/>
    <w:rsid w:val="00A40BBA"/>
    <w:rsid w:val="00A40F2F"/>
    <w:rsid w:val="00A417A8"/>
    <w:rsid w:val="00A419A7"/>
    <w:rsid w:val="00A41F41"/>
    <w:rsid w:val="00A42764"/>
    <w:rsid w:val="00A441AA"/>
    <w:rsid w:val="00A443F5"/>
    <w:rsid w:val="00A44684"/>
    <w:rsid w:val="00A4485B"/>
    <w:rsid w:val="00A45A47"/>
    <w:rsid w:val="00A4660A"/>
    <w:rsid w:val="00A46C3A"/>
    <w:rsid w:val="00A50100"/>
    <w:rsid w:val="00A501B6"/>
    <w:rsid w:val="00A50FD1"/>
    <w:rsid w:val="00A511E2"/>
    <w:rsid w:val="00A517E1"/>
    <w:rsid w:val="00A52A37"/>
    <w:rsid w:val="00A52E9C"/>
    <w:rsid w:val="00A53446"/>
    <w:rsid w:val="00A535F0"/>
    <w:rsid w:val="00A53AA7"/>
    <w:rsid w:val="00A54217"/>
    <w:rsid w:val="00A542B0"/>
    <w:rsid w:val="00A54ACD"/>
    <w:rsid w:val="00A55BE3"/>
    <w:rsid w:val="00A56B33"/>
    <w:rsid w:val="00A57724"/>
    <w:rsid w:val="00A6000C"/>
    <w:rsid w:val="00A607E2"/>
    <w:rsid w:val="00A61761"/>
    <w:rsid w:val="00A62D66"/>
    <w:rsid w:val="00A62EFF"/>
    <w:rsid w:val="00A66525"/>
    <w:rsid w:val="00A67A30"/>
    <w:rsid w:val="00A70D19"/>
    <w:rsid w:val="00A71DFC"/>
    <w:rsid w:val="00A724E4"/>
    <w:rsid w:val="00A726B1"/>
    <w:rsid w:val="00A7352E"/>
    <w:rsid w:val="00A73E92"/>
    <w:rsid w:val="00A74850"/>
    <w:rsid w:val="00A751CC"/>
    <w:rsid w:val="00A75D72"/>
    <w:rsid w:val="00A76ECD"/>
    <w:rsid w:val="00A76F8A"/>
    <w:rsid w:val="00A771D1"/>
    <w:rsid w:val="00A77AF7"/>
    <w:rsid w:val="00A8032C"/>
    <w:rsid w:val="00A805E2"/>
    <w:rsid w:val="00A80B2D"/>
    <w:rsid w:val="00A8128D"/>
    <w:rsid w:val="00A81784"/>
    <w:rsid w:val="00A820C7"/>
    <w:rsid w:val="00A82398"/>
    <w:rsid w:val="00A8330B"/>
    <w:rsid w:val="00A846BF"/>
    <w:rsid w:val="00A84A6D"/>
    <w:rsid w:val="00A84CE2"/>
    <w:rsid w:val="00A8724D"/>
    <w:rsid w:val="00A87604"/>
    <w:rsid w:val="00A90107"/>
    <w:rsid w:val="00A90137"/>
    <w:rsid w:val="00A912FD"/>
    <w:rsid w:val="00A91394"/>
    <w:rsid w:val="00A9152D"/>
    <w:rsid w:val="00A91776"/>
    <w:rsid w:val="00A91ACC"/>
    <w:rsid w:val="00A920C6"/>
    <w:rsid w:val="00A924EB"/>
    <w:rsid w:val="00A9409C"/>
    <w:rsid w:val="00A943C8"/>
    <w:rsid w:val="00A94FAA"/>
    <w:rsid w:val="00A951D0"/>
    <w:rsid w:val="00A96128"/>
    <w:rsid w:val="00A96991"/>
    <w:rsid w:val="00A97321"/>
    <w:rsid w:val="00A975EB"/>
    <w:rsid w:val="00A9786D"/>
    <w:rsid w:val="00A97882"/>
    <w:rsid w:val="00A97DB3"/>
    <w:rsid w:val="00A97ED9"/>
    <w:rsid w:val="00AA0A84"/>
    <w:rsid w:val="00AA1407"/>
    <w:rsid w:val="00AA15C1"/>
    <w:rsid w:val="00AA17D6"/>
    <w:rsid w:val="00AA2005"/>
    <w:rsid w:val="00AA2615"/>
    <w:rsid w:val="00AA2CB6"/>
    <w:rsid w:val="00AA3447"/>
    <w:rsid w:val="00AA34FD"/>
    <w:rsid w:val="00AA36D9"/>
    <w:rsid w:val="00AA4740"/>
    <w:rsid w:val="00AA4A0E"/>
    <w:rsid w:val="00AA535F"/>
    <w:rsid w:val="00AA5557"/>
    <w:rsid w:val="00AA5C00"/>
    <w:rsid w:val="00AA6120"/>
    <w:rsid w:val="00AA6143"/>
    <w:rsid w:val="00AA6A21"/>
    <w:rsid w:val="00AA6A50"/>
    <w:rsid w:val="00AA77D6"/>
    <w:rsid w:val="00AB1051"/>
    <w:rsid w:val="00AB1851"/>
    <w:rsid w:val="00AB2538"/>
    <w:rsid w:val="00AB39ED"/>
    <w:rsid w:val="00AB43C7"/>
    <w:rsid w:val="00AB4DF7"/>
    <w:rsid w:val="00AB50ED"/>
    <w:rsid w:val="00AC0582"/>
    <w:rsid w:val="00AC1DDE"/>
    <w:rsid w:val="00AC2756"/>
    <w:rsid w:val="00AC30F1"/>
    <w:rsid w:val="00AC3529"/>
    <w:rsid w:val="00AC36BA"/>
    <w:rsid w:val="00AC3803"/>
    <w:rsid w:val="00AC5053"/>
    <w:rsid w:val="00AC509D"/>
    <w:rsid w:val="00AC5375"/>
    <w:rsid w:val="00AC57CE"/>
    <w:rsid w:val="00AC5E5C"/>
    <w:rsid w:val="00AC6FA4"/>
    <w:rsid w:val="00AC6FE4"/>
    <w:rsid w:val="00AC701C"/>
    <w:rsid w:val="00AC74D3"/>
    <w:rsid w:val="00AD00AE"/>
    <w:rsid w:val="00AD2271"/>
    <w:rsid w:val="00AD3716"/>
    <w:rsid w:val="00AD42CF"/>
    <w:rsid w:val="00AD43AF"/>
    <w:rsid w:val="00AD505F"/>
    <w:rsid w:val="00AD5C6E"/>
    <w:rsid w:val="00AD634B"/>
    <w:rsid w:val="00AD6B53"/>
    <w:rsid w:val="00AD7285"/>
    <w:rsid w:val="00AE2E10"/>
    <w:rsid w:val="00AE313C"/>
    <w:rsid w:val="00AE316C"/>
    <w:rsid w:val="00AE37A2"/>
    <w:rsid w:val="00AE4632"/>
    <w:rsid w:val="00AE4A10"/>
    <w:rsid w:val="00AE4ACB"/>
    <w:rsid w:val="00AE54B0"/>
    <w:rsid w:val="00AE69F8"/>
    <w:rsid w:val="00AE6BDB"/>
    <w:rsid w:val="00AE72EC"/>
    <w:rsid w:val="00AE744A"/>
    <w:rsid w:val="00AF1705"/>
    <w:rsid w:val="00AF197A"/>
    <w:rsid w:val="00AF1B8F"/>
    <w:rsid w:val="00AF1D41"/>
    <w:rsid w:val="00AF2C2B"/>
    <w:rsid w:val="00AF3640"/>
    <w:rsid w:val="00AF3E83"/>
    <w:rsid w:val="00AF3FE7"/>
    <w:rsid w:val="00AF52CF"/>
    <w:rsid w:val="00AF567F"/>
    <w:rsid w:val="00AF5ECF"/>
    <w:rsid w:val="00AF5F8E"/>
    <w:rsid w:val="00AF6209"/>
    <w:rsid w:val="00AF7451"/>
    <w:rsid w:val="00AF7BCF"/>
    <w:rsid w:val="00B007CB"/>
    <w:rsid w:val="00B00B09"/>
    <w:rsid w:val="00B0190C"/>
    <w:rsid w:val="00B01C71"/>
    <w:rsid w:val="00B02AA2"/>
    <w:rsid w:val="00B02EBF"/>
    <w:rsid w:val="00B03431"/>
    <w:rsid w:val="00B0365B"/>
    <w:rsid w:val="00B03B55"/>
    <w:rsid w:val="00B05A73"/>
    <w:rsid w:val="00B07395"/>
    <w:rsid w:val="00B07B1E"/>
    <w:rsid w:val="00B07FB8"/>
    <w:rsid w:val="00B10399"/>
    <w:rsid w:val="00B106B0"/>
    <w:rsid w:val="00B1176D"/>
    <w:rsid w:val="00B11F3B"/>
    <w:rsid w:val="00B11F47"/>
    <w:rsid w:val="00B1216A"/>
    <w:rsid w:val="00B12322"/>
    <w:rsid w:val="00B137D4"/>
    <w:rsid w:val="00B14B81"/>
    <w:rsid w:val="00B14D7A"/>
    <w:rsid w:val="00B15383"/>
    <w:rsid w:val="00B1576D"/>
    <w:rsid w:val="00B158E2"/>
    <w:rsid w:val="00B15A5A"/>
    <w:rsid w:val="00B15E92"/>
    <w:rsid w:val="00B16322"/>
    <w:rsid w:val="00B21973"/>
    <w:rsid w:val="00B21EF2"/>
    <w:rsid w:val="00B22115"/>
    <w:rsid w:val="00B22D1C"/>
    <w:rsid w:val="00B2527E"/>
    <w:rsid w:val="00B256A7"/>
    <w:rsid w:val="00B26288"/>
    <w:rsid w:val="00B27046"/>
    <w:rsid w:val="00B27A4A"/>
    <w:rsid w:val="00B30964"/>
    <w:rsid w:val="00B30D07"/>
    <w:rsid w:val="00B312BB"/>
    <w:rsid w:val="00B3189F"/>
    <w:rsid w:val="00B32495"/>
    <w:rsid w:val="00B329E1"/>
    <w:rsid w:val="00B32A2E"/>
    <w:rsid w:val="00B32CA1"/>
    <w:rsid w:val="00B34460"/>
    <w:rsid w:val="00B34BAE"/>
    <w:rsid w:val="00B368DC"/>
    <w:rsid w:val="00B4074C"/>
    <w:rsid w:val="00B412AB"/>
    <w:rsid w:val="00B41431"/>
    <w:rsid w:val="00B41679"/>
    <w:rsid w:val="00B422AF"/>
    <w:rsid w:val="00B42310"/>
    <w:rsid w:val="00B42ADA"/>
    <w:rsid w:val="00B435AF"/>
    <w:rsid w:val="00B43CCE"/>
    <w:rsid w:val="00B43D46"/>
    <w:rsid w:val="00B44443"/>
    <w:rsid w:val="00B44B35"/>
    <w:rsid w:val="00B45174"/>
    <w:rsid w:val="00B458FA"/>
    <w:rsid w:val="00B461E5"/>
    <w:rsid w:val="00B47050"/>
    <w:rsid w:val="00B47191"/>
    <w:rsid w:val="00B472C6"/>
    <w:rsid w:val="00B47A9A"/>
    <w:rsid w:val="00B50712"/>
    <w:rsid w:val="00B5071D"/>
    <w:rsid w:val="00B5081E"/>
    <w:rsid w:val="00B50C9B"/>
    <w:rsid w:val="00B50ED2"/>
    <w:rsid w:val="00B518CA"/>
    <w:rsid w:val="00B51C00"/>
    <w:rsid w:val="00B528A3"/>
    <w:rsid w:val="00B52F97"/>
    <w:rsid w:val="00B530CE"/>
    <w:rsid w:val="00B53168"/>
    <w:rsid w:val="00B540D8"/>
    <w:rsid w:val="00B54991"/>
    <w:rsid w:val="00B54C77"/>
    <w:rsid w:val="00B54FDE"/>
    <w:rsid w:val="00B55B55"/>
    <w:rsid w:val="00B5736D"/>
    <w:rsid w:val="00B57A49"/>
    <w:rsid w:val="00B60372"/>
    <w:rsid w:val="00B60787"/>
    <w:rsid w:val="00B607D6"/>
    <w:rsid w:val="00B60873"/>
    <w:rsid w:val="00B60938"/>
    <w:rsid w:val="00B61E83"/>
    <w:rsid w:val="00B62294"/>
    <w:rsid w:val="00B628B3"/>
    <w:rsid w:val="00B630A8"/>
    <w:rsid w:val="00B63FEC"/>
    <w:rsid w:val="00B640F8"/>
    <w:rsid w:val="00B64436"/>
    <w:rsid w:val="00B644F0"/>
    <w:rsid w:val="00B64B2F"/>
    <w:rsid w:val="00B64C5D"/>
    <w:rsid w:val="00B64E4F"/>
    <w:rsid w:val="00B64F28"/>
    <w:rsid w:val="00B651E0"/>
    <w:rsid w:val="00B657BE"/>
    <w:rsid w:val="00B658DE"/>
    <w:rsid w:val="00B66BF7"/>
    <w:rsid w:val="00B674C1"/>
    <w:rsid w:val="00B679C6"/>
    <w:rsid w:val="00B7022D"/>
    <w:rsid w:val="00B704C9"/>
    <w:rsid w:val="00B70654"/>
    <w:rsid w:val="00B70D46"/>
    <w:rsid w:val="00B70DDF"/>
    <w:rsid w:val="00B72397"/>
    <w:rsid w:val="00B72FAB"/>
    <w:rsid w:val="00B73465"/>
    <w:rsid w:val="00B73B7A"/>
    <w:rsid w:val="00B73BDD"/>
    <w:rsid w:val="00B73E3E"/>
    <w:rsid w:val="00B73EC8"/>
    <w:rsid w:val="00B754C3"/>
    <w:rsid w:val="00B765AF"/>
    <w:rsid w:val="00B76FBC"/>
    <w:rsid w:val="00B77388"/>
    <w:rsid w:val="00B774C1"/>
    <w:rsid w:val="00B779FA"/>
    <w:rsid w:val="00B80527"/>
    <w:rsid w:val="00B80563"/>
    <w:rsid w:val="00B82137"/>
    <w:rsid w:val="00B82357"/>
    <w:rsid w:val="00B83410"/>
    <w:rsid w:val="00B8509A"/>
    <w:rsid w:val="00B853AB"/>
    <w:rsid w:val="00B85FA7"/>
    <w:rsid w:val="00B86434"/>
    <w:rsid w:val="00B864CE"/>
    <w:rsid w:val="00B86DF7"/>
    <w:rsid w:val="00B86F1F"/>
    <w:rsid w:val="00B872C9"/>
    <w:rsid w:val="00B8746F"/>
    <w:rsid w:val="00B87C75"/>
    <w:rsid w:val="00B916E6"/>
    <w:rsid w:val="00B91884"/>
    <w:rsid w:val="00B91F63"/>
    <w:rsid w:val="00B9244F"/>
    <w:rsid w:val="00B92A50"/>
    <w:rsid w:val="00B92F55"/>
    <w:rsid w:val="00B9336E"/>
    <w:rsid w:val="00B93944"/>
    <w:rsid w:val="00B93B26"/>
    <w:rsid w:val="00B93B77"/>
    <w:rsid w:val="00B94232"/>
    <w:rsid w:val="00B948B3"/>
    <w:rsid w:val="00B94BF3"/>
    <w:rsid w:val="00B94CE2"/>
    <w:rsid w:val="00B95FDB"/>
    <w:rsid w:val="00B96867"/>
    <w:rsid w:val="00B96D6D"/>
    <w:rsid w:val="00B974D3"/>
    <w:rsid w:val="00BA269F"/>
    <w:rsid w:val="00BA2816"/>
    <w:rsid w:val="00BA3B08"/>
    <w:rsid w:val="00BA5518"/>
    <w:rsid w:val="00BA62C9"/>
    <w:rsid w:val="00BA69B9"/>
    <w:rsid w:val="00BA6B84"/>
    <w:rsid w:val="00BA734B"/>
    <w:rsid w:val="00BA7FD0"/>
    <w:rsid w:val="00BB00B4"/>
    <w:rsid w:val="00BB08D7"/>
    <w:rsid w:val="00BB0A1E"/>
    <w:rsid w:val="00BB0FDC"/>
    <w:rsid w:val="00BB17D0"/>
    <w:rsid w:val="00BB1C8A"/>
    <w:rsid w:val="00BB1ED6"/>
    <w:rsid w:val="00BB2FD5"/>
    <w:rsid w:val="00BB382B"/>
    <w:rsid w:val="00BB3DA9"/>
    <w:rsid w:val="00BB3EE1"/>
    <w:rsid w:val="00BB4297"/>
    <w:rsid w:val="00BB4308"/>
    <w:rsid w:val="00BB49E0"/>
    <w:rsid w:val="00BB5AF8"/>
    <w:rsid w:val="00BB65D7"/>
    <w:rsid w:val="00BB6A70"/>
    <w:rsid w:val="00BB7743"/>
    <w:rsid w:val="00BC0270"/>
    <w:rsid w:val="00BC28AC"/>
    <w:rsid w:val="00BC391C"/>
    <w:rsid w:val="00BC4CA3"/>
    <w:rsid w:val="00BC5DE8"/>
    <w:rsid w:val="00BC67BE"/>
    <w:rsid w:val="00BC697C"/>
    <w:rsid w:val="00BC7A4A"/>
    <w:rsid w:val="00BD0642"/>
    <w:rsid w:val="00BD14DE"/>
    <w:rsid w:val="00BD22EF"/>
    <w:rsid w:val="00BD4347"/>
    <w:rsid w:val="00BD494A"/>
    <w:rsid w:val="00BD553F"/>
    <w:rsid w:val="00BD5AE0"/>
    <w:rsid w:val="00BD62CF"/>
    <w:rsid w:val="00BD6FFB"/>
    <w:rsid w:val="00BD7808"/>
    <w:rsid w:val="00BD7ABD"/>
    <w:rsid w:val="00BE0F33"/>
    <w:rsid w:val="00BE172F"/>
    <w:rsid w:val="00BE2044"/>
    <w:rsid w:val="00BE23C6"/>
    <w:rsid w:val="00BE2571"/>
    <w:rsid w:val="00BE3E9D"/>
    <w:rsid w:val="00BE4099"/>
    <w:rsid w:val="00BE43B4"/>
    <w:rsid w:val="00BE4887"/>
    <w:rsid w:val="00BE5087"/>
    <w:rsid w:val="00BE53C6"/>
    <w:rsid w:val="00BE6887"/>
    <w:rsid w:val="00BE76A5"/>
    <w:rsid w:val="00BE76B6"/>
    <w:rsid w:val="00BF0007"/>
    <w:rsid w:val="00BF0043"/>
    <w:rsid w:val="00BF0E22"/>
    <w:rsid w:val="00BF3668"/>
    <w:rsid w:val="00BF3708"/>
    <w:rsid w:val="00BF5248"/>
    <w:rsid w:val="00BF52E5"/>
    <w:rsid w:val="00BF5700"/>
    <w:rsid w:val="00BF6486"/>
    <w:rsid w:val="00BF698B"/>
    <w:rsid w:val="00BF6F1B"/>
    <w:rsid w:val="00BF762E"/>
    <w:rsid w:val="00BF7BB1"/>
    <w:rsid w:val="00BF7E08"/>
    <w:rsid w:val="00C001F9"/>
    <w:rsid w:val="00C0092F"/>
    <w:rsid w:val="00C01148"/>
    <w:rsid w:val="00C01655"/>
    <w:rsid w:val="00C01B35"/>
    <w:rsid w:val="00C02680"/>
    <w:rsid w:val="00C03404"/>
    <w:rsid w:val="00C04F41"/>
    <w:rsid w:val="00C0593C"/>
    <w:rsid w:val="00C0643D"/>
    <w:rsid w:val="00C0643E"/>
    <w:rsid w:val="00C06E15"/>
    <w:rsid w:val="00C073ED"/>
    <w:rsid w:val="00C07611"/>
    <w:rsid w:val="00C07E82"/>
    <w:rsid w:val="00C10326"/>
    <w:rsid w:val="00C113EF"/>
    <w:rsid w:val="00C14B7F"/>
    <w:rsid w:val="00C158F8"/>
    <w:rsid w:val="00C1599A"/>
    <w:rsid w:val="00C1689D"/>
    <w:rsid w:val="00C17288"/>
    <w:rsid w:val="00C173C3"/>
    <w:rsid w:val="00C1770C"/>
    <w:rsid w:val="00C17A34"/>
    <w:rsid w:val="00C20DD4"/>
    <w:rsid w:val="00C20E53"/>
    <w:rsid w:val="00C21637"/>
    <w:rsid w:val="00C21712"/>
    <w:rsid w:val="00C219D7"/>
    <w:rsid w:val="00C21D6D"/>
    <w:rsid w:val="00C22A39"/>
    <w:rsid w:val="00C22DC3"/>
    <w:rsid w:val="00C2475D"/>
    <w:rsid w:val="00C248A5"/>
    <w:rsid w:val="00C24B50"/>
    <w:rsid w:val="00C24BFD"/>
    <w:rsid w:val="00C259BA"/>
    <w:rsid w:val="00C26627"/>
    <w:rsid w:val="00C266A5"/>
    <w:rsid w:val="00C27808"/>
    <w:rsid w:val="00C279FE"/>
    <w:rsid w:val="00C30421"/>
    <w:rsid w:val="00C30FD2"/>
    <w:rsid w:val="00C33452"/>
    <w:rsid w:val="00C335F3"/>
    <w:rsid w:val="00C33D8F"/>
    <w:rsid w:val="00C33E34"/>
    <w:rsid w:val="00C34A02"/>
    <w:rsid w:val="00C34AF7"/>
    <w:rsid w:val="00C352D6"/>
    <w:rsid w:val="00C35839"/>
    <w:rsid w:val="00C35D70"/>
    <w:rsid w:val="00C35EDB"/>
    <w:rsid w:val="00C362FC"/>
    <w:rsid w:val="00C36616"/>
    <w:rsid w:val="00C373D3"/>
    <w:rsid w:val="00C37454"/>
    <w:rsid w:val="00C37995"/>
    <w:rsid w:val="00C40CD4"/>
    <w:rsid w:val="00C40CE7"/>
    <w:rsid w:val="00C417F8"/>
    <w:rsid w:val="00C42A7D"/>
    <w:rsid w:val="00C43861"/>
    <w:rsid w:val="00C44775"/>
    <w:rsid w:val="00C44B4B"/>
    <w:rsid w:val="00C45D2B"/>
    <w:rsid w:val="00C46554"/>
    <w:rsid w:val="00C46B3D"/>
    <w:rsid w:val="00C513CC"/>
    <w:rsid w:val="00C51A24"/>
    <w:rsid w:val="00C51E49"/>
    <w:rsid w:val="00C52AFC"/>
    <w:rsid w:val="00C52BE1"/>
    <w:rsid w:val="00C53457"/>
    <w:rsid w:val="00C538D1"/>
    <w:rsid w:val="00C53BCE"/>
    <w:rsid w:val="00C544BC"/>
    <w:rsid w:val="00C54CF7"/>
    <w:rsid w:val="00C55896"/>
    <w:rsid w:val="00C570A7"/>
    <w:rsid w:val="00C5763D"/>
    <w:rsid w:val="00C60131"/>
    <w:rsid w:val="00C61569"/>
    <w:rsid w:val="00C61E5F"/>
    <w:rsid w:val="00C6215A"/>
    <w:rsid w:val="00C62C60"/>
    <w:rsid w:val="00C632BF"/>
    <w:rsid w:val="00C63D9E"/>
    <w:rsid w:val="00C63ED2"/>
    <w:rsid w:val="00C6467B"/>
    <w:rsid w:val="00C651B7"/>
    <w:rsid w:val="00C675C9"/>
    <w:rsid w:val="00C7042E"/>
    <w:rsid w:val="00C708BD"/>
    <w:rsid w:val="00C70A97"/>
    <w:rsid w:val="00C710DA"/>
    <w:rsid w:val="00C7138E"/>
    <w:rsid w:val="00C732BB"/>
    <w:rsid w:val="00C73C19"/>
    <w:rsid w:val="00C743C5"/>
    <w:rsid w:val="00C7453B"/>
    <w:rsid w:val="00C74A15"/>
    <w:rsid w:val="00C75CCC"/>
    <w:rsid w:val="00C75F52"/>
    <w:rsid w:val="00C7688B"/>
    <w:rsid w:val="00C76FD9"/>
    <w:rsid w:val="00C7740E"/>
    <w:rsid w:val="00C77D25"/>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51D"/>
    <w:rsid w:val="00C91A29"/>
    <w:rsid w:val="00C9285D"/>
    <w:rsid w:val="00C93D86"/>
    <w:rsid w:val="00C9657B"/>
    <w:rsid w:val="00C97769"/>
    <w:rsid w:val="00C97D7C"/>
    <w:rsid w:val="00CA1D52"/>
    <w:rsid w:val="00CA28E1"/>
    <w:rsid w:val="00CA319F"/>
    <w:rsid w:val="00CA31F8"/>
    <w:rsid w:val="00CA3200"/>
    <w:rsid w:val="00CA3591"/>
    <w:rsid w:val="00CA3702"/>
    <w:rsid w:val="00CA375C"/>
    <w:rsid w:val="00CA3997"/>
    <w:rsid w:val="00CA4A91"/>
    <w:rsid w:val="00CA5008"/>
    <w:rsid w:val="00CA6105"/>
    <w:rsid w:val="00CA6B31"/>
    <w:rsid w:val="00CA76F4"/>
    <w:rsid w:val="00CA7826"/>
    <w:rsid w:val="00CB0117"/>
    <w:rsid w:val="00CB0B62"/>
    <w:rsid w:val="00CB0C16"/>
    <w:rsid w:val="00CB0E3E"/>
    <w:rsid w:val="00CB249F"/>
    <w:rsid w:val="00CB2845"/>
    <w:rsid w:val="00CB3DAE"/>
    <w:rsid w:val="00CB4694"/>
    <w:rsid w:val="00CB5B68"/>
    <w:rsid w:val="00CB5FC1"/>
    <w:rsid w:val="00CB6E6B"/>
    <w:rsid w:val="00CB7F6B"/>
    <w:rsid w:val="00CC0B9C"/>
    <w:rsid w:val="00CC11CF"/>
    <w:rsid w:val="00CC14DE"/>
    <w:rsid w:val="00CC1ED8"/>
    <w:rsid w:val="00CC2279"/>
    <w:rsid w:val="00CC2786"/>
    <w:rsid w:val="00CC2823"/>
    <w:rsid w:val="00CC28FA"/>
    <w:rsid w:val="00CC296B"/>
    <w:rsid w:val="00CC29B1"/>
    <w:rsid w:val="00CC2A4A"/>
    <w:rsid w:val="00CC38A0"/>
    <w:rsid w:val="00CC4308"/>
    <w:rsid w:val="00CC44B0"/>
    <w:rsid w:val="00CC5EF5"/>
    <w:rsid w:val="00CC670B"/>
    <w:rsid w:val="00CC688B"/>
    <w:rsid w:val="00CC69B8"/>
    <w:rsid w:val="00CC6B53"/>
    <w:rsid w:val="00CC6CED"/>
    <w:rsid w:val="00CC6FAA"/>
    <w:rsid w:val="00CC7955"/>
    <w:rsid w:val="00CD09A0"/>
    <w:rsid w:val="00CD1079"/>
    <w:rsid w:val="00CD1257"/>
    <w:rsid w:val="00CD2188"/>
    <w:rsid w:val="00CD2883"/>
    <w:rsid w:val="00CD28CB"/>
    <w:rsid w:val="00CD2C18"/>
    <w:rsid w:val="00CD2CED"/>
    <w:rsid w:val="00CD387E"/>
    <w:rsid w:val="00CD3E12"/>
    <w:rsid w:val="00CD41F2"/>
    <w:rsid w:val="00CD481F"/>
    <w:rsid w:val="00CD5C00"/>
    <w:rsid w:val="00CD63EF"/>
    <w:rsid w:val="00CD68A9"/>
    <w:rsid w:val="00CD6ACC"/>
    <w:rsid w:val="00CD6E8B"/>
    <w:rsid w:val="00CD7490"/>
    <w:rsid w:val="00CD76FE"/>
    <w:rsid w:val="00CD791B"/>
    <w:rsid w:val="00CD7FB4"/>
    <w:rsid w:val="00CE0423"/>
    <w:rsid w:val="00CE0F6E"/>
    <w:rsid w:val="00CE15BB"/>
    <w:rsid w:val="00CE19D0"/>
    <w:rsid w:val="00CE200E"/>
    <w:rsid w:val="00CE2F1C"/>
    <w:rsid w:val="00CE42BA"/>
    <w:rsid w:val="00CE4D47"/>
    <w:rsid w:val="00CE5A76"/>
    <w:rsid w:val="00CE5ECA"/>
    <w:rsid w:val="00CE7B1E"/>
    <w:rsid w:val="00CE7F26"/>
    <w:rsid w:val="00CF0979"/>
    <w:rsid w:val="00CF0F17"/>
    <w:rsid w:val="00CF1391"/>
    <w:rsid w:val="00CF1453"/>
    <w:rsid w:val="00CF1559"/>
    <w:rsid w:val="00CF38A5"/>
    <w:rsid w:val="00CF4454"/>
    <w:rsid w:val="00CF630D"/>
    <w:rsid w:val="00CF631E"/>
    <w:rsid w:val="00CF72D1"/>
    <w:rsid w:val="00CF7704"/>
    <w:rsid w:val="00CF7995"/>
    <w:rsid w:val="00CF7DDE"/>
    <w:rsid w:val="00D00A41"/>
    <w:rsid w:val="00D00C1F"/>
    <w:rsid w:val="00D01473"/>
    <w:rsid w:val="00D01B35"/>
    <w:rsid w:val="00D02106"/>
    <w:rsid w:val="00D0230A"/>
    <w:rsid w:val="00D029F2"/>
    <w:rsid w:val="00D02A69"/>
    <w:rsid w:val="00D04D15"/>
    <w:rsid w:val="00D051E2"/>
    <w:rsid w:val="00D057FD"/>
    <w:rsid w:val="00D05AEF"/>
    <w:rsid w:val="00D05D6B"/>
    <w:rsid w:val="00D070FC"/>
    <w:rsid w:val="00D07137"/>
    <w:rsid w:val="00D0731A"/>
    <w:rsid w:val="00D07364"/>
    <w:rsid w:val="00D105EE"/>
    <w:rsid w:val="00D11ED8"/>
    <w:rsid w:val="00D1205D"/>
    <w:rsid w:val="00D12897"/>
    <w:rsid w:val="00D12B30"/>
    <w:rsid w:val="00D13258"/>
    <w:rsid w:val="00D13612"/>
    <w:rsid w:val="00D13B87"/>
    <w:rsid w:val="00D13F57"/>
    <w:rsid w:val="00D145E3"/>
    <w:rsid w:val="00D14B4F"/>
    <w:rsid w:val="00D14E4D"/>
    <w:rsid w:val="00D17431"/>
    <w:rsid w:val="00D20BB3"/>
    <w:rsid w:val="00D218FF"/>
    <w:rsid w:val="00D22096"/>
    <w:rsid w:val="00D22C82"/>
    <w:rsid w:val="00D231EC"/>
    <w:rsid w:val="00D234A9"/>
    <w:rsid w:val="00D23D6D"/>
    <w:rsid w:val="00D23DEC"/>
    <w:rsid w:val="00D23FE1"/>
    <w:rsid w:val="00D241E4"/>
    <w:rsid w:val="00D2423B"/>
    <w:rsid w:val="00D24F16"/>
    <w:rsid w:val="00D250D9"/>
    <w:rsid w:val="00D2632C"/>
    <w:rsid w:val="00D263D7"/>
    <w:rsid w:val="00D26714"/>
    <w:rsid w:val="00D270F1"/>
    <w:rsid w:val="00D27A59"/>
    <w:rsid w:val="00D27F10"/>
    <w:rsid w:val="00D30331"/>
    <w:rsid w:val="00D308B7"/>
    <w:rsid w:val="00D32CB5"/>
    <w:rsid w:val="00D3339D"/>
    <w:rsid w:val="00D339F9"/>
    <w:rsid w:val="00D34340"/>
    <w:rsid w:val="00D34626"/>
    <w:rsid w:val="00D349C7"/>
    <w:rsid w:val="00D3544E"/>
    <w:rsid w:val="00D356A1"/>
    <w:rsid w:val="00D365FF"/>
    <w:rsid w:val="00D36D4F"/>
    <w:rsid w:val="00D37273"/>
    <w:rsid w:val="00D40149"/>
    <w:rsid w:val="00D4037B"/>
    <w:rsid w:val="00D408B8"/>
    <w:rsid w:val="00D40D38"/>
    <w:rsid w:val="00D41022"/>
    <w:rsid w:val="00D4145A"/>
    <w:rsid w:val="00D42808"/>
    <w:rsid w:val="00D43529"/>
    <w:rsid w:val="00D4364E"/>
    <w:rsid w:val="00D437AC"/>
    <w:rsid w:val="00D43AF5"/>
    <w:rsid w:val="00D4466F"/>
    <w:rsid w:val="00D44903"/>
    <w:rsid w:val="00D45386"/>
    <w:rsid w:val="00D45850"/>
    <w:rsid w:val="00D458D3"/>
    <w:rsid w:val="00D465AA"/>
    <w:rsid w:val="00D46F0D"/>
    <w:rsid w:val="00D47D3D"/>
    <w:rsid w:val="00D47DED"/>
    <w:rsid w:val="00D50009"/>
    <w:rsid w:val="00D50392"/>
    <w:rsid w:val="00D51F69"/>
    <w:rsid w:val="00D52256"/>
    <w:rsid w:val="00D52C93"/>
    <w:rsid w:val="00D542BA"/>
    <w:rsid w:val="00D543C0"/>
    <w:rsid w:val="00D55501"/>
    <w:rsid w:val="00D55FAC"/>
    <w:rsid w:val="00D60842"/>
    <w:rsid w:val="00D609F7"/>
    <w:rsid w:val="00D631BA"/>
    <w:rsid w:val="00D6355F"/>
    <w:rsid w:val="00D635D2"/>
    <w:rsid w:val="00D64438"/>
    <w:rsid w:val="00D64943"/>
    <w:rsid w:val="00D65B89"/>
    <w:rsid w:val="00D66BD9"/>
    <w:rsid w:val="00D67B77"/>
    <w:rsid w:val="00D70063"/>
    <w:rsid w:val="00D70AC7"/>
    <w:rsid w:val="00D70CE2"/>
    <w:rsid w:val="00D70E6A"/>
    <w:rsid w:val="00D7173C"/>
    <w:rsid w:val="00D71CC3"/>
    <w:rsid w:val="00D72AFA"/>
    <w:rsid w:val="00D73BA3"/>
    <w:rsid w:val="00D73FA4"/>
    <w:rsid w:val="00D74488"/>
    <w:rsid w:val="00D764CF"/>
    <w:rsid w:val="00D76B2F"/>
    <w:rsid w:val="00D81610"/>
    <w:rsid w:val="00D82379"/>
    <w:rsid w:val="00D83918"/>
    <w:rsid w:val="00D862DA"/>
    <w:rsid w:val="00D91B48"/>
    <w:rsid w:val="00D923A6"/>
    <w:rsid w:val="00D925D2"/>
    <w:rsid w:val="00D932D8"/>
    <w:rsid w:val="00D948EB"/>
    <w:rsid w:val="00D94E9D"/>
    <w:rsid w:val="00D952AC"/>
    <w:rsid w:val="00D96174"/>
    <w:rsid w:val="00D96267"/>
    <w:rsid w:val="00D96761"/>
    <w:rsid w:val="00D97FB5"/>
    <w:rsid w:val="00DA0A47"/>
    <w:rsid w:val="00DA16C4"/>
    <w:rsid w:val="00DA16DF"/>
    <w:rsid w:val="00DA25FA"/>
    <w:rsid w:val="00DA271E"/>
    <w:rsid w:val="00DA2E55"/>
    <w:rsid w:val="00DA335B"/>
    <w:rsid w:val="00DA3ABF"/>
    <w:rsid w:val="00DA4160"/>
    <w:rsid w:val="00DA473A"/>
    <w:rsid w:val="00DA4953"/>
    <w:rsid w:val="00DA5406"/>
    <w:rsid w:val="00DA5448"/>
    <w:rsid w:val="00DA5B3A"/>
    <w:rsid w:val="00DA5C9F"/>
    <w:rsid w:val="00DA5FB0"/>
    <w:rsid w:val="00DA7F3D"/>
    <w:rsid w:val="00DB065A"/>
    <w:rsid w:val="00DB09E5"/>
    <w:rsid w:val="00DB0B2F"/>
    <w:rsid w:val="00DB128B"/>
    <w:rsid w:val="00DB1532"/>
    <w:rsid w:val="00DB3DA4"/>
    <w:rsid w:val="00DB3DFE"/>
    <w:rsid w:val="00DB4032"/>
    <w:rsid w:val="00DB4BE3"/>
    <w:rsid w:val="00DB4F8E"/>
    <w:rsid w:val="00DB50C9"/>
    <w:rsid w:val="00DB53D4"/>
    <w:rsid w:val="00DB5D89"/>
    <w:rsid w:val="00DB5E27"/>
    <w:rsid w:val="00DB6710"/>
    <w:rsid w:val="00DB67E0"/>
    <w:rsid w:val="00DB6EDD"/>
    <w:rsid w:val="00DB7523"/>
    <w:rsid w:val="00DB7EF6"/>
    <w:rsid w:val="00DC045E"/>
    <w:rsid w:val="00DC0EF6"/>
    <w:rsid w:val="00DC0FA2"/>
    <w:rsid w:val="00DC1120"/>
    <w:rsid w:val="00DC150E"/>
    <w:rsid w:val="00DC175D"/>
    <w:rsid w:val="00DC2E79"/>
    <w:rsid w:val="00DC31AB"/>
    <w:rsid w:val="00DC3302"/>
    <w:rsid w:val="00DC3644"/>
    <w:rsid w:val="00DC3854"/>
    <w:rsid w:val="00DC3993"/>
    <w:rsid w:val="00DC3BB6"/>
    <w:rsid w:val="00DC3E0D"/>
    <w:rsid w:val="00DC43DC"/>
    <w:rsid w:val="00DC4AE9"/>
    <w:rsid w:val="00DC533C"/>
    <w:rsid w:val="00DC67DF"/>
    <w:rsid w:val="00DC6CA2"/>
    <w:rsid w:val="00DC7566"/>
    <w:rsid w:val="00DC7A93"/>
    <w:rsid w:val="00DC7B5A"/>
    <w:rsid w:val="00DC7C64"/>
    <w:rsid w:val="00DD069E"/>
    <w:rsid w:val="00DD0CCF"/>
    <w:rsid w:val="00DD166A"/>
    <w:rsid w:val="00DD1C8E"/>
    <w:rsid w:val="00DD22E5"/>
    <w:rsid w:val="00DD2C54"/>
    <w:rsid w:val="00DD34EA"/>
    <w:rsid w:val="00DD3AE0"/>
    <w:rsid w:val="00DD3C42"/>
    <w:rsid w:val="00DD4B70"/>
    <w:rsid w:val="00DD4E03"/>
    <w:rsid w:val="00DD4F34"/>
    <w:rsid w:val="00DD6092"/>
    <w:rsid w:val="00DD79F6"/>
    <w:rsid w:val="00DE30A2"/>
    <w:rsid w:val="00DE34F2"/>
    <w:rsid w:val="00DE3565"/>
    <w:rsid w:val="00DE3DE8"/>
    <w:rsid w:val="00DE3F6F"/>
    <w:rsid w:val="00DE470D"/>
    <w:rsid w:val="00DE4FA2"/>
    <w:rsid w:val="00DE53E1"/>
    <w:rsid w:val="00DE573C"/>
    <w:rsid w:val="00DE6336"/>
    <w:rsid w:val="00DE67E6"/>
    <w:rsid w:val="00DE6BF1"/>
    <w:rsid w:val="00DE7915"/>
    <w:rsid w:val="00DF00B3"/>
    <w:rsid w:val="00DF097D"/>
    <w:rsid w:val="00DF149A"/>
    <w:rsid w:val="00DF2AE6"/>
    <w:rsid w:val="00DF392C"/>
    <w:rsid w:val="00DF3A18"/>
    <w:rsid w:val="00DF4671"/>
    <w:rsid w:val="00DF53E7"/>
    <w:rsid w:val="00DF6AC8"/>
    <w:rsid w:val="00DF7044"/>
    <w:rsid w:val="00E000D6"/>
    <w:rsid w:val="00E0088B"/>
    <w:rsid w:val="00E0167B"/>
    <w:rsid w:val="00E01D8F"/>
    <w:rsid w:val="00E026BD"/>
    <w:rsid w:val="00E02E49"/>
    <w:rsid w:val="00E03121"/>
    <w:rsid w:val="00E032FD"/>
    <w:rsid w:val="00E03979"/>
    <w:rsid w:val="00E068DA"/>
    <w:rsid w:val="00E06E07"/>
    <w:rsid w:val="00E0739B"/>
    <w:rsid w:val="00E0799D"/>
    <w:rsid w:val="00E109AE"/>
    <w:rsid w:val="00E10A14"/>
    <w:rsid w:val="00E110FB"/>
    <w:rsid w:val="00E11C5D"/>
    <w:rsid w:val="00E11E40"/>
    <w:rsid w:val="00E122A7"/>
    <w:rsid w:val="00E1283D"/>
    <w:rsid w:val="00E12896"/>
    <w:rsid w:val="00E12B9D"/>
    <w:rsid w:val="00E12DBD"/>
    <w:rsid w:val="00E131AE"/>
    <w:rsid w:val="00E1365C"/>
    <w:rsid w:val="00E13B73"/>
    <w:rsid w:val="00E13BAA"/>
    <w:rsid w:val="00E13D5D"/>
    <w:rsid w:val="00E14546"/>
    <w:rsid w:val="00E14EA0"/>
    <w:rsid w:val="00E1529A"/>
    <w:rsid w:val="00E16F21"/>
    <w:rsid w:val="00E1712B"/>
    <w:rsid w:val="00E17194"/>
    <w:rsid w:val="00E17FD1"/>
    <w:rsid w:val="00E20EE0"/>
    <w:rsid w:val="00E20F0B"/>
    <w:rsid w:val="00E215FB"/>
    <w:rsid w:val="00E21EE7"/>
    <w:rsid w:val="00E220F9"/>
    <w:rsid w:val="00E229A2"/>
    <w:rsid w:val="00E230FC"/>
    <w:rsid w:val="00E2481A"/>
    <w:rsid w:val="00E24B82"/>
    <w:rsid w:val="00E2558F"/>
    <w:rsid w:val="00E25AEF"/>
    <w:rsid w:val="00E26DED"/>
    <w:rsid w:val="00E273CB"/>
    <w:rsid w:val="00E274F5"/>
    <w:rsid w:val="00E275F7"/>
    <w:rsid w:val="00E27966"/>
    <w:rsid w:val="00E30F84"/>
    <w:rsid w:val="00E31DB3"/>
    <w:rsid w:val="00E335A7"/>
    <w:rsid w:val="00E342C2"/>
    <w:rsid w:val="00E34BE3"/>
    <w:rsid w:val="00E34D4B"/>
    <w:rsid w:val="00E34E76"/>
    <w:rsid w:val="00E35058"/>
    <w:rsid w:val="00E351C5"/>
    <w:rsid w:val="00E358FA"/>
    <w:rsid w:val="00E370A9"/>
    <w:rsid w:val="00E37C7C"/>
    <w:rsid w:val="00E403AC"/>
    <w:rsid w:val="00E40487"/>
    <w:rsid w:val="00E413D9"/>
    <w:rsid w:val="00E416BA"/>
    <w:rsid w:val="00E41D51"/>
    <w:rsid w:val="00E423AF"/>
    <w:rsid w:val="00E424EA"/>
    <w:rsid w:val="00E429DA"/>
    <w:rsid w:val="00E42AD6"/>
    <w:rsid w:val="00E437AC"/>
    <w:rsid w:val="00E449BC"/>
    <w:rsid w:val="00E44BF1"/>
    <w:rsid w:val="00E45331"/>
    <w:rsid w:val="00E45516"/>
    <w:rsid w:val="00E458D5"/>
    <w:rsid w:val="00E45B95"/>
    <w:rsid w:val="00E45F87"/>
    <w:rsid w:val="00E469C6"/>
    <w:rsid w:val="00E46A30"/>
    <w:rsid w:val="00E503CE"/>
    <w:rsid w:val="00E511B2"/>
    <w:rsid w:val="00E51C4A"/>
    <w:rsid w:val="00E51E91"/>
    <w:rsid w:val="00E527E2"/>
    <w:rsid w:val="00E52B1E"/>
    <w:rsid w:val="00E5425B"/>
    <w:rsid w:val="00E54587"/>
    <w:rsid w:val="00E548D8"/>
    <w:rsid w:val="00E54EDC"/>
    <w:rsid w:val="00E55B99"/>
    <w:rsid w:val="00E5625F"/>
    <w:rsid w:val="00E562CA"/>
    <w:rsid w:val="00E56416"/>
    <w:rsid w:val="00E569BB"/>
    <w:rsid w:val="00E5717B"/>
    <w:rsid w:val="00E57470"/>
    <w:rsid w:val="00E60DC3"/>
    <w:rsid w:val="00E6108A"/>
    <w:rsid w:val="00E62C6A"/>
    <w:rsid w:val="00E62D5A"/>
    <w:rsid w:val="00E63D99"/>
    <w:rsid w:val="00E64331"/>
    <w:rsid w:val="00E65FAC"/>
    <w:rsid w:val="00E66892"/>
    <w:rsid w:val="00E66DCB"/>
    <w:rsid w:val="00E66F0A"/>
    <w:rsid w:val="00E6704B"/>
    <w:rsid w:val="00E70080"/>
    <w:rsid w:val="00E704CB"/>
    <w:rsid w:val="00E70DD6"/>
    <w:rsid w:val="00E71081"/>
    <w:rsid w:val="00E71105"/>
    <w:rsid w:val="00E7179E"/>
    <w:rsid w:val="00E71D26"/>
    <w:rsid w:val="00E71DC9"/>
    <w:rsid w:val="00E71EF1"/>
    <w:rsid w:val="00E72198"/>
    <w:rsid w:val="00E72FCD"/>
    <w:rsid w:val="00E733AA"/>
    <w:rsid w:val="00E73A72"/>
    <w:rsid w:val="00E744C5"/>
    <w:rsid w:val="00E7460F"/>
    <w:rsid w:val="00E74C55"/>
    <w:rsid w:val="00E75A4E"/>
    <w:rsid w:val="00E7766E"/>
    <w:rsid w:val="00E77B68"/>
    <w:rsid w:val="00E805D0"/>
    <w:rsid w:val="00E80613"/>
    <w:rsid w:val="00E8079D"/>
    <w:rsid w:val="00E80DE4"/>
    <w:rsid w:val="00E817F8"/>
    <w:rsid w:val="00E81CBF"/>
    <w:rsid w:val="00E82BF6"/>
    <w:rsid w:val="00E82E36"/>
    <w:rsid w:val="00E840DE"/>
    <w:rsid w:val="00E84BED"/>
    <w:rsid w:val="00E84D24"/>
    <w:rsid w:val="00E84E5E"/>
    <w:rsid w:val="00E8597E"/>
    <w:rsid w:val="00E8694B"/>
    <w:rsid w:val="00E87447"/>
    <w:rsid w:val="00E87C13"/>
    <w:rsid w:val="00E87C83"/>
    <w:rsid w:val="00E903A6"/>
    <w:rsid w:val="00E908FC"/>
    <w:rsid w:val="00E90B0D"/>
    <w:rsid w:val="00E90B38"/>
    <w:rsid w:val="00E917D8"/>
    <w:rsid w:val="00E933D4"/>
    <w:rsid w:val="00E9374A"/>
    <w:rsid w:val="00E94EEE"/>
    <w:rsid w:val="00E94F66"/>
    <w:rsid w:val="00E95967"/>
    <w:rsid w:val="00E96602"/>
    <w:rsid w:val="00E96B38"/>
    <w:rsid w:val="00E9716A"/>
    <w:rsid w:val="00E975EF"/>
    <w:rsid w:val="00E97875"/>
    <w:rsid w:val="00E97A95"/>
    <w:rsid w:val="00EA0C2F"/>
    <w:rsid w:val="00EA116F"/>
    <w:rsid w:val="00EA14E8"/>
    <w:rsid w:val="00EA1F59"/>
    <w:rsid w:val="00EA2089"/>
    <w:rsid w:val="00EA21CB"/>
    <w:rsid w:val="00EA28E7"/>
    <w:rsid w:val="00EA2B9E"/>
    <w:rsid w:val="00EA2C8D"/>
    <w:rsid w:val="00EA3660"/>
    <w:rsid w:val="00EA4A03"/>
    <w:rsid w:val="00EA6CBE"/>
    <w:rsid w:val="00EA7729"/>
    <w:rsid w:val="00EA7F86"/>
    <w:rsid w:val="00EB00B6"/>
    <w:rsid w:val="00EB030F"/>
    <w:rsid w:val="00EB04DA"/>
    <w:rsid w:val="00EB135B"/>
    <w:rsid w:val="00EB1D59"/>
    <w:rsid w:val="00EB1E41"/>
    <w:rsid w:val="00EB1F46"/>
    <w:rsid w:val="00EB2A45"/>
    <w:rsid w:val="00EB3534"/>
    <w:rsid w:val="00EB3890"/>
    <w:rsid w:val="00EB4516"/>
    <w:rsid w:val="00EB4825"/>
    <w:rsid w:val="00EB5A9D"/>
    <w:rsid w:val="00EB6355"/>
    <w:rsid w:val="00EB7D47"/>
    <w:rsid w:val="00EC04AA"/>
    <w:rsid w:val="00EC10F6"/>
    <w:rsid w:val="00EC1527"/>
    <w:rsid w:val="00EC2005"/>
    <w:rsid w:val="00EC5D07"/>
    <w:rsid w:val="00EC7911"/>
    <w:rsid w:val="00ED041D"/>
    <w:rsid w:val="00ED0D90"/>
    <w:rsid w:val="00ED1297"/>
    <w:rsid w:val="00ED236A"/>
    <w:rsid w:val="00ED257C"/>
    <w:rsid w:val="00ED2601"/>
    <w:rsid w:val="00ED2FE1"/>
    <w:rsid w:val="00ED4881"/>
    <w:rsid w:val="00ED4A9D"/>
    <w:rsid w:val="00ED5F22"/>
    <w:rsid w:val="00ED6746"/>
    <w:rsid w:val="00ED6CB4"/>
    <w:rsid w:val="00ED7A08"/>
    <w:rsid w:val="00EE0E74"/>
    <w:rsid w:val="00EE1CB7"/>
    <w:rsid w:val="00EE20E8"/>
    <w:rsid w:val="00EE227D"/>
    <w:rsid w:val="00EE36A3"/>
    <w:rsid w:val="00EE36A8"/>
    <w:rsid w:val="00EE387D"/>
    <w:rsid w:val="00EE3F2B"/>
    <w:rsid w:val="00EE54F4"/>
    <w:rsid w:val="00EE5BB7"/>
    <w:rsid w:val="00EE6571"/>
    <w:rsid w:val="00EE7312"/>
    <w:rsid w:val="00EE7ED3"/>
    <w:rsid w:val="00EF0886"/>
    <w:rsid w:val="00EF1190"/>
    <w:rsid w:val="00EF26F3"/>
    <w:rsid w:val="00EF34A6"/>
    <w:rsid w:val="00EF3629"/>
    <w:rsid w:val="00EF36D2"/>
    <w:rsid w:val="00EF3EA5"/>
    <w:rsid w:val="00EF4690"/>
    <w:rsid w:val="00EF489F"/>
    <w:rsid w:val="00EF5490"/>
    <w:rsid w:val="00EF56DC"/>
    <w:rsid w:val="00EF5B34"/>
    <w:rsid w:val="00EF5E05"/>
    <w:rsid w:val="00EF6144"/>
    <w:rsid w:val="00EF73A0"/>
    <w:rsid w:val="00F009C0"/>
    <w:rsid w:val="00F0149C"/>
    <w:rsid w:val="00F01A31"/>
    <w:rsid w:val="00F03A33"/>
    <w:rsid w:val="00F04788"/>
    <w:rsid w:val="00F04D5B"/>
    <w:rsid w:val="00F06339"/>
    <w:rsid w:val="00F0789B"/>
    <w:rsid w:val="00F07E76"/>
    <w:rsid w:val="00F10796"/>
    <w:rsid w:val="00F1105B"/>
    <w:rsid w:val="00F122E1"/>
    <w:rsid w:val="00F1339E"/>
    <w:rsid w:val="00F13B1F"/>
    <w:rsid w:val="00F149BB"/>
    <w:rsid w:val="00F14C22"/>
    <w:rsid w:val="00F14E92"/>
    <w:rsid w:val="00F15080"/>
    <w:rsid w:val="00F150D4"/>
    <w:rsid w:val="00F152F9"/>
    <w:rsid w:val="00F15DFD"/>
    <w:rsid w:val="00F15F92"/>
    <w:rsid w:val="00F173EA"/>
    <w:rsid w:val="00F17B00"/>
    <w:rsid w:val="00F20867"/>
    <w:rsid w:val="00F2115C"/>
    <w:rsid w:val="00F21288"/>
    <w:rsid w:val="00F22C0A"/>
    <w:rsid w:val="00F2453F"/>
    <w:rsid w:val="00F245AE"/>
    <w:rsid w:val="00F24990"/>
    <w:rsid w:val="00F257D0"/>
    <w:rsid w:val="00F25A8A"/>
    <w:rsid w:val="00F26C1F"/>
    <w:rsid w:val="00F26F85"/>
    <w:rsid w:val="00F27234"/>
    <w:rsid w:val="00F30075"/>
    <w:rsid w:val="00F3027B"/>
    <w:rsid w:val="00F30BDA"/>
    <w:rsid w:val="00F312FF"/>
    <w:rsid w:val="00F31A4F"/>
    <w:rsid w:val="00F31AF9"/>
    <w:rsid w:val="00F32367"/>
    <w:rsid w:val="00F3261B"/>
    <w:rsid w:val="00F328E1"/>
    <w:rsid w:val="00F331CB"/>
    <w:rsid w:val="00F33204"/>
    <w:rsid w:val="00F3342B"/>
    <w:rsid w:val="00F33509"/>
    <w:rsid w:val="00F33AA0"/>
    <w:rsid w:val="00F340E7"/>
    <w:rsid w:val="00F340F3"/>
    <w:rsid w:val="00F344B8"/>
    <w:rsid w:val="00F3462D"/>
    <w:rsid w:val="00F35061"/>
    <w:rsid w:val="00F35759"/>
    <w:rsid w:val="00F35C26"/>
    <w:rsid w:val="00F35CF8"/>
    <w:rsid w:val="00F36399"/>
    <w:rsid w:val="00F36EB3"/>
    <w:rsid w:val="00F3738F"/>
    <w:rsid w:val="00F37796"/>
    <w:rsid w:val="00F37A19"/>
    <w:rsid w:val="00F400A3"/>
    <w:rsid w:val="00F407E6"/>
    <w:rsid w:val="00F408CC"/>
    <w:rsid w:val="00F4179D"/>
    <w:rsid w:val="00F41A36"/>
    <w:rsid w:val="00F421DC"/>
    <w:rsid w:val="00F426EE"/>
    <w:rsid w:val="00F4283C"/>
    <w:rsid w:val="00F43433"/>
    <w:rsid w:val="00F43DEC"/>
    <w:rsid w:val="00F44731"/>
    <w:rsid w:val="00F449F4"/>
    <w:rsid w:val="00F44B99"/>
    <w:rsid w:val="00F45111"/>
    <w:rsid w:val="00F45306"/>
    <w:rsid w:val="00F45532"/>
    <w:rsid w:val="00F45535"/>
    <w:rsid w:val="00F459DE"/>
    <w:rsid w:val="00F45E98"/>
    <w:rsid w:val="00F4769A"/>
    <w:rsid w:val="00F4791F"/>
    <w:rsid w:val="00F47CC9"/>
    <w:rsid w:val="00F47E3B"/>
    <w:rsid w:val="00F47E7C"/>
    <w:rsid w:val="00F50116"/>
    <w:rsid w:val="00F5253D"/>
    <w:rsid w:val="00F53167"/>
    <w:rsid w:val="00F536B9"/>
    <w:rsid w:val="00F54C73"/>
    <w:rsid w:val="00F55070"/>
    <w:rsid w:val="00F55AFA"/>
    <w:rsid w:val="00F56635"/>
    <w:rsid w:val="00F569E8"/>
    <w:rsid w:val="00F576ED"/>
    <w:rsid w:val="00F608FA"/>
    <w:rsid w:val="00F60949"/>
    <w:rsid w:val="00F610DB"/>
    <w:rsid w:val="00F62C9B"/>
    <w:rsid w:val="00F64100"/>
    <w:rsid w:val="00F652D9"/>
    <w:rsid w:val="00F664B5"/>
    <w:rsid w:val="00F665A8"/>
    <w:rsid w:val="00F66ACD"/>
    <w:rsid w:val="00F672EC"/>
    <w:rsid w:val="00F67E1D"/>
    <w:rsid w:val="00F67ED6"/>
    <w:rsid w:val="00F70DCC"/>
    <w:rsid w:val="00F72055"/>
    <w:rsid w:val="00F720E8"/>
    <w:rsid w:val="00F72775"/>
    <w:rsid w:val="00F72F7E"/>
    <w:rsid w:val="00F737EF"/>
    <w:rsid w:val="00F74154"/>
    <w:rsid w:val="00F74578"/>
    <w:rsid w:val="00F74DFA"/>
    <w:rsid w:val="00F76282"/>
    <w:rsid w:val="00F76E20"/>
    <w:rsid w:val="00F77501"/>
    <w:rsid w:val="00F77BBE"/>
    <w:rsid w:val="00F807C2"/>
    <w:rsid w:val="00F8089C"/>
    <w:rsid w:val="00F839EA"/>
    <w:rsid w:val="00F83C09"/>
    <w:rsid w:val="00F85418"/>
    <w:rsid w:val="00F85524"/>
    <w:rsid w:val="00F85EA6"/>
    <w:rsid w:val="00F8633A"/>
    <w:rsid w:val="00F863D9"/>
    <w:rsid w:val="00F86466"/>
    <w:rsid w:val="00F86A4D"/>
    <w:rsid w:val="00F86DFF"/>
    <w:rsid w:val="00F874D1"/>
    <w:rsid w:val="00F876AB"/>
    <w:rsid w:val="00F87C4C"/>
    <w:rsid w:val="00F91040"/>
    <w:rsid w:val="00F932C0"/>
    <w:rsid w:val="00F9432B"/>
    <w:rsid w:val="00F94534"/>
    <w:rsid w:val="00F957C9"/>
    <w:rsid w:val="00F96400"/>
    <w:rsid w:val="00F96A24"/>
    <w:rsid w:val="00F96E0B"/>
    <w:rsid w:val="00F9724E"/>
    <w:rsid w:val="00F9744C"/>
    <w:rsid w:val="00F97830"/>
    <w:rsid w:val="00F97C88"/>
    <w:rsid w:val="00FA06FE"/>
    <w:rsid w:val="00FA0E46"/>
    <w:rsid w:val="00FA1A4A"/>
    <w:rsid w:val="00FA468E"/>
    <w:rsid w:val="00FA4AD5"/>
    <w:rsid w:val="00FA4CB5"/>
    <w:rsid w:val="00FA4D09"/>
    <w:rsid w:val="00FA4D50"/>
    <w:rsid w:val="00FA5841"/>
    <w:rsid w:val="00FA6E64"/>
    <w:rsid w:val="00FA6F39"/>
    <w:rsid w:val="00FA71CF"/>
    <w:rsid w:val="00FA762D"/>
    <w:rsid w:val="00FB1A2A"/>
    <w:rsid w:val="00FB24B4"/>
    <w:rsid w:val="00FB2A34"/>
    <w:rsid w:val="00FB2ED0"/>
    <w:rsid w:val="00FB5427"/>
    <w:rsid w:val="00FB5495"/>
    <w:rsid w:val="00FB5625"/>
    <w:rsid w:val="00FB5A8B"/>
    <w:rsid w:val="00FB7522"/>
    <w:rsid w:val="00FB77B3"/>
    <w:rsid w:val="00FC0D5D"/>
    <w:rsid w:val="00FC14F3"/>
    <w:rsid w:val="00FC1B7B"/>
    <w:rsid w:val="00FC32F7"/>
    <w:rsid w:val="00FC3E58"/>
    <w:rsid w:val="00FC5567"/>
    <w:rsid w:val="00FC55AA"/>
    <w:rsid w:val="00FC6687"/>
    <w:rsid w:val="00FC6A1D"/>
    <w:rsid w:val="00FC6FE7"/>
    <w:rsid w:val="00FC72A3"/>
    <w:rsid w:val="00FC747C"/>
    <w:rsid w:val="00FC79B7"/>
    <w:rsid w:val="00FD0D7E"/>
    <w:rsid w:val="00FD1076"/>
    <w:rsid w:val="00FD11CE"/>
    <w:rsid w:val="00FD15FB"/>
    <w:rsid w:val="00FD1B61"/>
    <w:rsid w:val="00FD3697"/>
    <w:rsid w:val="00FD371E"/>
    <w:rsid w:val="00FD3C05"/>
    <w:rsid w:val="00FD4609"/>
    <w:rsid w:val="00FD48F7"/>
    <w:rsid w:val="00FD49DB"/>
    <w:rsid w:val="00FD5220"/>
    <w:rsid w:val="00FD5757"/>
    <w:rsid w:val="00FD5A30"/>
    <w:rsid w:val="00FD63C1"/>
    <w:rsid w:val="00FD68BF"/>
    <w:rsid w:val="00FD6F8E"/>
    <w:rsid w:val="00FD72F5"/>
    <w:rsid w:val="00FE0639"/>
    <w:rsid w:val="00FE078D"/>
    <w:rsid w:val="00FE0CE3"/>
    <w:rsid w:val="00FE14B1"/>
    <w:rsid w:val="00FE211F"/>
    <w:rsid w:val="00FE3A0C"/>
    <w:rsid w:val="00FE3AEA"/>
    <w:rsid w:val="00FE447A"/>
    <w:rsid w:val="00FE564E"/>
    <w:rsid w:val="00FE7D57"/>
    <w:rsid w:val="00FF09F0"/>
    <w:rsid w:val="00FF0BB6"/>
    <w:rsid w:val="00FF167B"/>
    <w:rsid w:val="00FF1AAF"/>
    <w:rsid w:val="00FF1CB4"/>
    <w:rsid w:val="00FF23D9"/>
    <w:rsid w:val="00FF28D9"/>
    <w:rsid w:val="00FF3767"/>
    <w:rsid w:val="00FF3919"/>
    <w:rsid w:val="00FF4002"/>
    <w:rsid w:val="00FF4D03"/>
    <w:rsid w:val="00FF5549"/>
    <w:rsid w:val="00FF678B"/>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5DD"/>
  </w:style>
  <w:style w:type="paragraph" w:styleId="Heading1">
    <w:name w:val="heading 1"/>
    <w:basedOn w:val="Normal"/>
    <w:next w:val="Normal"/>
    <w:link w:val="Heading1Char"/>
    <w:uiPriority w:val="9"/>
    <w:qFormat/>
    <w:rsid w:val="004C75A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3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4C75A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4C75A5"/>
    <w:pPr>
      <w:spacing w:line="240" w:lineRule="auto"/>
    </w:pPr>
    <w:rPr>
      <w:b/>
      <w:bCs/>
      <w:smallCaps/>
      <w:color w:val="44546A" w:themeColor="text2"/>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basedOn w:val="Normal"/>
    <w:next w:val="Normal"/>
    <w:uiPriority w:val="99"/>
    <w:unhideWhenUsed/>
    <w:rsid w:val="0023131D"/>
    <w:pPr>
      <w:spacing w:after="0"/>
    </w:pPr>
  </w:style>
  <w:style w:type="paragraph" w:styleId="TOC4">
    <w:name w:val="toc 4"/>
    <w:basedOn w:val="Normal"/>
    <w:next w:val="Normal"/>
    <w:autoRedefine/>
    <w:uiPriority w:val="39"/>
    <w:unhideWhenUsed/>
    <w:rsid w:val="006D015A"/>
    <w:pPr>
      <w:spacing w:after="100"/>
      <w:ind w:left="660"/>
    </w:pPr>
  </w:style>
  <w:style w:type="paragraph" w:styleId="TOC5">
    <w:name w:val="toc 5"/>
    <w:basedOn w:val="Normal"/>
    <w:next w:val="Normal"/>
    <w:autoRedefine/>
    <w:uiPriority w:val="39"/>
    <w:unhideWhenUsed/>
    <w:rsid w:val="006D015A"/>
    <w:pPr>
      <w:spacing w:after="100"/>
      <w:ind w:left="880"/>
    </w:pPr>
  </w:style>
  <w:style w:type="paragraph" w:styleId="TOC6">
    <w:name w:val="toc 6"/>
    <w:basedOn w:val="Normal"/>
    <w:next w:val="Normal"/>
    <w:autoRedefine/>
    <w:uiPriority w:val="39"/>
    <w:unhideWhenUsed/>
    <w:rsid w:val="006D015A"/>
    <w:pPr>
      <w:spacing w:after="100"/>
      <w:ind w:left="1100"/>
    </w:pPr>
  </w:style>
  <w:style w:type="paragraph" w:styleId="TOC7">
    <w:name w:val="toc 7"/>
    <w:basedOn w:val="Normal"/>
    <w:next w:val="Normal"/>
    <w:autoRedefine/>
    <w:uiPriority w:val="39"/>
    <w:unhideWhenUsed/>
    <w:rsid w:val="006D015A"/>
    <w:pPr>
      <w:spacing w:after="100"/>
      <w:ind w:left="1320"/>
    </w:pPr>
  </w:style>
  <w:style w:type="paragraph" w:styleId="TOC8">
    <w:name w:val="toc 8"/>
    <w:basedOn w:val="Normal"/>
    <w:next w:val="Normal"/>
    <w:autoRedefine/>
    <w:uiPriority w:val="39"/>
    <w:unhideWhenUsed/>
    <w:rsid w:val="006D015A"/>
    <w:pPr>
      <w:spacing w:after="100"/>
      <w:ind w:left="1540"/>
    </w:pPr>
  </w:style>
  <w:style w:type="paragraph" w:styleId="TOC9">
    <w:name w:val="toc 9"/>
    <w:basedOn w:val="Normal"/>
    <w:next w:val="Normal"/>
    <w:autoRedefine/>
    <w:uiPriority w:val="39"/>
    <w:unhideWhenUsed/>
    <w:rsid w:val="006D015A"/>
    <w:pPr>
      <w:spacing w:after="100"/>
      <w:ind w:left="1760"/>
    </w:pPr>
  </w:style>
  <w:style w:type="paragraph" w:customStyle="1" w:styleId="ContactInfo">
    <w:name w:val="Contact Info"/>
    <w:basedOn w:val="Normal"/>
    <w:uiPriority w:val="4"/>
    <w:qFormat/>
    <w:rsid w:val="002E09A5"/>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8C04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43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35496837">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header" Target="header6.xml"/><Relationship Id="rId42" Type="http://schemas.openxmlformats.org/officeDocument/2006/relationships/hyperlink" Target="https://doi.org/10.1109/ACCESS.2018.2874539" TargetMode="External"/><Relationship Id="rId47" Type="http://schemas.openxmlformats.org/officeDocument/2006/relationships/hyperlink" Target="https://doi.org/10.48550/arXiv.2006.04439" TargetMode="External"/><Relationship Id="rId63" Type="http://schemas.openxmlformats.org/officeDocument/2006/relationships/hyperlink" Target="https://www.interviewbit.com/blog/flask-vs-django/" TargetMode="External"/><Relationship Id="rId68" Type="http://schemas.openxmlformats.org/officeDocument/2006/relationships/image" Target="media/image22.png"/><Relationship Id="rId84" Type="http://schemas.openxmlformats.org/officeDocument/2006/relationships/image" Target="media/image38.png"/><Relationship Id="rId89" Type="http://schemas.openxmlformats.org/officeDocument/2006/relationships/image" Target="media/image43.jpeg"/><Relationship Id="rId16" Type="http://schemas.openxmlformats.org/officeDocument/2006/relationships/image" Target="media/image2.png"/><Relationship Id="rId11" Type="http://schemas.openxmlformats.org/officeDocument/2006/relationships/header" Target="header2.xml"/><Relationship Id="rId32" Type="http://schemas.openxmlformats.org/officeDocument/2006/relationships/image" Target="media/image14.png"/><Relationship Id="rId37" Type="http://schemas.openxmlformats.org/officeDocument/2006/relationships/header" Target="header9.xml"/><Relationship Id="rId53" Type="http://schemas.openxmlformats.org/officeDocument/2006/relationships/hyperlink" Target="https://doi.org/10.48550/ARXIV.1710.04110" TargetMode="External"/><Relationship Id="rId58" Type="http://schemas.openxmlformats.org/officeDocument/2006/relationships/hyperlink" Target="https://doi.org/10.3390/e21060589" TargetMode="External"/><Relationship Id="rId74" Type="http://schemas.openxmlformats.org/officeDocument/2006/relationships/image" Target="media/image28.png"/><Relationship Id="rId79" Type="http://schemas.openxmlformats.org/officeDocument/2006/relationships/image" Target="media/image33.png"/><Relationship Id="rId5" Type="http://schemas.openxmlformats.org/officeDocument/2006/relationships/webSettings" Target="webSettings.xml"/><Relationship Id="rId90" Type="http://schemas.openxmlformats.org/officeDocument/2006/relationships/hyperlink" Target="https://drive.google.com/file/d/1fpAf_W51Hc4CMBcM5A6T_b77BcfpDzYM/view?usp=sharing" TargetMode="External"/><Relationship Id="rId95" Type="http://schemas.openxmlformats.org/officeDocument/2006/relationships/fontTable" Target="fontTable.xml"/><Relationship Id="rId22" Type="http://schemas.openxmlformats.org/officeDocument/2006/relationships/image" Target="media/image6.png"/><Relationship Id="rId27" Type="http://schemas.openxmlformats.org/officeDocument/2006/relationships/header" Target="header8.xml"/><Relationship Id="rId43" Type="http://schemas.openxmlformats.org/officeDocument/2006/relationships/hyperlink" Target="https://doi.org/10.35377/saucis.03.03.774276" TargetMode="External"/><Relationship Id="rId48" Type="http://schemas.openxmlformats.org/officeDocument/2006/relationships/hyperlink" Target="https://doi.org/10.48550/arXiv.1806.07366" TargetMode="External"/><Relationship Id="rId64" Type="http://schemas.openxmlformats.org/officeDocument/2006/relationships/hyperlink" Target="https://radixweb.com/blog/angular-vs-react-vs-vue" TargetMode="External"/><Relationship Id="rId69" Type="http://schemas.openxmlformats.org/officeDocument/2006/relationships/image" Target="media/image23.png"/><Relationship Id="rId8" Type="http://schemas.openxmlformats.org/officeDocument/2006/relationships/image" Target="media/image1.png"/><Relationship Id="rId51" Type="http://schemas.openxmlformats.org/officeDocument/2006/relationships/hyperlink" Target="https://www.bi4all.pt/en/news/en-blog/supervised-machine-learning-in-time-series-forecasting/" TargetMode="External"/><Relationship Id="rId72" Type="http://schemas.openxmlformats.org/officeDocument/2006/relationships/image" Target="media/image26.png"/><Relationship Id="rId80" Type="http://schemas.openxmlformats.org/officeDocument/2006/relationships/image" Target="media/image34.png"/><Relationship Id="rId85" Type="http://schemas.openxmlformats.org/officeDocument/2006/relationships/image" Target="media/image39.png"/><Relationship Id="rId93" Type="http://schemas.openxmlformats.org/officeDocument/2006/relationships/header" Target="header1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header" Target="header10.xml"/><Relationship Id="rId46" Type="http://schemas.openxmlformats.org/officeDocument/2006/relationships/hyperlink" Target="https://doi.org/10.1016/j.ijforecast.2019.03.017" TargetMode="External"/><Relationship Id="rId59" Type="http://schemas.openxmlformats.org/officeDocument/2006/relationships/hyperlink" Target="https://doi.org/10.1109/IJCNN48605.2020.9206704" TargetMode="External"/><Relationship Id="rId67" Type="http://schemas.openxmlformats.org/officeDocument/2006/relationships/image" Target="media/image21.png"/><Relationship Id="rId20" Type="http://schemas.openxmlformats.org/officeDocument/2006/relationships/header" Target="header5.xml"/><Relationship Id="rId41" Type="http://schemas.openxmlformats.org/officeDocument/2006/relationships/hyperlink" Target="https://bitcoin.org/bitcoin.pdf" TargetMode="External"/><Relationship Id="rId54" Type="http://schemas.openxmlformats.org/officeDocument/2006/relationships/hyperlink" Target="https://doi.org/10.1016/S0893-6080(05)80125-X" TargetMode="External"/><Relationship Id="rId62" Type="http://schemas.openxmlformats.org/officeDocument/2006/relationships/hyperlink" Target="http://arxiv.org/abs/2001.01328" TargetMode="External"/><Relationship Id="rId70" Type="http://schemas.openxmlformats.org/officeDocument/2006/relationships/image" Target="media/image24.png"/><Relationship Id="rId75" Type="http://schemas.openxmlformats.org/officeDocument/2006/relationships/image" Target="media/image29.png"/><Relationship Id="rId83" Type="http://schemas.openxmlformats.org/officeDocument/2006/relationships/image" Target="media/image37.png"/><Relationship Id="rId88" Type="http://schemas.openxmlformats.org/officeDocument/2006/relationships/image" Target="media/image42.png"/><Relationship Id="rId91" Type="http://schemas.openxmlformats.org/officeDocument/2006/relationships/image" Target="media/image44.jpe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towardsdatascience.com/is-liquid-ml-the-answer-to-autonomous-driving-bf2e899a9065" TargetMode="External"/><Relationship Id="rId57" Type="http://schemas.openxmlformats.org/officeDocument/2006/relationships/hyperlink" Target="https://www.youtube.com/watch?v=6iEjF08xgBg" TargetMode="External"/><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hyperlink" Target="https://doi.org/10.1371/journal.pone.0194889" TargetMode="External"/><Relationship Id="rId52" Type="http://schemas.openxmlformats.org/officeDocument/2006/relationships/hyperlink" Target="https://www.youtube.com/watch?v=IlliqYiRhMU&amp;t=350s" TargetMode="External"/><Relationship Id="rId60" Type="http://schemas.openxmlformats.org/officeDocument/2006/relationships/hyperlink" Target="https://doi.org/10.3390/a15070230" TargetMode="External"/><Relationship Id="rId65" Type="http://schemas.openxmlformats.org/officeDocument/2006/relationships/image" Target="media/image19.png"/><Relationship Id="rId73" Type="http://schemas.openxmlformats.org/officeDocument/2006/relationships/image" Target="media/image27.png"/><Relationship Id="rId78" Type="http://schemas.openxmlformats.org/officeDocument/2006/relationships/image" Target="media/image32.png"/><Relationship Id="rId81" Type="http://schemas.openxmlformats.org/officeDocument/2006/relationships/image" Target="media/image35.png"/><Relationship Id="rId86" Type="http://schemas.openxmlformats.org/officeDocument/2006/relationships/image" Target="media/image40.png"/><Relationship Id="rId94"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header" Target="header11.xml"/><Relationship Id="rId34" Type="http://schemas.openxmlformats.org/officeDocument/2006/relationships/image" Target="media/image16.png"/><Relationship Id="rId50" Type="http://schemas.openxmlformats.org/officeDocument/2006/relationships/hyperlink" Target="https://doi.org/10.1162/neco.1997.9.8.1735" TargetMode="External"/><Relationship Id="rId55" Type="http://schemas.openxmlformats.org/officeDocument/2006/relationships/hyperlink" Target="https://blogs.sas.com/content/forecasting/2014/04/30/a-naive-forecast-is-not-necessarily-bad/" TargetMode="External"/><Relationship Id="rId76" Type="http://schemas.openxmlformats.org/officeDocument/2006/relationships/image" Target="media/image30.png"/><Relationship Id="rId7" Type="http://schemas.openxmlformats.org/officeDocument/2006/relationships/endnotes" Target="endnotes.xml"/><Relationship Id="rId71" Type="http://schemas.openxmlformats.org/officeDocument/2006/relationships/image" Target="media/image25.png"/><Relationship Id="rId92" Type="http://schemas.openxmlformats.org/officeDocument/2006/relationships/hyperlink" Target="https://drive.google.com/file/d/1hxyFfM2JPT-MGs1n7RSaJu0vGc9jKXvD/view?usp=sharing" TargetMode="Externa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8.png"/><Relationship Id="rId40" Type="http://schemas.openxmlformats.org/officeDocument/2006/relationships/header" Target="header12.xml"/><Relationship Id="rId45" Type="http://schemas.openxmlformats.org/officeDocument/2006/relationships/hyperlink" Target="https://doi.org/10.1016/j.ijforecast.2018.06.001" TargetMode="External"/><Relationship Id="rId66" Type="http://schemas.openxmlformats.org/officeDocument/2006/relationships/image" Target="media/image20.png"/><Relationship Id="rId87" Type="http://schemas.openxmlformats.org/officeDocument/2006/relationships/image" Target="media/image41.png"/><Relationship Id="rId61" Type="http://schemas.openxmlformats.org/officeDocument/2006/relationships/hyperlink" Target="http://arxiv.org/abs/1905.09883" TargetMode="External"/><Relationship Id="rId82" Type="http://schemas.openxmlformats.org/officeDocument/2006/relationships/image" Target="media/image36.png"/><Relationship Id="rId19" Type="http://schemas.openxmlformats.org/officeDocument/2006/relationships/image" Target="media/image5.png"/><Relationship Id="rId14" Type="http://schemas.openxmlformats.org/officeDocument/2006/relationships/header" Target="header4.xm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hyperlink" Target="Available%20from%20https:/doi.org/10.48550/ARXIV.1907.03907" TargetMode="External"/><Relationship Id="rId77"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C4A1D5-BA7E-4840-9B5D-B4BD8D2D6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07</TotalTime>
  <Pages>82</Pages>
  <Words>21401</Words>
  <Characters>121989</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3504</cp:revision>
  <cp:lastPrinted>2023-01-26T17:30:00Z</cp:lastPrinted>
  <dcterms:created xsi:type="dcterms:W3CDTF">2022-09-25T02:46:00Z</dcterms:created>
  <dcterms:modified xsi:type="dcterms:W3CDTF">2023-02-06T21:50:00Z</dcterms:modified>
</cp:coreProperties>
</file>